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0" w:type="auto"/>
        <w:tblInd w:w="-5" w:type="dxa"/>
        <w:tblBorders>
          <w:top w:val="single" w:sz="8" w:space="0" w:color="385623" w:themeColor="accent6" w:themeShade="80"/>
          <w:bottom w:val="single" w:sz="24" w:space="0" w:color="385623" w:themeColor="accent6" w:themeShade="80"/>
        </w:tblBorders>
        <w:tblLook w:val="04A0" w:firstRow="1" w:lastRow="0" w:firstColumn="1" w:lastColumn="0" w:noHBand="0" w:noVBand="1"/>
      </w:tblPr>
      <w:tblGrid>
        <w:gridCol w:w="7704"/>
        <w:gridCol w:w="1140"/>
      </w:tblGrid>
      <w:tr w:rsidR="00BA72BD" w:rsidRPr="00BE29B9" w14:paraId="6D7B63E4" w14:textId="3C29C07C" w:rsidTr="0080123B">
        <w:tc>
          <w:tcPr>
            <w:tcW w:w="7704" w:type="dxa"/>
            <w:shd w:val="clear" w:color="auto" w:fill="auto"/>
          </w:tcPr>
          <w:p w14:paraId="681F171E" w14:textId="7888CC79" w:rsidR="00BA72BD" w:rsidRPr="00BE29B9" w:rsidRDefault="00291742" w:rsidP="00BA72BD">
            <w:pPr>
              <w:spacing w:line="360" w:lineRule="auto"/>
              <w:ind w:left="-90" w:right="-107"/>
              <w:jc w:val="center"/>
              <w:rPr>
                <w:rFonts w:ascii="Imprint MT Shadow" w:hAnsi="Imprint MT Shadow" w:cs="Arial"/>
                <w:bCs/>
                <w:sz w:val="6"/>
                <w:szCs w:val="6"/>
                <w:lang w:eastAsia="id-ID"/>
              </w:rPr>
            </w:pPr>
            <w:bookmarkStart w:id="0" w:name="_Hlk119611131"/>
            <w:r w:rsidRPr="00BE29B9">
              <w:rPr>
                <w:noProof/>
                <w:color w:val="FFFFFF" w:themeColor="background1"/>
              </w:rPr>
              <mc:AlternateContent>
                <mc:Choice Requires="wps">
                  <w:drawing>
                    <wp:anchor distT="0" distB="0" distL="114300" distR="114300" simplePos="0" relativeHeight="251666432" behindDoc="0" locked="0" layoutInCell="1" allowOverlap="1" wp14:anchorId="717919F6" wp14:editId="43715E79">
                      <wp:simplePos x="0" y="0"/>
                      <wp:positionH relativeFrom="column">
                        <wp:posOffset>-24320</wp:posOffset>
                      </wp:positionH>
                      <wp:positionV relativeFrom="paragraph">
                        <wp:posOffset>57150</wp:posOffset>
                      </wp:positionV>
                      <wp:extent cx="4796287" cy="561975"/>
                      <wp:effectExtent l="0" t="0" r="23495" b="28575"/>
                      <wp:wrapNone/>
                      <wp:docPr id="2" name="Rectangle 2"/>
                      <wp:cNvGraphicFramePr/>
                      <a:graphic xmlns:a="http://schemas.openxmlformats.org/drawingml/2006/main">
                        <a:graphicData uri="http://schemas.microsoft.com/office/word/2010/wordprocessingShape">
                          <wps:wsp>
                            <wps:cNvSpPr/>
                            <wps:spPr>
                              <a:xfrm>
                                <a:off x="0" y="0"/>
                                <a:ext cx="4796287" cy="561975"/>
                              </a:xfrm>
                              <a:prstGeom prst="rect">
                                <a:avLst/>
                              </a:prstGeom>
                              <a:solidFill>
                                <a:schemeClr val="accent6">
                                  <a:lumMod val="20000"/>
                                  <a:lumOff val="80000"/>
                                </a:schemeClr>
                              </a:solidFill>
                              <a:ln>
                                <a:solidFill>
                                  <a:schemeClr val="bg1"/>
                                </a:solidFill>
                              </a:ln>
                            </wps:spPr>
                            <wps:style>
                              <a:lnRef idx="2">
                                <a:schemeClr val="dk1"/>
                              </a:lnRef>
                              <a:fillRef idx="1">
                                <a:schemeClr val="lt1"/>
                              </a:fillRef>
                              <a:effectRef idx="0">
                                <a:schemeClr val="dk1"/>
                              </a:effectRef>
                              <a:fontRef idx="minor">
                                <a:schemeClr val="dk1"/>
                              </a:fontRef>
                            </wps:style>
                            <wps:txbx>
                              <w:txbxContent>
                                <w:p w14:paraId="3633E029" w14:textId="5ECB33D6" w:rsidR="00291742" w:rsidRPr="00291742" w:rsidRDefault="00291742" w:rsidP="00866F9A">
                                  <w:pPr>
                                    <w:jc w:val="center"/>
                                  </w:pPr>
                                  <w:r w:rsidRPr="00291742">
                                    <w:rPr>
                                      <w:rFonts w:ascii="Matura MT Script Capitals" w:hAnsi="Matura MT Script Capitals" w:cs="Arial"/>
                                      <w:bCs/>
                                      <w:sz w:val="32"/>
                                      <w:szCs w:val="32"/>
                                      <w:lang w:eastAsia="id-ID"/>
                                    </w:rPr>
                                    <w:t>Al-Musannif</w:t>
                                  </w:r>
                                  <w:r w:rsidRPr="00291742">
                                    <w:rPr>
                                      <w:rFonts w:ascii="Imprint MT Shadow" w:hAnsi="Imprint MT Shadow" w:cs="Arial"/>
                                      <w:bCs/>
                                      <w:sz w:val="26"/>
                                      <w:szCs w:val="26"/>
                                      <w:lang w:eastAsia="id-ID"/>
                                    </w:rPr>
                                    <w:t xml:space="preserve"> </w:t>
                                  </w:r>
                                  <w:r w:rsidR="001333F7" w:rsidRPr="001F393F">
                                    <w:rPr>
                                      <w:rFonts w:ascii="Imprint MT Shadow" w:hAnsi="Imprint MT Shadow" w:cs="Arial"/>
                                      <w:bCs/>
                                      <w:sz w:val="30"/>
                                      <w:szCs w:val="30"/>
                                      <w:lang w:eastAsia="id-ID"/>
                                    </w:rPr>
                                    <w:t>|</w:t>
                                  </w:r>
                                  <w:r w:rsidR="009A19CC">
                                    <w:rPr>
                                      <w:rFonts w:ascii="Imprint MT Shadow" w:hAnsi="Imprint MT Shadow" w:cs="Arial"/>
                                      <w:bCs/>
                                      <w:sz w:val="26"/>
                                      <w:szCs w:val="26"/>
                                      <w:lang w:eastAsia="id-ID"/>
                                    </w:rPr>
                                    <w:t xml:space="preserve"> </w:t>
                                  </w:r>
                                  <w:r w:rsidR="008947EC" w:rsidRPr="008947EC">
                                    <w:rPr>
                                      <w:rFonts w:ascii="Imprint MT Shadow" w:hAnsi="Imprint MT Shadow" w:cs="Arial"/>
                                      <w:bCs/>
                                      <w:sz w:val="26"/>
                                      <w:szCs w:val="26"/>
                                      <w:lang w:eastAsia="id-ID"/>
                                    </w:rPr>
                                    <w:t xml:space="preserve">Education and Teacher Training Studies </w:t>
                                  </w:r>
                                  <w:r w:rsidR="00D351D9" w:rsidRPr="00D351D9">
                                    <w:rPr>
                                      <w:rFonts w:ascii="Imprint MT Shadow" w:hAnsi="Imprint MT Shadow" w:cs="Arial"/>
                                      <w:bCs/>
                                      <w:color w:val="385623" w:themeColor="accent6" w:themeShade="80"/>
                                      <w:lang w:eastAsia="id-ID"/>
                                    </w:rPr>
                                    <w:t>Teaching and Student Development</w:t>
                                  </w:r>
                                  <w:r w:rsidR="00866F9A" w:rsidRPr="00673C4E">
                                    <w:rPr>
                                      <w:rFonts w:ascii="Imprint MT Shadow" w:hAnsi="Imprint MT Shadow" w:cs="Arial"/>
                                      <w:bCs/>
                                      <w:color w:val="385623" w:themeColor="accent6" w:themeShade="80"/>
                                      <w:lang w:eastAsia="id-ID"/>
                                    </w:rPr>
                                    <w:t xml:space="preserve"> | Research Artic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7919F6" id="Rectangle 2" o:spid="_x0000_s1026" style="position:absolute;left:0;text-align:left;margin-left:-1.9pt;margin-top:4.5pt;width:377.65pt;height:44.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" fillcolor="#e2efd9 [665]" strokecolor="white [3212]" strokeweight="1pt">
                      <v:textbox>
                        <w:txbxContent>
                          <w:p w14:paraId="3633E029" w14:textId="5ECB33D6" w:rsidR="00291742" w:rsidRPr="00291742" w:rsidRDefault="00291742" w:rsidP="00866F9A">
                            <w:pPr>
                              <w:jc w:val="center"/>
                            </w:pPr>
                            <w:r w:rsidRPr="00291742">
                              <w:rPr>
                                <w:rFonts w:ascii="Matura MT Script Capitals" w:hAnsi="Matura MT Script Capitals" w:cs="Arial"/>
                                <w:bCs/>
                                <w:sz w:val="32"/>
                                <w:szCs w:val="32"/>
                                <w:lang w:eastAsia="id-ID"/>
                              </w:rPr>
                              <w:t>Al-Musannif</w:t>
                            </w:r>
                            <w:r w:rsidRPr="00291742">
                              <w:rPr>
                                <w:rFonts w:ascii="Imprint MT Shadow" w:hAnsi="Imprint MT Shadow" w:cs="Arial"/>
                                <w:bCs/>
                                <w:sz w:val="26"/>
                                <w:szCs w:val="26"/>
                                <w:lang w:eastAsia="id-ID"/>
                              </w:rPr>
                              <w:t xml:space="preserve"> </w:t>
                            </w:r>
                            <w:r w:rsidR="001333F7" w:rsidRPr="001F393F">
                              <w:rPr>
                                <w:rFonts w:ascii="Imprint MT Shadow" w:hAnsi="Imprint MT Shadow" w:cs="Arial"/>
                                <w:bCs/>
                                <w:sz w:val="30"/>
                                <w:szCs w:val="30"/>
                                <w:lang w:eastAsia="id-ID"/>
                              </w:rPr>
                              <w:t>|</w:t>
                            </w:r>
                            <w:r w:rsidR="009A19CC">
                              <w:rPr>
                                <w:rFonts w:ascii="Imprint MT Shadow" w:hAnsi="Imprint MT Shadow" w:cs="Arial"/>
                                <w:bCs/>
                                <w:sz w:val="26"/>
                                <w:szCs w:val="26"/>
                                <w:lang w:eastAsia="id-ID"/>
                              </w:rPr>
                              <w:t xml:space="preserve"> </w:t>
                            </w:r>
                            <w:r w:rsidR="008947EC" w:rsidRPr="008947EC">
                              <w:rPr>
                                <w:rFonts w:ascii="Imprint MT Shadow" w:hAnsi="Imprint MT Shadow" w:cs="Arial"/>
                                <w:bCs/>
                                <w:sz w:val="26"/>
                                <w:szCs w:val="26"/>
                                <w:lang w:eastAsia="id-ID"/>
                              </w:rPr>
                              <w:t xml:space="preserve">Education and Teacher Training Studies </w:t>
                            </w:r>
                            <w:r w:rsidR="00D351D9" w:rsidRPr="00D351D9">
                              <w:rPr>
                                <w:rFonts w:ascii="Imprint MT Shadow" w:hAnsi="Imprint MT Shadow" w:cs="Arial"/>
                                <w:bCs/>
                                <w:color w:val="385623" w:themeColor="accent6" w:themeShade="80"/>
                                <w:lang w:eastAsia="id-ID"/>
                              </w:rPr>
                              <w:t>Teaching and Student Development</w:t>
                            </w:r>
                            <w:r w:rsidR="00866F9A" w:rsidRPr="00673C4E">
                              <w:rPr>
                                <w:rFonts w:ascii="Imprint MT Shadow" w:hAnsi="Imprint MT Shadow" w:cs="Arial"/>
                                <w:bCs/>
                                <w:color w:val="385623" w:themeColor="accent6" w:themeShade="80"/>
                                <w:lang w:eastAsia="id-ID"/>
                              </w:rPr>
                              <w:t xml:space="preserve"> | Research Article</w:t>
                            </w:r>
                          </w:p>
                        </w:txbxContent>
                      </v:textbox>
                    </v:rect>
                  </w:pict>
                </mc:Fallback>
              </mc:AlternateContent>
            </w:r>
            <w:proofErr w:type="spellStart"/>
            <w:r w:rsidR="00BA72BD" w:rsidRPr="00BE29B9">
              <w:rPr>
                <w:rFonts w:ascii="Imprint MT Shadow" w:hAnsi="Imprint MT Shadow" w:cs="Arial"/>
                <w:bCs/>
                <w:color w:val="FFFFFF" w:themeColor="background1"/>
                <w:sz w:val="6"/>
                <w:szCs w:val="6"/>
                <w:lang w:eastAsia="id-ID"/>
              </w:rPr>
              <w:t>Gh</w:t>
            </w:r>
            <w:proofErr w:type="spellEnd"/>
          </w:p>
          <w:p w14:paraId="0339B32F" w14:textId="6A2C11A6" w:rsidR="00BA72BD" w:rsidRPr="00BE29B9" w:rsidRDefault="00291742" w:rsidP="00BA72BD">
            <w:pPr>
              <w:spacing w:line="360" w:lineRule="auto"/>
              <w:ind w:left="-90" w:right="-107"/>
              <w:jc w:val="center"/>
              <w:rPr>
                <w:rFonts w:ascii="Imprint MT Shadow" w:hAnsi="Imprint MT Shadow" w:cs="Arial"/>
                <w:bCs/>
                <w:color w:val="FFFFFF" w:themeColor="background1"/>
                <w:sz w:val="32"/>
                <w:szCs w:val="32"/>
                <w:lang w:eastAsia="id-ID"/>
              </w:rPr>
            </w:pPr>
            <w:proofErr w:type="spellStart"/>
            <w:r w:rsidRPr="00BE29B9">
              <w:rPr>
                <w:rFonts w:ascii="Imprint MT Shadow" w:hAnsi="Imprint MT Shadow" w:cs="Arial"/>
                <w:bCs/>
                <w:color w:val="FFFFFF" w:themeColor="background1"/>
                <w:sz w:val="32"/>
                <w:szCs w:val="32"/>
                <w:lang w:eastAsia="id-ID"/>
              </w:rPr>
              <w:t>D</w:t>
            </w:r>
            <w:r w:rsidR="00BA72BD" w:rsidRPr="00BE29B9">
              <w:rPr>
                <w:rFonts w:ascii="Imprint MT Shadow" w:hAnsi="Imprint MT Shadow" w:cs="Arial"/>
                <w:bCs/>
                <w:color w:val="FFFFFF" w:themeColor="background1"/>
                <w:sz w:val="32"/>
                <w:szCs w:val="32"/>
                <w:lang w:eastAsia="id-ID"/>
              </w:rPr>
              <w:t>afa</w:t>
            </w:r>
            <w:proofErr w:type="spellEnd"/>
          </w:p>
          <w:p w14:paraId="0A39FBBE" w14:textId="7156AAC9" w:rsidR="00291742" w:rsidRPr="00BE29B9" w:rsidRDefault="00291742" w:rsidP="00BA72BD">
            <w:pPr>
              <w:spacing w:line="360" w:lineRule="auto"/>
              <w:ind w:left="-90" w:right="-107"/>
              <w:jc w:val="center"/>
              <w:rPr>
                <w:rFonts w:ascii="Imprint MT Shadow" w:hAnsi="Imprint MT Shadow" w:cs="Arial"/>
                <w:bCs/>
                <w:sz w:val="22"/>
                <w:szCs w:val="22"/>
                <w:lang w:eastAsia="id-ID"/>
              </w:rPr>
            </w:pPr>
          </w:p>
        </w:tc>
        <w:tc>
          <w:tcPr>
            <w:tcW w:w="1140" w:type="dxa"/>
            <w:tcBorders>
              <w:top w:val="nil"/>
              <w:bottom w:val="nil"/>
            </w:tcBorders>
            <w:shd w:val="clear" w:color="auto" w:fill="auto"/>
          </w:tcPr>
          <w:p w14:paraId="6E059CB0" w14:textId="3864F8C2" w:rsidR="00BA72BD" w:rsidRPr="00BE29B9" w:rsidRDefault="00BA72BD">
            <w:pPr>
              <w:suppressAutoHyphens w:val="0"/>
              <w:rPr>
                <w:rFonts w:ascii="Imprint MT Shadow" w:hAnsi="Imprint MT Shadow" w:cs="Arial"/>
                <w:bCs/>
                <w:sz w:val="22"/>
                <w:szCs w:val="22"/>
                <w:lang w:eastAsia="id-ID"/>
              </w:rPr>
            </w:pPr>
          </w:p>
          <w:p w14:paraId="28CA254C" w14:textId="77777777" w:rsidR="00BA72BD" w:rsidRPr="00BE29B9" w:rsidRDefault="00BA72BD" w:rsidP="003F0854">
            <w:pPr>
              <w:spacing w:line="360" w:lineRule="auto"/>
              <w:ind w:left="-90" w:right="799"/>
              <w:jc w:val="center"/>
              <w:rPr>
                <w:rFonts w:ascii="Imprint MT Shadow" w:hAnsi="Imprint MT Shadow" w:cs="Arial"/>
                <w:bCs/>
                <w:sz w:val="22"/>
                <w:szCs w:val="22"/>
                <w:lang w:eastAsia="id-ID"/>
              </w:rPr>
            </w:pPr>
          </w:p>
        </w:tc>
      </w:tr>
    </w:tbl>
    <w:p w14:paraId="31B400B0" w14:textId="14A80D4F" w:rsidR="00BA72BD" w:rsidRPr="00BE29B9" w:rsidRDefault="0080123B" w:rsidP="00FF5187">
      <w:pPr>
        <w:spacing w:before="60"/>
        <w:ind w:right="1370"/>
        <w:jc w:val="right"/>
        <w:rPr>
          <w:rFonts w:ascii="Lucida Bright" w:hAnsi="Lucida Bright" w:cs="Arial"/>
          <w:bCs/>
          <w:color w:val="385623" w:themeColor="accent6" w:themeShade="80"/>
          <w:sz w:val="16"/>
          <w:szCs w:val="16"/>
          <w:lang w:eastAsia="id-ID"/>
        </w:rPr>
      </w:pPr>
      <w:r w:rsidRPr="00BE29B9">
        <w:rPr>
          <w:noProof/>
          <w:color w:val="385623" w:themeColor="accent6" w:themeShade="80"/>
        </w:rPr>
        <w:drawing>
          <wp:anchor distT="0" distB="0" distL="114300" distR="114300" simplePos="0" relativeHeight="251665408" behindDoc="0" locked="0" layoutInCell="1" allowOverlap="1" wp14:anchorId="436BACC6" wp14:editId="45ED0030">
            <wp:simplePos x="0" y="0"/>
            <wp:positionH relativeFrom="column">
              <wp:posOffset>4888865</wp:posOffset>
            </wp:positionH>
            <wp:positionV relativeFrom="paragraph">
              <wp:posOffset>-867822</wp:posOffset>
            </wp:positionV>
            <wp:extent cx="1030605" cy="1001395"/>
            <wp:effectExtent l="0" t="0" r="0" b="8255"/>
            <wp:wrapNone/>
            <wp:docPr id="1" name="Picture 1" descr="Jurnal Al-Musannif co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urnal Al-Musannif copy"/>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30605" cy="1001395"/>
                    </a:xfrm>
                    <a:prstGeom prst="rect">
                      <a:avLst/>
                    </a:prstGeom>
                    <a:noFill/>
                    <a:ln>
                      <a:noFill/>
                    </a:ln>
                  </pic:spPr>
                </pic:pic>
              </a:graphicData>
            </a:graphic>
            <wp14:sizeRelH relativeFrom="page">
              <wp14:pctWidth>0</wp14:pctWidth>
            </wp14:sizeRelH>
            <wp14:sizeRelV relativeFrom="page">
              <wp14:pctHeight>0</wp14:pctHeight>
            </wp14:sizeRelV>
          </wp:anchor>
        </w:drawing>
      </w:r>
      <w:hyperlink r:id="rId9" w:history="1">
        <w:r w:rsidR="00BA72BD" w:rsidRPr="00BE29B9">
          <w:rPr>
            <w:rStyle w:val="Hyperlink"/>
            <w:rFonts w:ascii="Lucida Bright" w:hAnsi="Lucida Bright" w:cs="Arial"/>
            <w:bCs/>
            <w:color w:val="385623" w:themeColor="accent6" w:themeShade="80"/>
            <w:sz w:val="16"/>
            <w:szCs w:val="16"/>
            <w:u w:val="none"/>
            <w:lang w:eastAsia="id-ID"/>
          </w:rPr>
          <w:t>https://jurnal.mtsddicilellang.sch.id/index.php/al-musannif</w:t>
        </w:r>
      </w:hyperlink>
    </w:p>
    <w:bookmarkEnd w:id="0"/>
    <w:p w14:paraId="665E0AB6" w14:textId="02278219" w:rsidR="004E1242" w:rsidRPr="00BE29B9" w:rsidRDefault="004E1242" w:rsidP="00F47BE9">
      <w:pPr>
        <w:jc w:val="center"/>
        <w:rPr>
          <w:b/>
          <w:bCs/>
          <w:sz w:val="28"/>
          <w:szCs w:val="28"/>
        </w:rPr>
      </w:pPr>
    </w:p>
    <w:p w14:paraId="7115E48A" w14:textId="77777777" w:rsidR="00FA679F" w:rsidRDefault="00CC763A" w:rsidP="00E61002">
      <w:pPr>
        <w:suppressAutoHyphens w:val="0"/>
        <w:ind w:leftChars="-1" w:left="1" w:hangingChars="1" w:hanging="3"/>
        <w:jc w:val="center"/>
        <w:textDirection w:val="btLr"/>
        <w:textAlignment w:val="top"/>
        <w:outlineLvl w:val="0"/>
        <w:rPr>
          <w:b/>
          <w:bCs/>
          <w:noProof/>
          <w:position w:val="-1"/>
          <w:sz w:val="28"/>
          <w:szCs w:val="28"/>
          <w:lang w:val="en-ID"/>
        </w:rPr>
      </w:pPr>
      <w:r w:rsidRPr="00CC763A">
        <w:rPr>
          <w:b/>
          <w:bCs/>
          <w:noProof/>
          <w:position w:val="-1"/>
          <w:sz w:val="28"/>
          <w:szCs w:val="28"/>
          <w:lang w:val="en-ID"/>
        </w:rPr>
        <w:t xml:space="preserve">Penguatan Pendidikan Karakter Melalui Video Assited Learning: </w:t>
      </w:r>
    </w:p>
    <w:p w14:paraId="53C0A6AE" w14:textId="00F5CF14" w:rsidR="00E61002" w:rsidRPr="00E61002" w:rsidRDefault="00CC763A" w:rsidP="00E61002">
      <w:pPr>
        <w:suppressAutoHyphens w:val="0"/>
        <w:ind w:leftChars="-1" w:left="1" w:hangingChars="1" w:hanging="3"/>
        <w:jc w:val="center"/>
        <w:textDirection w:val="btLr"/>
        <w:textAlignment w:val="top"/>
        <w:outlineLvl w:val="0"/>
        <w:rPr>
          <w:noProof/>
          <w:color w:val="000000"/>
          <w:position w:val="-1"/>
          <w:sz w:val="28"/>
          <w:szCs w:val="28"/>
          <w:lang w:val="en-ID"/>
        </w:rPr>
      </w:pPr>
      <w:r w:rsidRPr="00CC763A">
        <w:rPr>
          <w:b/>
          <w:bCs/>
          <w:noProof/>
          <w:position w:val="-1"/>
          <w:sz w:val="28"/>
          <w:szCs w:val="28"/>
          <w:lang w:val="en-ID"/>
        </w:rPr>
        <w:t>Studi pada Program Kampus Mengajar di Sekolah Dasar</w:t>
      </w:r>
    </w:p>
    <w:p w14:paraId="20C746BE" w14:textId="77777777" w:rsidR="00E61002" w:rsidRPr="00E61002" w:rsidRDefault="00E61002" w:rsidP="00E61002">
      <w:pPr>
        <w:suppressAutoHyphens w:val="0"/>
        <w:spacing w:line="1" w:lineRule="atLeast"/>
        <w:ind w:leftChars="-1" w:hangingChars="1" w:hanging="2"/>
        <w:jc w:val="center"/>
        <w:textDirection w:val="btLr"/>
        <w:textAlignment w:val="top"/>
        <w:outlineLvl w:val="0"/>
        <w:rPr>
          <w:noProof/>
          <w:color w:val="000000"/>
          <w:position w:val="-1"/>
          <w:lang w:val="en-ID"/>
        </w:rPr>
      </w:pPr>
    </w:p>
    <w:p w14:paraId="3048F0FC" w14:textId="77777777" w:rsidR="002D751E" w:rsidRDefault="002D751E" w:rsidP="00E61002">
      <w:pPr>
        <w:suppressAutoHyphens w:val="0"/>
        <w:spacing w:line="1" w:lineRule="atLeast"/>
        <w:ind w:leftChars="-1" w:left="1" w:hangingChars="1" w:hanging="3"/>
        <w:jc w:val="center"/>
        <w:textDirection w:val="btLr"/>
        <w:textAlignment w:val="top"/>
        <w:outlineLvl w:val="0"/>
        <w:rPr>
          <w:b/>
          <w:bCs/>
          <w:i/>
          <w:iCs/>
          <w:color w:val="000000"/>
          <w:sz w:val="28"/>
          <w:szCs w:val="28"/>
        </w:rPr>
      </w:pPr>
      <w:r w:rsidRPr="002D751E">
        <w:rPr>
          <w:b/>
          <w:bCs/>
          <w:i/>
          <w:iCs/>
          <w:color w:val="000000"/>
          <w:sz w:val="28"/>
          <w:szCs w:val="28"/>
        </w:rPr>
        <w:t xml:space="preserve">Strengthening Character Education Through Video-Assisted Learning: </w:t>
      </w:r>
    </w:p>
    <w:p w14:paraId="17F19F39" w14:textId="5D416191" w:rsidR="00E61002" w:rsidRPr="00E61002" w:rsidRDefault="002D751E" w:rsidP="00E61002">
      <w:pPr>
        <w:suppressAutoHyphens w:val="0"/>
        <w:spacing w:line="1" w:lineRule="atLeast"/>
        <w:ind w:leftChars="-1" w:left="1" w:hangingChars="1" w:hanging="3"/>
        <w:jc w:val="center"/>
        <w:textDirection w:val="btLr"/>
        <w:textAlignment w:val="top"/>
        <w:outlineLvl w:val="0"/>
        <w:rPr>
          <w:noProof/>
          <w:color w:val="000000"/>
          <w:position w:val="-1"/>
          <w:sz w:val="32"/>
          <w:szCs w:val="32"/>
          <w:lang w:val="en-ID"/>
        </w:rPr>
      </w:pPr>
      <w:r w:rsidRPr="002D751E">
        <w:rPr>
          <w:b/>
          <w:bCs/>
          <w:i/>
          <w:iCs/>
          <w:color w:val="000000"/>
          <w:sz w:val="28"/>
          <w:szCs w:val="28"/>
        </w:rPr>
        <w:t>A Study on the Campus-Teaching Program in Elementary Schools</w:t>
      </w:r>
    </w:p>
    <w:p w14:paraId="2B760A07" w14:textId="77777777" w:rsidR="00E61002" w:rsidRPr="00E61002" w:rsidRDefault="00E61002" w:rsidP="00E61002">
      <w:pPr>
        <w:suppressAutoHyphens w:val="0"/>
        <w:spacing w:line="1" w:lineRule="atLeast"/>
        <w:ind w:leftChars="-1" w:hangingChars="1" w:hanging="2"/>
        <w:jc w:val="center"/>
        <w:textDirection w:val="btLr"/>
        <w:textAlignment w:val="top"/>
        <w:outlineLvl w:val="0"/>
        <w:rPr>
          <w:noProof/>
          <w:color w:val="000000"/>
          <w:position w:val="-1"/>
          <w:lang w:val="en-ID"/>
        </w:rPr>
      </w:pPr>
      <w:bookmarkStart w:id="1" w:name="_heading=h.gjdgxs" w:colFirst="0" w:colLast="0"/>
      <w:bookmarkEnd w:id="1"/>
    </w:p>
    <w:p w14:paraId="1659B2F3" w14:textId="53815E6C" w:rsidR="00857103" w:rsidRPr="008B58C8" w:rsidRDefault="00FB376F" w:rsidP="00857103">
      <w:pPr>
        <w:suppressAutoHyphens w:val="0"/>
        <w:spacing w:line="1" w:lineRule="atLeast"/>
        <w:ind w:leftChars="-1" w:hangingChars="1" w:hanging="2"/>
        <w:jc w:val="center"/>
        <w:textDirection w:val="btLr"/>
        <w:textAlignment w:val="top"/>
        <w:outlineLvl w:val="0"/>
        <w:rPr>
          <w:noProof/>
          <w:color w:val="000000"/>
          <w:position w:val="-1"/>
          <w:sz w:val="22"/>
          <w:szCs w:val="22"/>
          <w:lang w:val="id-ID"/>
        </w:rPr>
      </w:pPr>
      <w:r w:rsidRPr="00FB376F">
        <w:rPr>
          <w:b/>
          <w:noProof/>
          <w:color w:val="000000"/>
          <w:position w:val="-1"/>
          <w:sz w:val="22"/>
          <w:szCs w:val="22"/>
          <w:lang w:val="en-ID"/>
        </w:rPr>
        <w:t>Wa Ode Ningsari*, Badruddin Kaddas, Ira Irviana</w:t>
      </w:r>
    </w:p>
    <w:p w14:paraId="659000C7" w14:textId="052B4EBF" w:rsidR="00794449" w:rsidRPr="00863EA4" w:rsidRDefault="00FB376F" w:rsidP="00857103">
      <w:pPr>
        <w:jc w:val="center"/>
        <w:rPr>
          <w:bCs/>
          <w:color w:val="000000"/>
          <w:sz w:val="20"/>
          <w:szCs w:val="20"/>
        </w:rPr>
      </w:pPr>
      <w:r>
        <w:rPr>
          <w:noProof/>
          <w:position w:val="-1"/>
          <w:sz w:val="20"/>
          <w:szCs w:val="20"/>
          <w:lang w:val="en-ID"/>
        </w:rPr>
        <w:t xml:space="preserve">Fakultas Keguruan dan Ilmu Pendidikan, </w:t>
      </w:r>
      <w:r w:rsidR="008B58C8" w:rsidRPr="008B58C8">
        <w:rPr>
          <w:noProof/>
          <w:position w:val="-1"/>
          <w:sz w:val="20"/>
          <w:szCs w:val="20"/>
          <w:lang w:val="en-ID"/>
        </w:rPr>
        <w:t xml:space="preserve">Universitas </w:t>
      </w:r>
      <w:r>
        <w:rPr>
          <w:noProof/>
          <w:position w:val="-1"/>
          <w:sz w:val="20"/>
          <w:szCs w:val="20"/>
          <w:lang w:val="en-ID"/>
        </w:rPr>
        <w:t>Islam Makassar</w:t>
      </w:r>
      <w:r w:rsidR="008B58C8" w:rsidRPr="008B58C8">
        <w:rPr>
          <w:noProof/>
          <w:position w:val="-1"/>
          <w:sz w:val="20"/>
          <w:szCs w:val="20"/>
          <w:lang w:val="en-ID"/>
        </w:rPr>
        <w:t>, Indonesia</w:t>
      </w:r>
    </w:p>
    <w:p w14:paraId="2EC2AD51" w14:textId="77777777" w:rsidR="00974AE2" w:rsidRPr="00BE29B9" w:rsidRDefault="00974AE2" w:rsidP="009C5763">
      <w:pPr>
        <w:jc w:val="center"/>
        <w:rPr>
          <w:bCs/>
          <w:sz w:val="20"/>
          <w:szCs w:val="20"/>
        </w:rPr>
      </w:pPr>
    </w:p>
    <w:tbl>
      <w:tblPr>
        <w:tblW w:w="8977" w:type="dxa"/>
        <w:tblInd w:w="94" w:type="dxa"/>
        <w:tblLook w:val="04A0" w:firstRow="1" w:lastRow="0" w:firstColumn="1" w:lastColumn="0" w:noHBand="0" w:noVBand="1"/>
      </w:tblPr>
      <w:tblGrid>
        <w:gridCol w:w="3167"/>
        <w:gridCol w:w="5810"/>
      </w:tblGrid>
      <w:tr w:rsidR="00A93EE3" w:rsidRPr="00BE29B9" w14:paraId="2D260142" w14:textId="77777777" w:rsidTr="00A92BED">
        <w:trPr>
          <w:trHeight w:val="250"/>
        </w:trPr>
        <w:tc>
          <w:tcPr>
            <w:tcW w:w="3167" w:type="dxa"/>
            <w:tcBorders>
              <w:right w:val="single" w:sz="4" w:space="0" w:color="auto"/>
            </w:tcBorders>
            <w:shd w:val="clear" w:color="auto" w:fill="E2EFD9" w:themeFill="accent6" w:themeFillTint="33"/>
          </w:tcPr>
          <w:p w14:paraId="37B9FCC7" w14:textId="340E1765" w:rsidR="00A93EE3" w:rsidRPr="00BE29B9" w:rsidRDefault="00A93EE3" w:rsidP="00B61EC2">
            <w:pPr>
              <w:spacing w:before="60"/>
              <w:rPr>
                <w:b/>
                <w:sz w:val="20"/>
                <w:szCs w:val="20"/>
              </w:rPr>
            </w:pPr>
            <w:r w:rsidRPr="00BE29B9">
              <w:rPr>
                <w:b/>
                <w:sz w:val="20"/>
                <w:szCs w:val="20"/>
              </w:rPr>
              <w:t xml:space="preserve">Article History: </w:t>
            </w:r>
          </w:p>
        </w:tc>
        <w:tc>
          <w:tcPr>
            <w:tcW w:w="5810" w:type="dxa"/>
            <w:tcBorders>
              <w:left w:val="single" w:sz="4" w:space="0" w:color="auto"/>
            </w:tcBorders>
            <w:shd w:val="clear" w:color="auto" w:fill="E2EFD9" w:themeFill="accent6" w:themeFillTint="33"/>
          </w:tcPr>
          <w:p w14:paraId="60C62929" w14:textId="51C6559A" w:rsidR="00A93EE3" w:rsidRPr="00BE29B9" w:rsidRDefault="00A93EE3" w:rsidP="009F5693">
            <w:pPr>
              <w:spacing w:before="60"/>
              <w:jc w:val="both"/>
              <w:rPr>
                <w:b/>
                <w:bCs/>
                <w:iCs/>
                <w:sz w:val="20"/>
                <w:szCs w:val="20"/>
              </w:rPr>
            </w:pPr>
            <w:r w:rsidRPr="00BE29B9">
              <w:rPr>
                <w:b/>
                <w:bCs/>
                <w:iCs/>
                <w:sz w:val="20"/>
                <w:szCs w:val="20"/>
              </w:rPr>
              <w:t>Abstract:</w:t>
            </w:r>
          </w:p>
        </w:tc>
      </w:tr>
      <w:tr w:rsidR="00A93EE3" w:rsidRPr="00BE29B9" w14:paraId="59903910" w14:textId="77777777" w:rsidTr="00A92BED">
        <w:trPr>
          <w:trHeight w:val="970"/>
        </w:trPr>
        <w:tc>
          <w:tcPr>
            <w:tcW w:w="3167" w:type="dxa"/>
            <w:tcBorders>
              <w:right w:val="single" w:sz="4" w:space="0" w:color="auto"/>
            </w:tcBorders>
            <w:shd w:val="clear" w:color="auto" w:fill="auto"/>
          </w:tcPr>
          <w:p w14:paraId="4420C742" w14:textId="60C2F7FE" w:rsidR="00857103" w:rsidRPr="00857103" w:rsidRDefault="00857103" w:rsidP="00857103">
            <w:pPr>
              <w:rPr>
                <w:bCs/>
                <w:sz w:val="20"/>
                <w:szCs w:val="20"/>
              </w:rPr>
            </w:pPr>
            <w:r w:rsidRPr="00857103">
              <w:rPr>
                <w:bCs/>
                <w:sz w:val="20"/>
                <w:szCs w:val="20"/>
              </w:rPr>
              <w:t xml:space="preserve">Received: </w:t>
            </w:r>
            <w:r w:rsidR="00FB376F">
              <w:rPr>
                <w:bCs/>
                <w:sz w:val="20"/>
                <w:szCs w:val="20"/>
              </w:rPr>
              <w:t>April</w:t>
            </w:r>
            <w:r w:rsidRPr="00857103">
              <w:rPr>
                <w:bCs/>
                <w:sz w:val="20"/>
                <w:szCs w:val="20"/>
              </w:rPr>
              <w:t xml:space="preserve"> </w:t>
            </w:r>
            <w:r w:rsidR="004460B9">
              <w:rPr>
                <w:bCs/>
                <w:sz w:val="20"/>
                <w:szCs w:val="20"/>
              </w:rPr>
              <w:t>2</w:t>
            </w:r>
            <w:r w:rsidR="00FB376F">
              <w:rPr>
                <w:bCs/>
                <w:sz w:val="20"/>
                <w:szCs w:val="20"/>
              </w:rPr>
              <w:t>9</w:t>
            </w:r>
            <w:r w:rsidRPr="00857103">
              <w:rPr>
                <w:bCs/>
                <w:sz w:val="20"/>
                <w:szCs w:val="20"/>
              </w:rPr>
              <w:t>, 2023</w:t>
            </w:r>
          </w:p>
          <w:p w14:paraId="38890718" w14:textId="74E0B902" w:rsidR="00857103" w:rsidRPr="00857103" w:rsidRDefault="00857103" w:rsidP="00857103">
            <w:pPr>
              <w:rPr>
                <w:bCs/>
                <w:sz w:val="20"/>
                <w:szCs w:val="20"/>
              </w:rPr>
            </w:pPr>
            <w:r w:rsidRPr="00857103">
              <w:rPr>
                <w:bCs/>
                <w:sz w:val="20"/>
                <w:szCs w:val="20"/>
              </w:rPr>
              <w:t xml:space="preserve">Revised: </w:t>
            </w:r>
            <w:r w:rsidR="00FB376F">
              <w:rPr>
                <w:bCs/>
                <w:sz w:val="20"/>
                <w:szCs w:val="20"/>
              </w:rPr>
              <w:t>April</w:t>
            </w:r>
            <w:r w:rsidR="004460B9" w:rsidRPr="00857103">
              <w:rPr>
                <w:bCs/>
                <w:sz w:val="20"/>
                <w:szCs w:val="20"/>
              </w:rPr>
              <w:t xml:space="preserve"> </w:t>
            </w:r>
            <w:r w:rsidR="00FB376F">
              <w:rPr>
                <w:bCs/>
                <w:sz w:val="20"/>
                <w:szCs w:val="20"/>
              </w:rPr>
              <w:t>12</w:t>
            </w:r>
            <w:r w:rsidRPr="00857103">
              <w:rPr>
                <w:bCs/>
                <w:sz w:val="20"/>
                <w:szCs w:val="20"/>
              </w:rPr>
              <w:t>, 2024</w:t>
            </w:r>
          </w:p>
          <w:p w14:paraId="302986AF" w14:textId="1DAC49B1" w:rsidR="00857103" w:rsidRPr="00BE29B9" w:rsidRDefault="00857103" w:rsidP="00857103">
            <w:pPr>
              <w:rPr>
                <w:bCs/>
                <w:sz w:val="20"/>
                <w:szCs w:val="20"/>
              </w:rPr>
            </w:pPr>
            <w:r w:rsidRPr="00857103">
              <w:rPr>
                <w:bCs/>
                <w:sz w:val="20"/>
                <w:szCs w:val="20"/>
              </w:rPr>
              <w:t xml:space="preserve">Accepted: </w:t>
            </w:r>
            <w:r w:rsidR="004460B9">
              <w:rPr>
                <w:bCs/>
                <w:sz w:val="20"/>
                <w:szCs w:val="20"/>
              </w:rPr>
              <w:t>May</w:t>
            </w:r>
            <w:r w:rsidRPr="00857103">
              <w:rPr>
                <w:bCs/>
                <w:sz w:val="20"/>
                <w:szCs w:val="20"/>
              </w:rPr>
              <w:t xml:space="preserve"> </w:t>
            </w:r>
            <w:r w:rsidR="004460B9">
              <w:rPr>
                <w:bCs/>
                <w:sz w:val="20"/>
                <w:szCs w:val="20"/>
              </w:rPr>
              <w:t>1</w:t>
            </w:r>
            <w:r w:rsidR="00FB376F">
              <w:rPr>
                <w:bCs/>
                <w:sz w:val="20"/>
                <w:szCs w:val="20"/>
              </w:rPr>
              <w:t>3</w:t>
            </w:r>
            <w:r w:rsidRPr="00857103">
              <w:rPr>
                <w:bCs/>
                <w:sz w:val="20"/>
                <w:szCs w:val="20"/>
              </w:rPr>
              <w:t>, 2024</w:t>
            </w:r>
          </w:p>
          <w:p w14:paraId="6C97858C" w14:textId="0EA8AD32" w:rsidR="00A93EE3" w:rsidRPr="00BE29B9" w:rsidRDefault="00A93EE3" w:rsidP="00E16BB7">
            <w:pPr>
              <w:rPr>
                <w:b/>
                <w:sz w:val="20"/>
                <w:szCs w:val="20"/>
              </w:rPr>
            </w:pPr>
          </w:p>
        </w:tc>
        <w:tc>
          <w:tcPr>
            <w:tcW w:w="5810" w:type="dxa"/>
            <w:vMerge w:val="restart"/>
            <w:tcBorders>
              <w:left w:val="single" w:sz="4" w:space="0" w:color="auto"/>
            </w:tcBorders>
            <w:shd w:val="clear" w:color="auto" w:fill="E2EFD9" w:themeFill="accent6" w:themeFillTint="33"/>
          </w:tcPr>
          <w:p w14:paraId="0BEB3656" w14:textId="55936F86" w:rsidR="00810FA0" w:rsidRPr="00A25964" w:rsidRDefault="00D351D9" w:rsidP="00810FA0">
            <w:pPr>
              <w:spacing w:after="120"/>
              <w:ind w:right="23"/>
              <w:jc w:val="both"/>
              <w:rPr>
                <w:iCs/>
                <w:sz w:val="20"/>
                <w:szCs w:val="20"/>
              </w:rPr>
            </w:pPr>
            <w:r w:rsidRPr="00D351D9">
              <w:rPr>
                <w:noProof/>
                <w:color w:val="000000"/>
                <w:position w:val="-1"/>
                <w:sz w:val="20"/>
                <w:szCs w:val="20"/>
                <w:lang w:val="en-ID"/>
              </w:rPr>
              <w:t>Technology-based learning media have been proven to increase students' interest and motivation to learn. However, the creation of the media only targets the cognitive domain without considering the character of the students. This study aims to determine the implementation of strengthening character education through video-assisted learning in elementary school students during the Campus-Teaching program. This type of research is qualitative with a case study approach. The object of this research is grade V students of SD Inpres Pabaeng-baeng, Makassar City. Informants consist of principals, teachers, and students. Data collection uses interviews, observation, and documentation techniques. Data analysis uses descriptive qualitative analysis techniques. Data validity testing uses triangulation techniques. The results of the study found that the implementation of strengthening student character education through video-assisted learning with indicators of religious, discipline, and responsibility is not optimal. This study has implications for knowledge of the material not being directly proportional to the improvement of student character. Therefore, the role of teachers as good role models, advisors, and counselors for students is very important.</w:t>
            </w:r>
          </w:p>
        </w:tc>
      </w:tr>
      <w:tr w:rsidR="00A93EE3" w:rsidRPr="00BE29B9" w14:paraId="0288DBE7" w14:textId="77777777" w:rsidTr="00A92BED">
        <w:trPr>
          <w:trHeight w:val="198"/>
        </w:trPr>
        <w:tc>
          <w:tcPr>
            <w:tcW w:w="3167" w:type="dxa"/>
            <w:tcBorders>
              <w:right w:val="single" w:sz="4" w:space="0" w:color="auto"/>
            </w:tcBorders>
            <w:shd w:val="clear" w:color="auto" w:fill="E2EFD9" w:themeFill="accent6" w:themeFillTint="33"/>
          </w:tcPr>
          <w:p w14:paraId="0BD91CBB" w14:textId="780913A1" w:rsidR="00A93EE3" w:rsidRPr="00BE29B9" w:rsidRDefault="00BD326D" w:rsidP="00B61EC2">
            <w:pPr>
              <w:spacing w:before="60"/>
              <w:rPr>
                <w:bCs/>
                <w:sz w:val="20"/>
                <w:szCs w:val="20"/>
              </w:rPr>
            </w:pPr>
            <w:r w:rsidRPr="00BE29B9">
              <w:rPr>
                <w:b/>
                <w:sz w:val="20"/>
                <w:szCs w:val="20"/>
              </w:rPr>
              <w:t>*Correspondence:</w:t>
            </w:r>
          </w:p>
        </w:tc>
        <w:tc>
          <w:tcPr>
            <w:tcW w:w="5810" w:type="dxa"/>
            <w:vMerge/>
            <w:tcBorders>
              <w:left w:val="single" w:sz="4" w:space="0" w:color="auto"/>
            </w:tcBorders>
            <w:shd w:val="clear" w:color="auto" w:fill="E2EFD9" w:themeFill="accent6" w:themeFillTint="33"/>
          </w:tcPr>
          <w:p w14:paraId="232FF9A4" w14:textId="77777777" w:rsidR="00A93EE3" w:rsidRPr="00BE29B9" w:rsidRDefault="00A93EE3" w:rsidP="004A7F92">
            <w:pPr>
              <w:jc w:val="both"/>
              <w:rPr>
                <w:b/>
                <w:bCs/>
                <w:iCs/>
                <w:sz w:val="20"/>
                <w:szCs w:val="20"/>
              </w:rPr>
            </w:pPr>
          </w:p>
        </w:tc>
      </w:tr>
      <w:tr w:rsidR="00A93EE3" w:rsidRPr="00BE29B9" w14:paraId="4863DC88" w14:textId="77777777" w:rsidTr="00A92BED">
        <w:trPr>
          <w:trHeight w:val="1150"/>
        </w:trPr>
        <w:tc>
          <w:tcPr>
            <w:tcW w:w="3167" w:type="dxa"/>
            <w:tcBorders>
              <w:right w:val="single" w:sz="4" w:space="0" w:color="auto"/>
            </w:tcBorders>
            <w:shd w:val="clear" w:color="auto" w:fill="auto"/>
          </w:tcPr>
          <w:p w14:paraId="49EAA448" w14:textId="77777777" w:rsidR="00A93EE3" w:rsidRPr="00BE29B9" w:rsidRDefault="00A93EE3" w:rsidP="00B61EC2">
            <w:pPr>
              <w:rPr>
                <w:b/>
                <w:i/>
                <w:iCs/>
                <w:sz w:val="20"/>
                <w:szCs w:val="20"/>
              </w:rPr>
            </w:pPr>
            <w:r w:rsidRPr="00BE29B9">
              <w:rPr>
                <w:b/>
                <w:i/>
                <w:iCs/>
                <w:sz w:val="20"/>
                <w:szCs w:val="20"/>
              </w:rPr>
              <w:t xml:space="preserve">Address: </w:t>
            </w:r>
          </w:p>
          <w:p w14:paraId="47712CAD" w14:textId="3EDB4355" w:rsidR="00C717F7" w:rsidRDefault="005E59E1" w:rsidP="00C717F7">
            <w:pPr>
              <w:rPr>
                <w:bCs/>
                <w:sz w:val="20"/>
                <w:szCs w:val="20"/>
                <w:lang w:val="fi-FI"/>
              </w:rPr>
            </w:pPr>
            <w:r w:rsidRPr="005E59E1">
              <w:rPr>
                <w:bCs/>
                <w:sz w:val="20"/>
                <w:szCs w:val="20"/>
              </w:rPr>
              <w:t xml:space="preserve">Jl. </w:t>
            </w:r>
            <w:proofErr w:type="spellStart"/>
            <w:r w:rsidRPr="005E59E1">
              <w:rPr>
                <w:bCs/>
                <w:sz w:val="20"/>
                <w:szCs w:val="20"/>
              </w:rPr>
              <w:t>Mannuruki</w:t>
            </w:r>
            <w:proofErr w:type="spellEnd"/>
            <w:r w:rsidRPr="005E59E1">
              <w:rPr>
                <w:bCs/>
                <w:sz w:val="20"/>
                <w:szCs w:val="20"/>
              </w:rPr>
              <w:t>, Perumahan Pelita Indah Permai B/7, Kota Makassar, Indonesia 90241</w:t>
            </w:r>
          </w:p>
          <w:p w14:paraId="5BCBBFB0" w14:textId="77777777" w:rsidR="00C717F7" w:rsidRDefault="00C717F7" w:rsidP="00C717F7">
            <w:pPr>
              <w:rPr>
                <w:b/>
                <w:i/>
                <w:iCs/>
                <w:sz w:val="20"/>
                <w:szCs w:val="20"/>
                <w:lang w:val="fi-FI"/>
              </w:rPr>
            </w:pPr>
            <w:r w:rsidRPr="00C717F7">
              <w:rPr>
                <w:b/>
                <w:i/>
                <w:iCs/>
                <w:sz w:val="20"/>
                <w:szCs w:val="20"/>
              </w:rPr>
              <w:t>Email</w:t>
            </w:r>
            <w:r>
              <w:rPr>
                <w:b/>
                <w:i/>
                <w:iCs/>
                <w:sz w:val="20"/>
                <w:szCs w:val="20"/>
                <w:lang w:val="fi-FI"/>
              </w:rPr>
              <w:t>:</w:t>
            </w:r>
          </w:p>
          <w:p w14:paraId="4742C9A5" w14:textId="256B3A33" w:rsidR="00A93EE3" w:rsidRPr="008B3104" w:rsidRDefault="005E59E1" w:rsidP="00C717F7">
            <w:pPr>
              <w:rPr>
                <w:bCs/>
                <w:sz w:val="20"/>
                <w:szCs w:val="20"/>
              </w:rPr>
            </w:pPr>
            <w:r w:rsidRPr="005E59E1">
              <w:rPr>
                <w:color w:val="000000"/>
                <w:sz w:val="20"/>
                <w:szCs w:val="20"/>
              </w:rPr>
              <w:t>waodeningsari13@gmail.com</w:t>
            </w:r>
          </w:p>
          <w:p w14:paraId="7B20899D" w14:textId="0828B765" w:rsidR="00A93EE3" w:rsidRPr="00BE29B9" w:rsidRDefault="00A93EE3" w:rsidP="00B61EC2">
            <w:pPr>
              <w:rPr>
                <w:bCs/>
                <w:sz w:val="20"/>
                <w:szCs w:val="20"/>
              </w:rPr>
            </w:pPr>
          </w:p>
        </w:tc>
        <w:tc>
          <w:tcPr>
            <w:tcW w:w="5810" w:type="dxa"/>
            <w:vMerge/>
            <w:tcBorders>
              <w:left w:val="single" w:sz="4" w:space="0" w:color="auto"/>
            </w:tcBorders>
            <w:shd w:val="clear" w:color="auto" w:fill="E2EFD9" w:themeFill="accent6" w:themeFillTint="33"/>
          </w:tcPr>
          <w:p w14:paraId="2A4C3396" w14:textId="77777777" w:rsidR="00A93EE3" w:rsidRPr="00BE29B9" w:rsidRDefault="00A93EE3" w:rsidP="004A7F92">
            <w:pPr>
              <w:jc w:val="both"/>
              <w:rPr>
                <w:b/>
                <w:bCs/>
                <w:iCs/>
                <w:sz w:val="20"/>
                <w:szCs w:val="20"/>
              </w:rPr>
            </w:pPr>
          </w:p>
        </w:tc>
      </w:tr>
      <w:tr w:rsidR="00A93EE3" w:rsidRPr="00BE29B9" w14:paraId="08269BAC" w14:textId="77777777" w:rsidTr="00A92BED">
        <w:trPr>
          <w:trHeight w:val="220"/>
        </w:trPr>
        <w:tc>
          <w:tcPr>
            <w:tcW w:w="3167" w:type="dxa"/>
            <w:tcBorders>
              <w:right w:val="single" w:sz="4" w:space="0" w:color="auto"/>
            </w:tcBorders>
            <w:shd w:val="clear" w:color="auto" w:fill="E2EFD9" w:themeFill="accent6" w:themeFillTint="33"/>
          </w:tcPr>
          <w:p w14:paraId="195EC0CC" w14:textId="1D105909" w:rsidR="00A93EE3" w:rsidRPr="00BE29B9" w:rsidRDefault="00BD326D" w:rsidP="00B61EC2">
            <w:pPr>
              <w:spacing w:before="60"/>
              <w:rPr>
                <w:bCs/>
                <w:sz w:val="20"/>
                <w:szCs w:val="20"/>
              </w:rPr>
            </w:pPr>
            <w:r w:rsidRPr="00BE29B9">
              <w:rPr>
                <w:b/>
                <w:sz w:val="20"/>
                <w:szCs w:val="20"/>
              </w:rPr>
              <w:t>Keywords:</w:t>
            </w:r>
          </w:p>
        </w:tc>
        <w:tc>
          <w:tcPr>
            <w:tcW w:w="5810" w:type="dxa"/>
            <w:vMerge/>
            <w:tcBorders>
              <w:left w:val="single" w:sz="4" w:space="0" w:color="auto"/>
            </w:tcBorders>
            <w:shd w:val="clear" w:color="auto" w:fill="E2EFD9" w:themeFill="accent6" w:themeFillTint="33"/>
          </w:tcPr>
          <w:p w14:paraId="631718FD" w14:textId="77777777" w:rsidR="00A93EE3" w:rsidRPr="00BE29B9" w:rsidRDefault="00A93EE3" w:rsidP="004A7F92">
            <w:pPr>
              <w:jc w:val="both"/>
              <w:rPr>
                <w:b/>
                <w:bCs/>
                <w:iCs/>
                <w:sz w:val="20"/>
                <w:szCs w:val="20"/>
              </w:rPr>
            </w:pPr>
          </w:p>
        </w:tc>
      </w:tr>
      <w:tr w:rsidR="00A93EE3" w:rsidRPr="00BE29B9" w14:paraId="0CBD463B" w14:textId="77777777" w:rsidTr="0083436C">
        <w:trPr>
          <w:trHeight w:val="411"/>
        </w:trPr>
        <w:tc>
          <w:tcPr>
            <w:tcW w:w="3167" w:type="dxa"/>
            <w:tcBorders>
              <w:right w:val="single" w:sz="4" w:space="0" w:color="auto"/>
            </w:tcBorders>
            <w:shd w:val="clear" w:color="auto" w:fill="auto"/>
          </w:tcPr>
          <w:p w14:paraId="549EDD04" w14:textId="357F4F8F" w:rsidR="00A93EE3" w:rsidRPr="00BE29B9" w:rsidRDefault="005E59E1" w:rsidP="00530A82">
            <w:pPr>
              <w:rPr>
                <w:bCs/>
                <w:sz w:val="20"/>
                <w:szCs w:val="20"/>
              </w:rPr>
            </w:pPr>
            <w:r w:rsidRPr="005E59E1">
              <w:rPr>
                <w:sz w:val="20"/>
                <w:szCs w:val="20"/>
              </w:rPr>
              <w:t>campus</w:t>
            </w:r>
            <w:r>
              <w:rPr>
                <w:sz w:val="20"/>
                <w:szCs w:val="20"/>
              </w:rPr>
              <w:t>-</w:t>
            </w:r>
            <w:r w:rsidRPr="005E59E1">
              <w:rPr>
                <w:sz w:val="20"/>
                <w:szCs w:val="20"/>
              </w:rPr>
              <w:t>teaching program, character education, elementary school</w:t>
            </w:r>
            <w:r>
              <w:rPr>
                <w:sz w:val="20"/>
                <w:szCs w:val="20"/>
              </w:rPr>
              <w:t>,</w:t>
            </w:r>
            <w:r w:rsidRPr="005E59E1">
              <w:rPr>
                <w:sz w:val="20"/>
                <w:szCs w:val="20"/>
              </w:rPr>
              <w:t xml:space="preserve"> </w:t>
            </w:r>
            <w:r w:rsidRPr="005E59E1">
              <w:rPr>
                <w:sz w:val="20"/>
                <w:szCs w:val="20"/>
              </w:rPr>
              <w:t>video-assisted learning</w:t>
            </w:r>
          </w:p>
        </w:tc>
        <w:tc>
          <w:tcPr>
            <w:tcW w:w="5810" w:type="dxa"/>
            <w:vMerge/>
            <w:tcBorders>
              <w:left w:val="single" w:sz="4" w:space="0" w:color="auto"/>
            </w:tcBorders>
            <w:shd w:val="clear" w:color="auto" w:fill="E2EFD9" w:themeFill="accent6" w:themeFillTint="33"/>
          </w:tcPr>
          <w:p w14:paraId="6D91C847" w14:textId="77777777" w:rsidR="00A93EE3" w:rsidRPr="00BE29B9" w:rsidRDefault="00A93EE3" w:rsidP="004A7F92">
            <w:pPr>
              <w:jc w:val="both"/>
              <w:rPr>
                <w:b/>
                <w:bCs/>
                <w:iCs/>
                <w:sz w:val="20"/>
                <w:szCs w:val="20"/>
              </w:rPr>
            </w:pPr>
          </w:p>
        </w:tc>
      </w:tr>
    </w:tbl>
    <w:p w14:paraId="260B0204" w14:textId="77777777" w:rsidR="00F47BE9" w:rsidRPr="00BE29B9" w:rsidRDefault="00F47BE9" w:rsidP="00F47BE9">
      <w:pPr>
        <w:jc w:val="center"/>
        <w:rPr>
          <w:rFonts w:cs="Arial"/>
          <w:b/>
          <w:lang w:eastAsia="id-ID"/>
        </w:rPr>
      </w:pPr>
    </w:p>
    <w:p w14:paraId="26088FA3" w14:textId="327E0161" w:rsidR="00D63D34" w:rsidRPr="00406B00" w:rsidRDefault="00D63D34" w:rsidP="002C77B2">
      <w:pPr>
        <w:tabs>
          <w:tab w:val="left" w:pos="340"/>
        </w:tabs>
        <w:spacing w:line="276" w:lineRule="auto"/>
        <w:rPr>
          <w:noProof/>
          <w:position w:val="-1"/>
          <w:lang w:val="en-ID"/>
        </w:rPr>
      </w:pPr>
      <w:r w:rsidRPr="00406B00">
        <w:rPr>
          <w:b/>
          <w:caps/>
        </w:rPr>
        <w:t>PENDAHULUAN</w:t>
      </w:r>
    </w:p>
    <w:p w14:paraId="4CAC8D2A" w14:textId="211AF272" w:rsidR="00636B4A" w:rsidRPr="00636B4A" w:rsidRDefault="00636B4A" w:rsidP="00636B4A">
      <w:pPr>
        <w:autoSpaceDE w:val="0"/>
        <w:autoSpaceDN w:val="0"/>
        <w:adjustRightInd w:val="0"/>
        <w:spacing w:line="276" w:lineRule="auto"/>
        <w:ind w:firstLine="720"/>
        <w:jc w:val="both"/>
      </w:pPr>
      <w:r w:rsidRPr="00636B4A">
        <w:rPr>
          <w:color w:val="000000"/>
          <w:lang w:val="id-ID"/>
        </w:rPr>
        <w:t xml:space="preserve">Salah </w:t>
      </w:r>
      <w:r w:rsidRPr="00636B4A">
        <w:t>satu</w:t>
      </w:r>
      <w:r w:rsidRPr="00636B4A">
        <w:rPr>
          <w:color w:val="000000"/>
          <w:lang w:val="id-ID"/>
        </w:rPr>
        <w:t xml:space="preserve"> permasalahan krusial yang sampai saat ini masih mewarnai</w:t>
      </w:r>
      <w:r w:rsidRPr="00636B4A">
        <w:rPr>
          <w:color w:val="000000"/>
        </w:rPr>
        <w:t xml:space="preserve"> </w:t>
      </w:r>
      <w:r w:rsidRPr="00636B4A">
        <w:rPr>
          <w:color w:val="000000"/>
          <w:lang w:val="id-ID"/>
        </w:rPr>
        <w:t>wajah pendidikan Indonesia adalah krisis nilai dan karakter</w:t>
      </w:r>
      <w:r w:rsidR="00EC0E1E">
        <w:rPr>
          <w:color w:val="000000"/>
          <w:lang w:val="id-ID"/>
        </w:rPr>
        <w:t xml:space="preserve"> </w:t>
      </w:r>
      <w:r w:rsidR="00EC0E1E">
        <w:rPr>
          <w:color w:val="000000"/>
          <w:lang w:val="id-ID"/>
        </w:rPr>
        <w:fldChar w:fldCharType="begin" w:fldLock="1"/>
      </w:r>
      <w:r w:rsidR="00EC0E1E">
        <w:rPr>
          <w:color w:val="000000"/>
          <w:lang w:val="id-ID"/>
        </w:rPr>
        <w:instrText>ADDIN CSL_CITATION {"citationItems":[{"id":"ITEM-1","itemData":{"DOI":"10.21776/ub.waskita.2021.005.01.4","ISSN":"2655-8769","author":[{"dropping-particle":"","family":"Norianda","given":"Nindiya","non-dropping-particle":"","parse-names":false,"suffix":""},{"dropping-particle":"","family":"Dewantara","given":"Jagad Aditya","non-dropping-particle":"","parse-names":false,"suffix":""},{"dropping-particle":"","family":"Sulistyarini","given":"Sulistyarini","non-dropping-particle":"","parse-names":false,"suffix":""}],"container-title":"WASKITA: Jurnal Pendidikan Nilai Dan Pembangunan Karakter","id":"ITEM-1","issue":"1","issued":{"date-parts":[["2021"]]},"page":"45-57","title":"Internalisasi Nilai Dan Karakter Melalui Budaya Sekolah (Studi Budaya Sekolah Jumat Berkah)","type":"article-journal","volume":"5"},"uris":["http://www.mendeley.com/documents/?uuid=4e0de571-af7f-49d5-8886-236cb567943f"]}],"mendeley":{"formattedCitation":"(Norianda, Dewantara, and Sulistyarini 2021)","manualFormatting":"(Norianda, Dewantara, dan Sulistyarini 2021)","plainTextFormattedCitation":"(Norianda, Dewantara, and Sulistyarini 2021)","previouslyFormattedCitation":"(Norianda, Dewantara, and Sulistyarini 2021)"},"properties":{"noteIndex":0},"schema":"https://github.com/citation-style-language/schema/raw/master/csl-citation.json"}</w:instrText>
      </w:r>
      <w:r w:rsidR="00EC0E1E">
        <w:rPr>
          <w:color w:val="000000"/>
          <w:lang w:val="id-ID"/>
        </w:rPr>
        <w:fldChar w:fldCharType="separate"/>
      </w:r>
      <w:r w:rsidR="00EC0E1E" w:rsidRPr="00EC0E1E">
        <w:rPr>
          <w:noProof/>
          <w:color w:val="000000"/>
          <w:lang w:val="id-ID"/>
        </w:rPr>
        <w:t xml:space="preserve">(Norianda, Dewantara, </w:t>
      </w:r>
      <w:r w:rsidR="00EC0E1E">
        <w:rPr>
          <w:noProof/>
          <w:color w:val="000000"/>
          <w:lang w:val="id-ID"/>
        </w:rPr>
        <w:t>dan</w:t>
      </w:r>
      <w:r w:rsidR="00EC0E1E" w:rsidRPr="00EC0E1E">
        <w:rPr>
          <w:noProof/>
          <w:color w:val="000000"/>
          <w:lang w:val="id-ID"/>
        </w:rPr>
        <w:t xml:space="preserve"> Sulistyarini 2021)</w:t>
      </w:r>
      <w:r w:rsidR="00EC0E1E">
        <w:rPr>
          <w:color w:val="000000"/>
          <w:lang w:val="id-ID"/>
        </w:rPr>
        <w:fldChar w:fldCharType="end"/>
      </w:r>
      <w:r w:rsidRPr="00636B4A">
        <w:rPr>
          <w:color w:val="000000"/>
          <w:lang w:val="id-ID"/>
        </w:rPr>
        <w:t>.</w:t>
      </w:r>
      <w:r w:rsidRPr="00636B4A">
        <w:rPr>
          <w:color w:val="000000"/>
        </w:rPr>
        <w:t xml:space="preserve"> P</w:t>
      </w:r>
      <w:r w:rsidRPr="00636B4A">
        <w:rPr>
          <w:color w:val="000000"/>
          <w:lang w:val="id-ID"/>
        </w:rPr>
        <w:t xml:space="preserve">esatnya perkembangan teknologi, informasi, dan komunikasi membuat dunia pendidikan menghadapi banyak permasalahan terutama dalam membentuk karakter peserta didik </w:t>
      </w:r>
      <w:r w:rsidR="00EC0E1E">
        <w:rPr>
          <w:color w:val="000000"/>
          <w:lang w:val="id-ID"/>
        </w:rPr>
        <w:fldChar w:fldCharType="begin" w:fldLock="1"/>
      </w:r>
      <w:r w:rsidR="00EC0E1E">
        <w:rPr>
          <w:color w:val="000000"/>
          <w:lang w:val="id-ID"/>
        </w:rPr>
        <w:instrText>ADDIN CSL_CITATION {"citationItems":[{"id":"ITEM-1","itemData":{"DOI":"10.25217/jtep.v1i01.1289","ISSN":"2776-4214","author":[{"dropping-particle":"","family":"Laksana","given":"Sigit Dwi","non-dropping-particle":"","parse-names":false,"suffix":""}],"container-title":"Jurnal Teknologi Pembelajaran","id":"ITEM-1","issue":"01","issued":{"date-parts":[["2021"]]},"page":"14-22","title":"Pentingnya Pendidikan Karakter Dalam Menghadapi Teknologi Pendidikan Abad 21","type":"article-journal","volume":"1"},"uris":["http://www.mendeley.com/documents/?uuid=365fbd7c-bd99-4451-98fd-2c59fc1d6850"]}],"mendeley":{"formattedCitation":"(Laksana 2021)","plainTextFormattedCitation":"(Laksana 2021)","previouslyFormattedCitation":"(Laksana 2021)"},"properties":{"noteIndex":0},"schema":"https://github.com/citation-style-language/schema/raw/master/csl-citation.json"}</w:instrText>
      </w:r>
      <w:r w:rsidR="00EC0E1E">
        <w:rPr>
          <w:color w:val="000000"/>
          <w:lang w:val="id-ID"/>
        </w:rPr>
        <w:fldChar w:fldCharType="separate"/>
      </w:r>
      <w:r w:rsidR="00EC0E1E" w:rsidRPr="00EC0E1E">
        <w:rPr>
          <w:noProof/>
          <w:color w:val="000000"/>
          <w:lang w:val="id-ID"/>
        </w:rPr>
        <w:t>(Laksana 2021)</w:t>
      </w:r>
      <w:r w:rsidR="00EC0E1E">
        <w:rPr>
          <w:color w:val="000000"/>
          <w:lang w:val="id-ID"/>
        </w:rPr>
        <w:fldChar w:fldCharType="end"/>
      </w:r>
      <w:r w:rsidRPr="00636B4A">
        <w:rPr>
          <w:color w:val="000000"/>
          <w:lang w:val="id-ID"/>
        </w:rPr>
        <w:t xml:space="preserve">. Umumnya peserta didik telah memiliki gawai sehingga bebas mengakses informasi apa saja yang menyebabkan pergeseran nilai karakter pada anak dan remaja saat ini </w:t>
      </w:r>
      <w:r w:rsidR="00EC0E1E">
        <w:rPr>
          <w:color w:val="000000"/>
          <w:lang w:val="id-ID"/>
        </w:rPr>
        <w:fldChar w:fldCharType="begin" w:fldLock="1"/>
      </w:r>
      <w:r w:rsidR="002467AD">
        <w:rPr>
          <w:color w:val="000000"/>
          <w:lang w:val="id-ID"/>
        </w:rPr>
        <w:instrText>ADDIN CSL_CITATION {"citationItems":[{"id":"ITEM-1","itemData":{"author":[{"dropping-particle":"","family":"Nugraha","given":"Dwi Cahya Astriya","non-dropping-particle":"","parse-names":false,"suffix":""},{"dropping-particle":"","family":"Priharsari","given":"Diah","non-dropping-particle":"","parse-names":false,"suffix":""},{"dropping-particle":"","family":"Aknuranda","given":"Ismiarta","non-dropping-particle":"","parse-names":false,"suffix":""},{"dropping-particle":"","family":"Liliana","given":"Dewi Yanti","non-dropping-particle":"","parse-names":false,"suffix":""},{"dropping-particle":"","family":"Fiaji","given":"Noveria Anggraeni","non-dropping-particle":"","parse-names":false,"suffix":""},{"dropping-particle":"","family":"Hanggara","given":"Buce Trias","non-dropping-particle":"","parse-names":false,"suffix":""},{"dropping-particle":"","family":"Putra","given":"M Gilvy Langgawan","non-dropping-particle":"","parse-names":false,"suffix":""},{"dropping-particle":"","family":"Hendini","given":"Indira Putri","non-dropping-particle":"","parse-names":false,"suffix":""},{"dropping-particle":"","family":"Rahayuda","given":"I Gede Surya","non-dropping-particle":"","parse-names":false,"suffix":""},{"dropping-particle":"","family":"Zulvarina","given":"Prima","non-dropping-particle":"","parse-names":false,"suffix":""}],"container-title":"Jurnal Sistem Informasi, Teknologi Informasi, Dan Edukasi Sistem Informasi","id":"ITEM-1","issue":"2","issued":{"date-parts":[["2021"]]},"page":"70-80","title":"Bantuan kuota internet untuk pendidikan dari pemerintah Indonesia: Sejauh apa manfaatnya","type":"article-journal","volume":"1"},"uris":["http://www.mendeley.com/documents/?uuid=7c9ff7a0-6c09-452c-934f-d417bd754ce0"]}],"mendeley":{"formattedCitation":"(Nugraha et al. 2021)","manualFormatting":"(Nugraha et al. 2021","plainTextFormattedCitation":"(Nugraha et al. 2021)","previouslyFormattedCitation":"(Nugraha et al. 2021)"},"properties":{"noteIndex":0},"schema":"https://github.com/citation-style-language/schema/raw/master/csl-citation.json"}</w:instrText>
      </w:r>
      <w:r w:rsidR="00EC0E1E">
        <w:rPr>
          <w:color w:val="000000"/>
          <w:lang w:val="id-ID"/>
        </w:rPr>
        <w:fldChar w:fldCharType="separate"/>
      </w:r>
      <w:r w:rsidR="00EC0E1E" w:rsidRPr="00EC0E1E">
        <w:rPr>
          <w:noProof/>
          <w:color w:val="000000"/>
          <w:lang w:val="id-ID"/>
        </w:rPr>
        <w:t>(Nugraha et al. 2021</w:t>
      </w:r>
      <w:r w:rsidR="00EC0E1E">
        <w:rPr>
          <w:color w:val="000000"/>
          <w:lang w:val="id-ID"/>
        </w:rPr>
        <w:fldChar w:fldCharType="end"/>
      </w:r>
      <w:r w:rsidRPr="00636B4A">
        <w:rPr>
          <w:color w:val="000000"/>
          <w:lang w:val="id-ID"/>
        </w:rPr>
        <w:t xml:space="preserve">; </w:t>
      </w:r>
      <w:r w:rsidR="002467AD">
        <w:rPr>
          <w:color w:val="000000"/>
          <w:lang w:val="id-ID"/>
        </w:rPr>
        <w:fldChar w:fldCharType="begin" w:fldLock="1"/>
      </w:r>
      <w:r w:rsidR="002467AD">
        <w:rPr>
          <w:color w:val="000000"/>
          <w:lang w:val="id-ID"/>
        </w:rPr>
        <w:instrText>ADDIN CSL_CITATION {"citationItems":[{"id":"ITEM-1","itemData":{"author":[{"dropping-particle":"","family":"Hendayani","given":"Meti","non-dropping-particle":"","parse-names":false,"suffix":""}],"container-title":"Jurnal Penelitian Pendidikan Islam","id":"ITEM-1","issue":"2","issued":{"date-parts":[["2019"]]},"page":"183","title":"Problematika pengembangan karakter peserta didik di era 4.0","type":"article-journal","volume":"7"},"uris":["http://www.mendeley.com/documents/?uuid=14907cb9-eaf9-4b33-bb72-a3e829722ff3"]}],"mendeley":{"formattedCitation":"(Hendayani 2019)","manualFormatting":"Hendayani 2019)","plainTextFormattedCitation":"(Hendayani 2019)","previouslyFormattedCitation":"(Hendayani 2019)"},"properties":{"noteIndex":0},"schema":"https://github.com/citation-style-language/schema/raw/master/csl-citation.json"}</w:instrText>
      </w:r>
      <w:r w:rsidR="002467AD">
        <w:rPr>
          <w:color w:val="000000"/>
          <w:lang w:val="id-ID"/>
        </w:rPr>
        <w:fldChar w:fldCharType="separate"/>
      </w:r>
      <w:r w:rsidR="002467AD" w:rsidRPr="002467AD">
        <w:rPr>
          <w:noProof/>
          <w:color w:val="000000"/>
          <w:lang w:val="id-ID"/>
        </w:rPr>
        <w:t>Hendayani 2019)</w:t>
      </w:r>
      <w:r w:rsidR="002467AD">
        <w:rPr>
          <w:color w:val="000000"/>
          <w:lang w:val="id-ID"/>
        </w:rPr>
        <w:fldChar w:fldCharType="end"/>
      </w:r>
      <w:r w:rsidRPr="00636B4A">
        <w:rPr>
          <w:color w:val="000000"/>
          <w:lang w:val="id-ID"/>
        </w:rPr>
        <w:t>.</w:t>
      </w:r>
      <w:r w:rsidRPr="00636B4A">
        <w:t xml:space="preserve"> </w:t>
      </w:r>
    </w:p>
    <w:p w14:paraId="12B052C9" w14:textId="5462F53E" w:rsidR="00636B4A" w:rsidRPr="00636B4A" w:rsidRDefault="00636B4A" w:rsidP="00636B4A">
      <w:pPr>
        <w:autoSpaceDE w:val="0"/>
        <w:autoSpaceDN w:val="0"/>
        <w:adjustRightInd w:val="0"/>
        <w:spacing w:line="276" w:lineRule="auto"/>
        <w:ind w:firstLine="720"/>
        <w:jc w:val="both"/>
      </w:pPr>
      <w:r w:rsidRPr="00636B4A">
        <w:t xml:space="preserve">Survei karakter siswa yang dilaksanakan </w:t>
      </w:r>
      <w:proofErr w:type="spellStart"/>
      <w:r w:rsidRPr="00636B4A">
        <w:t>Puslitbang</w:t>
      </w:r>
      <w:proofErr w:type="spellEnd"/>
      <w:r w:rsidRPr="00636B4A">
        <w:t xml:space="preserve"> Pendidikan Agama dan Keagamaan tahun 2021 secara rata-rata menghasilkan angka indeks menurun dibandingkan hasil indeks tahun lalu. Indeks karakter siswa tahun 2021 menunjukkan jenjang pendidikan menengah berada di angka 69,52, turun dua point dari angka indikatif tahun lalu (71,41). Penyebab </w:t>
      </w:r>
      <w:r w:rsidRPr="00636B4A">
        <w:lastRenderedPageBreak/>
        <w:t xml:space="preserve">penurunan angka indeks ini diduga kuat karena efek </w:t>
      </w:r>
      <w:r w:rsidRPr="00636B4A">
        <w:t>pandemi</w:t>
      </w:r>
      <w:r w:rsidRPr="00636B4A">
        <w:t xml:space="preserve"> Covid-19</w:t>
      </w:r>
      <w:r w:rsidR="002467AD">
        <w:t xml:space="preserve"> </w:t>
      </w:r>
      <w:r w:rsidR="002467AD">
        <w:fldChar w:fldCharType="begin" w:fldLock="1"/>
      </w:r>
      <w:r w:rsidR="00591C93">
        <w:instrText>ADDIN CSL_CITATION {"citationItems":[{"id":"ITEM-1","itemData":{"ISBN":"2504-284X","author":[{"dropping-particle":"","family":"Muassomah","given":"Muassomah","non-dropping-particle":"","parse-names":false,"suffix":""},{"dropping-particle":"","family":"Abdullah","given":"Irwan","non-dropping-particle":"","parse-names":false,"suffix":""},{"dropping-particle":"","family":"Hasanah","given":"Umdatul","non-dropping-particle":"","parse-names":false,"suffix":""},{"dropping-particle":"","family":"Dalmeri","given":"Dalmeri","non-dropping-particle":"","parse-names":false,"suffix":""},{"dropping-particle":"","family":"Sihombing","given":"Adison Adrianus","non-dropping-particle":"","parse-names":false,"suffix":""},{"dropping-particle":"","family":"Rodrigo","given":"Luis","non-dropping-particle":"","parse-names":false,"suffix":""}],"container-title":"Frontiers in Education","id":"ITEM-1","issued":{"date-parts":[["2022"]]},"page":"888393","publisher":"Frontiers Media SA","title":"The academic demoralization of students in online learning during the COVID-19 pandemic","type":"paper-conference","volume":"7"},"uris":["http://www.mendeley.com/documents/?uuid=9338c315-d760-49f7-896e-544ca31531ff"]}],"mendeley":{"formattedCitation":"(Muassomah et al. 2022)","plainTextFormattedCitation":"(Muassomah et al. 2022)","previouslyFormattedCitation":"(Muassomah et al. 2022)"},"properties":{"noteIndex":0},"schema":"https://github.com/citation-style-language/schema/raw/master/csl-citation.json"}</w:instrText>
      </w:r>
      <w:r w:rsidR="002467AD">
        <w:fldChar w:fldCharType="separate"/>
      </w:r>
      <w:r w:rsidR="002467AD" w:rsidRPr="002467AD">
        <w:rPr>
          <w:noProof/>
        </w:rPr>
        <w:t>(Muassomah et al. 2022)</w:t>
      </w:r>
      <w:r w:rsidR="002467AD">
        <w:fldChar w:fldCharType="end"/>
      </w:r>
      <w:r w:rsidRPr="00636B4A">
        <w:t>. Suasana dunia pendidikan sedang terpaksa pembelajaran daring sehingga upaya pembinaan karakter sulit dimaksimalkan</w:t>
      </w:r>
      <w:r w:rsidR="002467AD">
        <w:t xml:space="preserve"> </w:t>
      </w:r>
      <w:r w:rsidR="002467AD">
        <w:fldChar w:fldCharType="begin" w:fldLock="1"/>
      </w:r>
      <w:r w:rsidR="002467AD">
        <w:instrText>ADDIN CSL_CITATION {"citationItems":[{"id":"ITEM-1","itemData":{"author":[{"dropping-particle":"","family":"Gusty","given":"Sri","non-dropping-particle":"","parse-names":false,"suffix":""},{"dropping-particle":"","family":"Nurmiati","given":"Nurmiati","non-dropping-particle":"","parse-names":false,"suffix":""},{"dropping-particle":"","family":"Muliana","given":"Muliana","non-dropping-particle":"","parse-names":false,"suffix":""},{"dropping-particle":"","family":"Sulaiman","given":"Oris Krianto","non-dropping-particle":"","parse-names":false,"suffix":""},{"dropping-particle":"","family":"Ginantra","given":"Ni Luh Wiwik Sri Rahayu","non-dropping-particle":"","parse-names":false,"suffix":""},{"dropping-particle":"","family":"Manuhutu","given":"Melda Agnes","non-dropping-particle":"","parse-names":false,"suffix":""},{"dropping-particle":"","family":"Sudarso","given":"Andriasan","non-dropping-particle":"","parse-names":false,"suffix":""},{"dropping-particle":"","family":"Leuwo","given":"Natasya Virginia","non-dropping-particle":"","parse-names":false,"suffix":""},{"dropping-particle":"","family":"Apriza","given":"Apriza","non-dropping-particle":"","parse-names":false,"suffix":""},{"dropping-particle":"","family":"Sahabuddin","given":"Andi Arfan","non-dropping-particle":"","parse-names":false,"suffix":""}],"id":"ITEM-1","issued":{"date-parts":[["2020"]]},"publisher":"Yayasan kita menulis","publisher-place":"Medan","title":"Belajar Mandiri Pembelajaran Daring Di Tengah Pandemi ovid-19: Konsep, Strategi, Dampak Dan Tantangan","type":"article"},"uris":["http://www.mendeley.com/documents/?uuid=b7c51746-7685-42b9-abfd-d79fc59c389b"]}],"mendeley":{"formattedCitation":"(Gusty et al. 2020)","plainTextFormattedCitation":"(Gusty et al. 2020)","previouslyFormattedCitation":"(Gusty et al. 2020)"},"properties":{"noteIndex":0},"schema":"https://github.com/citation-style-language/schema/raw/master/csl-citation.json"}</w:instrText>
      </w:r>
      <w:r w:rsidR="002467AD">
        <w:fldChar w:fldCharType="separate"/>
      </w:r>
      <w:r w:rsidR="002467AD" w:rsidRPr="002467AD">
        <w:rPr>
          <w:noProof/>
        </w:rPr>
        <w:t xml:space="preserve">(Gusty </w:t>
      </w:r>
      <w:r w:rsidR="002467AD" w:rsidRPr="00B66002">
        <w:rPr>
          <w:i/>
          <w:iCs/>
          <w:noProof/>
        </w:rPr>
        <w:t>et al</w:t>
      </w:r>
      <w:r w:rsidR="002467AD" w:rsidRPr="002467AD">
        <w:rPr>
          <w:noProof/>
        </w:rPr>
        <w:t>. 2020)</w:t>
      </w:r>
      <w:r w:rsidR="002467AD">
        <w:fldChar w:fldCharType="end"/>
      </w:r>
      <w:r w:rsidRPr="00636B4A">
        <w:t>.</w:t>
      </w:r>
    </w:p>
    <w:p w14:paraId="1164AA49" w14:textId="2127069E" w:rsidR="00636B4A" w:rsidRPr="00636B4A" w:rsidRDefault="00636B4A" w:rsidP="00636B4A">
      <w:pPr>
        <w:autoSpaceDE w:val="0"/>
        <w:autoSpaceDN w:val="0"/>
        <w:adjustRightInd w:val="0"/>
        <w:spacing w:line="276" w:lineRule="auto"/>
        <w:ind w:firstLine="720"/>
        <w:jc w:val="both"/>
      </w:pPr>
      <w:r w:rsidRPr="00636B4A">
        <w:t>Pembelajaran daring sejak awal memang diragukan keberhasilannya. Di samping karena tingkat literasi digital siswa yang masih rendah, faktor kompetensi pendidik dalam menyelenggarakan pembelajaran dengan s</w:t>
      </w:r>
      <w:r w:rsidR="002467AD">
        <w:t>i</w:t>
      </w:r>
      <w:r w:rsidRPr="00636B4A">
        <w:t xml:space="preserve">stem </w:t>
      </w:r>
      <w:r w:rsidRPr="002467AD">
        <w:rPr>
          <w:i/>
          <w:iCs/>
        </w:rPr>
        <w:t>online</w:t>
      </w:r>
      <w:r w:rsidRPr="00636B4A">
        <w:t xml:space="preserve"> juga masih rendah</w:t>
      </w:r>
      <w:r w:rsidR="002467AD">
        <w:t xml:space="preserve"> </w:t>
      </w:r>
      <w:r w:rsidR="00591C93">
        <w:fldChar w:fldCharType="begin" w:fldLock="1"/>
      </w:r>
      <w:r w:rsidR="00591C93">
        <w:instrText>ADDIN CSL_CITATION {"citationItems":[{"id":"ITEM-1","itemData":{"DOI":"10.56324/al-musannif.v4i1.58","ISSN":"2684-7736","author":[{"dropping-particle":"","family":"Dewi","given":"A Erni Ratna","non-dropping-particle":"","parse-names":false,"suffix":""},{"dropping-particle":"","family":"Hasmirati","given":"Hasmirati","non-dropping-particle":"","parse-names":false,"suffix":""}],"container-title":"Al-Musannif","id":"ITEM-1","issue":"1","issued":{"date-parts":[["2022"]]},"page":"29-42","title":"Pengaruh Kesiapan Siswa dan Pemanfaatan Teknologi Informasi Komunikasi terhadap Kebijakan Merdeka Belajar Menyongsong Era Industri 5.0","type":"article-journal","volume":"4"},"uris":["http://www.mendeley.com/documents/?uuid=85b8c28c-1387-466a-ad17-0fb792e21b77"]}],"mendeley":{"formattedCitation":"(Dewi and Hasmirati 2022)","manualFormatting":"(Dewi dan Hasmirati 2022)","plainTextFormattedCitation":"(Dewi and Hasmirati 2022)","previouslyFormattedCitation":"(Dewi and Hasmirati 2022)"},"properties":{"noteIndex":0},"schema":"https://github.com/citation-style-language/schema/raw/master/csl-citation.json"}</w:instrText>
      </w:r>
      <w:r w:rsidR="00591C93">
        <w:fldChar w:fldCharType="separate"/>
      </w:r>
      <w:r w:rsidR="00591C93" w:rsidRPr="00591C93">
        <w:rPr>
          <w:noProof/>
        </w:rPr>
        <w:t xml:space="preserve">(Dewi </w:t>
      </w:r>
      <w:r w:rsidR="00591C93">
        <w:rPr>
          <w:noProof/>
        </w:rPr>
        <w:t>dan</w:t>
      </w:r>
      <w:r w:rsidR="00591C93" w:rsidRPr="00591C93">
        <w:rPr>
          <w:noProof/>
        </w:rPr>
        <w:t xml:space="preserve"> Hasmirati 2022)</w:t>
      </w:r>
      <w:r w:rsidR="00591C93">
        <w:fldChar w:fldCharType="end"/>
      </w:r>
      <w:r w:rsidRPr="00636B4A">
        <w:t>. Akibatnya, secara akumulatif hasil pembelajaran dan karakter siswa mengalami penurunan</w:t>
      </w:r>
      <w:r w:rsidR="00591C93">
        <w:t xml:space="preserve"> </w:t>
      </w:r>
      <w:r w:rsidR="00591C93">
        <w:fldChar w:fldCharType="begin" w:fldLock="1"/>
      </w:r>
      <w:r w:rsidR="00B66002">
        <w:instrText>ADDIN CSL_CITATION {"citationItems":[{"id":"ITEM-1","itemData":{"author":[{"dropping-particle":"","family":"Thomas","given":"Madison","non-dropping-particle":"","parse-names":false,"suffix":""}],"container-title":"Honors Theses","id":"ITEM-1","issued":{"date-parts":[["2023"]]},"title":"The Effects of the COVID-19 Pandemic and Online Learning on Teacher Morale and What that Means for Students: A Systematic Review of the Literature","type":"article-journal","volume":"3701"},"uris":["http://www.mendeley.com/documents/?uuid=853c3fab-f5c3-4781-b115-a0ec0577ddd8"]}],"mendeley":{"formattedCitation":"(Thomas 2023)","plainTextFormattedCitation":"(Thomas 2023)","previouslyFormattedCitation":"(Thomas 2023)"},"properties":{"noteIndex":0},"schema":"https://github.com/citation-style-language/schema/raw/master/csl-citation.json"}</w:instrText>
      </w:r>
      <w:r w:rsidR="00591C93">
        <w:fldChar w:fldCharType="separate"/>
      </w:r>
      <w:r w:rsidR="00591C93" w:rsidRPr="00591C93">
        <w:rPr>
          <w:noProof/>
        </w:rPr>
        <w:t>(Thomas 2023)</w:t>
      </w:r>
      <w:r w:rsidR="00591C93">
        <w:fldChar w:fldCharType="end"/>
      </w:r>
      <w:r w:rsidRPr="00636B4A">
        <w:t xml:space="preserve">. Hal ini perlu mendapatkan perhatian semua pihak, mengingat pembelajaran </w:t>
      </w:r>
      <w:r w:rsidRPr="00591C93">
        <w:rPr>
          <w:i/>
          <w:iCs/>
        </w:rPr>
        <w:t>online</w:t>
      </w:r>
      <w:r w:rsidRPr="00636B4A">
        <w:t xml:space="preserve"> mulai dipahami sebagai model pembelajaran di masa </w:t>
      </w:r>
      <w:r w:rsidRPr="00636B4A">
        <w:t>pandemi</w:t>
      </w:r>
      <w:r w:rsidRPr="00636B4A">
        <w:t>, tetapi juga menjadi model alternatif pembelajaran ke depan. Jangan sampai penggunaan kemajuan dunia digital mengabaikan pendidikan karakter siswa.</w:t>
      </w:r>
    </w:p>
    <w:p w14:paraId="5DE56E03" w14:textId="2E5EA907" w:rsidR="00636B4A" w:rsidRPr="00636B4A" w:rsidRDefault="00636B4A" w:rsidP="00636B4A">
      <w:pPr>
        <w:autoSpaceDE w:val="0"/>
        <w:autoSpaceDN w:val="0"/>
        <w:adjustRightInd w:val="0"/>
        <w:spacing w:line="276" w:lineRule="auto"/>
        <w:ind w:firstLine="720"/>
        <w:jc w:val="both"/>
      </w:pPr>
      <w:r w:rsidRPr="00636B4A">
        <w:t>Mencermati era globalisasi, guru dituntut untuk mampu memanfaatkan teknologi dan minat (hobi) peserta didik dalam pembinaan karakter. Penelitian sebelumnya membuktikan bahwa penggunaan teknologi dalam pembelajaran dapat meningkatkan daya tarik, motivasi, dan minat belajar peserta didik</w:t>
      </w:r>
      <w:r w:rsidR="00B66002">
        <w:t xml:space="preserve"> </w:t>
      </w:r>
      <w:r w:rsidR="00B66002">
        <w:fldChar w:fldCharType="begin" w:fldLock="1"/>
      </w:r>
      <w:r w:rsidR="00F97827">
        <w:instrText>ADDIN CSL_CITATION {"citationItems":[{"id":"ITEM-1","itemData":{"ISSN":"2807-4238","author":[{"dropping-particle":"","family":"Rosmana","given":"Primanita Sholihah","non-dropping-particle":"","parse-names":false,"suffix":""},{"dropping-particle":"","family":"Ruswan","given":"Acep","non-dropping-particle":"","parse-names":false,"suffix":""},{"dropping-particle":"","family":"Illahi","given":"Anisa Mutiara","non-dropping-particle":"","parse-names":false,"suffix":""},{"dropping-particle":"","family":"Fauziah","given":"Dhea Resti","non-dropping-particle":"","parse-names":false,"suffix":""},{"dropping-particle":"","family":"Rahmawati","given":"Hanny","non-dropping-particle":"","parse-names":false,"suffix":""},{"dropping-particle":"","family":"Fauziyah","given":"Nisa Nur","non-dropping-particle":"","parse-names":false,"suffix":""},{"dropping-particle":"","family":"Luthfiyyah","given":"Riska Zulfa","non-dropping-particle":"","parse-names":false,"suffix":""},{"dropping-particle":"","family":"Nabilah","given":"Sarah","non-dropping-particle":"","parse-names":false,"suffix":""}],"container-title":"Innovative: Journal Of Social Science Research","id":"ITEM-1","issue":"1","issued":{"date-parts":[["2024"]]},"page":"1259-1270","title":"Modifikasi LKPD Berbasis Canva dalam Meningkatkan Motivasi Belajar Peserta Didik","type":"article-journal","volume":"4"},"uris":["http://www.mendeley.com/documents/?uuid=0f56d08c-5453-4eb6-b073-257a13fc355f"]}],"mendeley":{"formattedCitation":"(Rosmana et al. 2024)","manualFormatting":"(Rosmana et al. 2024;","plainTextFormattedCitation":"(Rosmana et al. 2024)","previouslyFormattedCitation":"(Rosmana et al. 2024)"},"properties":{"noteIndex":0},"schema":"https://github.com/citation-style-language/schema/raw/master/csl-citation.json"}</w:instrText>
      </w:r>
      <w:r w:rsidR="00B66002">
        <w:fldChar w:fldCharType="separate"/>
      </w:r>
      <w:r w:rsidR="00B66002" w:rsidRPr="00B66002">
        <w:rPr>
          <w:noProof/>
        </w:rPr>
        <w:t>(Rosmana et al. 2024</w:t>
      </w:r>
      <w:r w:rsidR="00B66002">
        <w:rPr>
          <w:noProof/>
        </w:rPr>
        <w:t>;</w:t>
      </w:r>
      <w:r w:rsidR="00B66002">
        <w:fldChar w:fldCharType="end"/>
      </w:r>
      <w:r w:rsidR="00B66002">
        <w:t xml:space="preserve"> </w:t>
      </w:r>
      <w:r w:rsidR="00B66002">
        <w:fldChar w:fldCharType="begin" w:fldLock="1"/>
      </w:r>
      <w:r w:rsidR="00B66002">
        <w:instrText>ADDIN CSL_CITATION {"citationItems":[{"id":"ITEM-1","itemData":{"ISSN":"2807-5471","author":[{"dropping-particle":"","family":"Safaruddin","given":"Safaruddin","non-dropping-particle":"","parse-names":false,"suffix":""},{"dropping-particle":"","family":"Nurafiah","given":"Nurafiah","non-dropping-particle":"","parse-names":false,"suffix":""},{"dropping-particle":"","family":"Juhaeni","given":"Juhaeni","non-dropping-particle":"","parse-names":false,"suffix":""}],"container-title":"Journal of Instructional and Development Researches","id":"ITEM-1","issue":"4","issued":{"date-parts":[["2023"]]},"page":"163-168","title":"Pemanfaatan Media Google Classroom Terhadap Minat Belajar Peserta Didik pada Pembelajaran PAI","type":"article-journal","volume":"3"},"uris":["http://www.mendeley.com/documents/?uuid=e5c47149-246b-498e-b84b-ee9a8f64313e"]}],"mendeley":{"formattedCitation":"(Safaruddin, Nurafiah, and Juhaeni 2023)","manualFormatting":"Safaruddin, Nurafiah, dan Juhaeni 2023;","plainTextFormattedCitation":"(Safaruddin, Nurafiah, and Juhaeni 2023)","previouslyFormattedCitation":"(Safaruddin, Nurafiah, and Juhaeni 2023)"},"properties":{"noteIndex":0},"schema":"https://github.com/citation-style-language/schema/raw/master/csl-citation.json"}</w:instrText>
      </w:r>
      <w:r w:rsidR="00B66002">
        <w:fldChar w:fldCharType="separate"/>
      </w:r>
      <w:r w:rsidR="00B66002" w:rsidRPr="00B66002">
        <w:rPr>
          <w:noProof/>
        </w:rPr>
        <w:t xml:space="preserve">Safaruddin, Nurafiah, </w:t>
      </w:r>
      <w:r w:rsidR="00B66002">
        <w:rPr>
          <w:noProof/>
        </w:rPr>
        <w:t>dan</w:t>
      </w:r>
      <w:r w:rsidR="00B66002" w:rsidRPr="00B66002">
        <w:rPr>
          <w:noProof/>
        </w:rPr>
        <w:t xml:space="preserve"> Juhaeni 2023</w:t>
      </w:r>
      <w:r w:rsidR="00B66002">
        <w:rPr>
          <w:noProof/>
        </w:rPr>
        <w:t>;</w:t>
      </w:r>
      <w:r w:rsidR="00B66002">
        <w:fldChar w:fldCharType="end"/>
      </w:r>
      <w:r w:rsidR="00B66002">
        <w:t xml:space="preserve"> </w:t>
      </w:r>
      <w:r w:rsidR="00B66002">
        <w:fldChar w:fldCharType="begin" w:fldLock="1"/>
      </w:r>
      <w:r w:rsidR="00B66002">
        <w:instrText>ADDIN CSL_CITATION {"citationItems":[{"id":"ITEM-1","itemData":{"author":[{"dropping-particle":"","family":"Rahman","given":"Ahmad Zaid","non-dropping-particle":"","parse-names":false,"suffix":""},{"dropping-particle":"","family":"Hidayat","given":"Taufik Nur","non-dropping-particle":"","parse-names":false,"suffix":""},{"dropping-particle":"","family":"Yanuttama","given":"Indra","non-dropping-particle":"","parse-names":false,"suffix":""}],"container-title":"Semnasteknomedia online","id":"ITEM-1","issue":"1","issued":{"date-parts":[["2017"]]},"page":"4-6","title":"Media Pembelajaran IPA Kelas 3 Sekolah Dasar Menggunakan Teknologi Augmented Reality Berbasis Android","type":"article-journal","volume":"5"},"uris":["http://www.mendeley.com/documents/?uuid=d0cce670-830f-46ef-b5fa-aa53f5dd3926"]}],"mendeley":{"formattedCitation":"(Rahman, Hidayat, and Yanuttama 2017)","manualFormatting":"Rahman, Hidayat, dan Yanuttama 2017)","plainTextFormattedCitation":"(Rahman, Hidayat, and Yanuttama 2017)","previouslyFormattedCitation":"(Rahman, Hidayat, and Yanuttama 2017)"},"properties":{"noteIndex":0},"schema":"https://github.com/citation-style-language/schema/raw/master/csl-citation.json"}</w:instrText>
      </w:r>
      <w:r w:rsidR="00B66002">
        <w:fldChar w:fldCharType="separate"/>
      </w:r>
      <w:r w:rsidR="00B66002" w:rsidRPr="00B66002">
        <w:rPr>
          <w:noProof/>
        </w:rPr>
        <w:t xml:space="preserve">Rahman, Hidayat, </w:t>
      </w:r>
      <w:r w:rsidR="00B66002">
        <w:rPr>
          <w:noProof/>
        </w:rPr>
        <w:t>dan</w:t>
      </w:r>
      <w:r w:rsidR="00B66002" w:rsidRPr="00B66002">
        <w:rPr>
          <w:noProof/>
        </w:rPr>
        <w:t xml:space="preserve"> Yanuttama 2017)</w:t>
      </w:r>
      <w:r w:rsidR="00B66002">
        <w:fldChar w:fldCharType="end"/>
      </w:r>
      <w:r w:rsidRPr="00636B4A">
        <w:t>. Oleh karena itu, hal ini juga harus dimanfaatkan oleh guru untuk pembinaan karakter</w:t>
      </w:r>
      <w:r w:rsidR="00B66002">
        <w:t xml:space="preserve"> </w:t>
      </w:r>
      <w:r w:rsidR="00B66002">
        <w:fldChar w:fldCharType="begin" w:fldLock="1"/>
      </w:r>
      <w:r w:rsidR="00F97827">
        <w:instrText>ADDIN CSL_CITATION {"citationItems":[{"id":"ITEM-1","itemData":{"ISSN":"2541-6480","author":[{"dropping-particle":"","family":"Muammar","given":"Muammar","non-dropping-particle":"","parse-names":false,"suffix":""},{"dropping-particle":"","family":"Suhartina","given":"Suhartina","non-dropping-particle":"","parse-names":false,"suffix":""}],"container-title":"Kuriositas","id":"ITEM-1","issued":{"date-parts":[["2018"]]},"page":"176-188","publisher":"LPPM IAIN Parepare","title":"Media pembelajaran berbasis teknologi informasi dalam meningkatkan minat belajar akidah akhlak","type":"article-journal"},"uris":["http://www.mendeley.com/documents/?uuid=9ecf688d-d49f-4c4a-a50f-76d4b9de0f43"]}],"mendeley":{"formattedCitation":"(Muammar and Suhartina 2018)","manualFormatting":"(Muammar dan Suhartina 2018)","plainTextFormattedCitation":"(Muammar and Suhartina 2018)","previouslyFormattedCitation":"(Muammar and Suhartina 2018)"},"properties":{"noteIndex":0},"schema":"https://github.com/citation-style-language/schema/raw/master/csl-citation.json"}</w:instrText>
      </w:r>
      <w:r w:rsidR="00B66002">
        <w:fldChar w:fldCharType="separate"/>
      </w:r>
      <w:r w:rsidR="00B66002" w:rsidRPr="00B66002">
        <w:rPr>
          <w:noProof/>
        </w:rPr>
        <w:t xml:space="preserve">(Muammar </w:t>
      </w:r>
      <w:r w:rsidR="00B66002">
        <w:rPr>
          <w:noProof/>
        </w:rPr>
        <w:t>dan</w:t>
      </w:r>
      <w:r w:rsidR="00B66002" w:rsidRPr="00B66002">
        <w:rPr>
          <w:noProof/>
        </w:rPr>
        <w:t xml:space="preserve"> Suhartina 2018)</w:t>
      </w:r>
      <w:r w:rsidR="00B66002">
        <w:fldChar w:fldCharType="end"/>
      </w:r>
      <w:r w:rsidRPr="00636B4A">
        <w:t>.</w:t>
      </w:r>
    </w:p>
    <w:p w14:paraId="45BA4B78" w14:textId="4AFCCF5A" w:rsidR="00636B4A" w:rsidRPr="00636B4A" w:rsidRDefault="00636B4A" w:rsidP="00636B4A">
      <w:pPr>
        <w:autoSpaceDE w:val="0"/>
        <w:autoSpaceDN w:val="0"/>
        <w:adjustRightInd w:val="0"/>
        <w:spacing w:line="276" w:lineRule="auto"/>
        <w:ind w:firstLine="720"/>
        <w:jc w:val="both"/>
      </w:pPr>
      <w:r w:rsidRPr="00636B4A">
        <w:t>Ide pembinaan karakter melalui media video pembelajaran bukan hal baru. Meski demikian, ide ini baru menjadi perhatian para peneliti di era pandemi Covid-19. Misalnya</w:t>
      </w:r>
      <w:r w:rsidR="00B66002">
        <w:t>,</w:t>
      </w:r>
      <w:r w:rsidRPr="00636B4A">
        <w:t xml:space="preserve"> penelitian </w:t>
      </w:r>
      <w:r w:rsidRPr="00636B4A">
        <w:fldChar w:fldCharType="begin" w:fldLock="1"/>
      </w:r>
      <w:r w:rsidRPr="00636B4A">
        <w:instrText>ADDIN CSL_CITATION {"citationItems":[{"id":"ITEM-1","itemData":{"ISSN":"2620-5238","author":[{"dropping-particle":"","family":"Prastyo","given":"Gesang Bagus","non-dropping-particle":"","parse-names":false,"suffix":""},{"dropping-particle":"","family":"Puspita","given":"Ari Metalin Ika","non-dropping-particle":"","parse-names":false,"suffix":""},{"dropping-particle":"","family":"Nurmalasari","given":"Wahyu","non-dropping-particle":"","parse-names":false,"suffix":""}],"container-title":"Al-Aulad: Journal of Islamic Primary Education","id":"ITEM-1","issue":"2","issued":{"date-parts":[["2021"]]},"page":"52-59","title":"Pengaruh Media Pembelajaran Explee Berbasis Video Interaktif Sebagai Penguatan Pendidikan Karakter Siswa Sekolah Dasar","type":"article-journal","volume":"4"},"uris":["http://www.mendeley.com/documents/?uuid=f7effed4-116d-49f2-8686-a3a7fb260ab1"]}],"mendeley":{"formattedCitation":"(Prastyo, Puspita, and Nurmalasari 2021)","manualFormatting":"Prastyo, Puspita, dan Nurmalasari (2021)","plainTextFormattedCitation":"(Prastyo, Puspita, and Nurmalasari 2021)","previouslyFormattedCitation":"(Prastyo, Puspita, and Nurmalasari 2021)"},"properties":{"noteIndex":0},"schema":"https://github.com/citation-style-language/schema/raw/master/csl-citation.json"}</w:instrText>
      </w:r>
      <w:r w:rsidRPr="00636B4A">
        <w:fldChar w:fldCharType="separate"/>
      </w:r>
      <w:r w:rsidRPr="00636B4A">
        <w:rPr>
          <w:noProof/>
        </w:rPr>
        <w:t>Prastyo, Puspita, dan Nurmalasari (2021)</w:t>
      </w:r>
      <w:r w:rsidRPr="00636B4A">
        <w:fldChar w:fldCharType="end"/>
      </w:r>
      <w:r w:rsidRPr="00636B4A">
        <w:t xml:space="preserve"> yang mengkaji pengaruh penggunaan media pembelajaran </w:t>
      </w:r>
      <w:proofErr w:type="spellStart"/>
      <w:r w:rsidRPr="00636B4A">
        <w:rPr>
          <w:i/>
          <w:iCs/>
        </w:rPr>
        <w:t>explee</w:t>
      </w:r>
      <w:proofErr w:type="spellEnd"/>
      <w:r w:rsidRPr="00636B4A">
        <w:t xml:space="preserve"> berbasis video interaktif dalam penguatan pendidikan karakter siswa sekolah dasar. </w:t>
      </w:r>
      <w:r w:rsidRPr="00636B4A">
        <w:fldChar w:fldCharType="begin" w:fldLock="1"/>
      </w:r>
      <w:r w:rsidRPr="00636B4A">
        <w:instrText>ADDIN CSL_CITATION {"citationItems":[{"id":"ITEM-1","itemData":{"ISSN":"2797-3174","author":[{"dropping-particle":"","family":"Purwati","given":"Erlin Meilina","non-dropping-particle":"","parse-names":false,"suffix":""},{"dropping-particle":"","family":"Sukamti","given":"Sukamti","non-dropping-particle":"","parse-names":false,"suffix":""},{"dropping-particle":"","family":"Putra","given":"Arda Purnama","non-dropping-particle":"","parse-names":false,"suffix":""}],"container-title":"Jurnal Pembelajaran, Bimbingan, dan Pengelolaan Pendidikan","id":"ITEM-1","issue":"8","issued":{"date-parts":[["2022"]]},"page":"756-769","title":"Pengembangan Video Pembelajaran Berbantuan Canva Materi Cahaya Dengan Penguatan Karakter Mandiri Siswa Kelas IV Sekolah Dasar","type":"article-journal","volume":"2"},"uris":["http://www.mendeley.com/documents/?uuid=edf1941a-bb1e-4393-a8f4-657ba421d9d3"]}],"mendeley":{"formattedCitation":"(Purwati, Sukamti, and Putra 2022)","manualFormatting":"Purwati, Sukamti, dan Putra (2022)","plainTextFormattedCitation":"(Purwati, Sukamti, and Putra 2022)","previouslyFormattedCitation":"(Purwati, Sukamti, and Putra 2022)"},"properties":{"noteIndex":0},"schema":"https://github.com/citation-style-language/schema/raw/master/csl-citation.json"}</w:instrText>
      </w:r>
      <w:r w:rsidRPr="00636B4A">
        <w:fldChar w:fldCharType="separate"/>
      </w:r>
      <w:r w:rsidRPr="00636B4A">
        <w:rPr>
          <w:noProof/>
        </w:rPr>
        <w:t>Purwati, Sukamti, dan Putra (2022)</w:t>
      </w:r>
      <w:r w:rsidRPr="00636B4A">
        <w:fldChar w:fldCharType="end"/>
      </w:r>
      <w:r w:rsidRPr="00636B4A">
        <w:t xml:space="preserve"> mengembangkan video pembelajaran berbantuan Canva materi cahaya untuk menguatkan karakter mandiri siswa kelas IV sekolah dasar. Video pembelajaran yang dikembangkan memungkinkan peserta didik untuk dapat memahami materi dan mengerjakan tugas secara mandiri. </w:t>
      </w:r>
      <w:r w:rsidRPr="00636B4A">
        <w:fldChar w:fldCharType="begin" w:fldLock="1"/>
      </w:r>
      <w:r w:rsidR="00EC0E1E">
        <w:instrText>ADDIN CSL_CITATION {"citationItems":[{"id":"ITEM-1","itemData":{"ISSN":"2797-0132","author":[{"dropping-particle":"","family":"Fauziyah","given":"Lia Nurul","non-dropping-particle":"","parse-names":false,"suffix":""},{"dropping-particle":"","family":"Nurcahyo","given":"Hendrawan","non-dropping-particle":"","parse-names":false,"suffix":""},{"dropping-particle":"","family":"Hidayanti","given":"Lusi","non-dropping-particle":"","parse-names":false,"suffix":""},{"dropping-particle":"","family":"Syihabuddin","given":"Moch Fajrulsyah","non-dropping-particle":"","parse-names":false,"suffix":""},{"dropping-particle":"","family":"Maskulin","given":"Dewi","non-dropping-particle":"","parse-names":false,"suffix":""},{"dropping-particle":"","family":"Untari","given":"Sri","non-dropping-particle":"","parse-names":false,"suffix":""}],"container-title":"Jurnal Integrasi dan Harmoni Inovatif Ilmu-Ilmu Sosial","id":"ITEM-1","issue":"1","issued":{"date-parts":[["2022"]]},"page":"1-8","title":"Implementasi penguatan pendidikan karakter pada video pembelajaran yang dikembangkan oleh guru-guru di Korwil 1 MKKS SMP Swasta Kota Malang","type":"article-journal","volume":"2"},"uris":["http://www.mendeley.com/documents/?uuid=1e4bf2d0-994c-4391-85d3-7fe36da6c33f"]}],"mendeley":{"formattedCitation":"(Fauziyah et al. 2022)","manualFormatting":"Fauziyah et al. (2022)","plainTextFormattedCitation":"(Fauziyah et al. 2022)","previouslyFormattedCitation":"(Fauziyah et al. 2022)"},"properties":{"noteIndex":0},"schema":"https://github.com/citation-style-language/schema/raw/master/csl-citation.json"}</w:instrText>
      </w:r>
      <w:r w:rsidRPr="00636B4A">
        <w:fldChar w:fldCharType="separate"/>
      </w:r>
      <w:r w:rsidRPr="00636B4A">
        <w:rPr>
          <w:noProof/>
        </w:rPr>
        <w:t xml:space="preserve">Fauziyah </w:t>
      </w:r>
      <w:r w:rsidRPr="00636B4A">
        <w:rPr>
          <w:i/>
          <w:iCs/>
          <w:noProof/>
        </w:rPr>
        <w:t>et al.</w:t>
      </w:r>
      <w:r w:rsidRPr="00636B4A">
        <w:rPr>
          <w:noProof/>
        </w:rPr>
        <w:t xml:space="preserve"> (2022)</w:t>
      </w:r>
      <w:r w:rsidRPr="00636B4A">
        <w:fldChar w:fldCharType="end"/>
      </w:r>
      <w:r w:rsidRPr="00636B4A">
        <w:t xml:space="preserve"> mengkaji pengembangan video pembelajaran yang dilakukan guru-guru SMP swasta di Kota Malang untuk penguatan pendidikan karakter. Belum ada penelitian yang secara khusus mengkaji penggunaan </w:t>
      </w:r>
      <w:r w:rsidRPr="00636B4A">
        <w:rPr>
          <w:i/>
          <w:iCs/>
        </w:rPr>
        <w:t>video</w:t>
      </w:r>
      <w:r w:rsidRPr="00636B4A">
        <w:rPr>
          <w:i/>
          <w:iCs/>
        </w:rPr>
        <w:t>-assisted</w:t>
      </w:r>
      <w:r w:rsidRPr="00636B4A">
        <w:rPr>
          <w:i/>
          <w:iCs/>
        </w:rPr>
        <w:t xml:space="preserve"> </w:t>
      </w:r>
      <w:r w:rsidRPr="00636B4A">
        <w:rPr>
          <w:i/>
          <w:iCs/>
        </w:rPr>
        <w:t>learning</w:t>
      </w:r>
      <w:r w:rsidRPr="00636B4A">
        <w:t xml:space="preserve"> dalam program Kampus Mengajar sebagai penguatan pendidikan karakter siswa sekolah dasar. Kajian ini penting karena menjadikan program pemerintah dengan biaya yang tinggi sebagai objeknya sehingga dapat membantu pemerintah dalam mengevaluasi program tersebut. </w:t>
      </w:r>
    </w:p>
    <w:p w14:paraId="16EE2764" w14:textId="389FB4F3" w:rsidR="00636B4A" w:rsidRPr="00636B4A" w:rsidRDefault="00636B4A" w:rsidP="00636B4A">
      <w:pPr>
        <w:autoSpaceDE w:val="0"/>
        <w:autoSpaceDN w:val="0"/>
        <w:adjustRightInd w:val="0"/>
        <w:spacing w:line="276" w:lineRule="auto"/>
        <w:ind w:firstLine="720"/>
        <w:jc w:val="both"/>
      </w:pPr>
      <w:r w:rsidRPr="00636B4A">
        <w:t xml:space="preserve">Salah satu program Kampus </w:t>
      </w:r>
      <w:r w:rsidRPr="00636B4A">
        <w:t>Mengajar</w:t>
      </w:r>
      <w:r w:rsidRPr="00636B4A">
        <w:t xml:space="preserve"> adalah penggunaan </w:t>
      </w:r>
      <w:r w:rsidRPr="00636B4A">
        <w:rPr>
          <w:i/>
          <w:iCs/>
        </w:rPr>
        <w:t>video</w:t>
      </w:r>
      <w:r w:rsidRPr="00636B4A">
        <w:rPr>
          <w:i/>
          <w:iCs/>
        </w:rPr>
        <w:t>-assisted</w:t>
      </w:r>
      <w:r w:rsidRPr="00636B4A">
        <w:rPr>
          <w:i/>
          <w:iCs/>
        </w:rPr>
        <w:t xml:space="preserve"> </w:t>
      </w:r>
      <w:r w:rsidRPr="00636B4A">
        <w:rPr>
          <w:i/>
          <w:iCs/>
        </w:rPr>
        <w:t>learning</w:t>
      </w:r>
      <w:r w:rsidRPr="00636B4A">
        <w:t xml:space="preserve"> dalam menyampaikan materi pembelajaran</w:t>
      </w:r>
      <w:r w:rsidR="00F97827">
        <w:t xml:space="preserve"> </w:t>
      </w:r>
      <w:r w:rsidR="00F97827">
        <w:fldChar w:fldCharType="begin" w:fldLock="1"/>
      </w:r>
      <w:r w:rsidR="00F97827">
        <w:instrText>ADDIN CSL_CITATION {"citationItems":[{"id":"ITEM-1","itemData":{"DOI":"10.47668/pkwu.v9i1.221","ISSN":"2623-1964","author":[{"dropping-particle":"","family":"Anwar","given":"Rosyida Nurul","non-dropping-particle":"","parse-names":false,"suffix":""}],"container-title":"Jurnal pendidikan dan kewirausahaan","id":"ITEM-1","issue":"1","issued":{"date-parts":[["2021"]]},"page":"210-219","title":"Pelaksanaan kampus mengajar angkatan 1 program merdeka belajar kampus merdeka di sekolah dasar","type":"article-journal","volume":"9"},"uris":["http://www.mendeley.com/documents/?uuid=54fd8603-c9d4-430b-afd1-638f9962dd1e"]}],"mendeley":{"formattedCitation":"(Anwar 2021)","plainTextFormattedCitation":"(Anwar 2021)","previouslyFormattedCitation":"(Anwar 2021)"},"properties":{"noteIndex":0},"schema":"https://github.com/citation-style-language/schema/raw/master/csl-citation.json"}</w:instrText>
      </w:r>
      <w:r w:rsidR="00F97827">
        <w:fldChar w:fldCharType="separate"/>
      </w:r>
      <w:r w:rsidR="00F97827" w:rsidRPr="00F97827">
        <w:rPr>
          <w:noProof/>
        </w:rPr>
        <w:t>(Anwar 2021)</w:t>
      </w:r>
      <w:r w:rsidR="00F97827">
        <w:fldChar w:fldCharType="end"/>
      </w:r>
      <w:r w:rsidRPr="00636B4A">
        <w:t xml:space="preserve">. Konten video tersebut juga mengandung nilai-nilai karakter budaya bangsa yang ingin dikembangkan. Peneliti sebagai peserta program Kampus Mengajar </w:t>
      </w:r>
      <w:r w:rsidRPr="00636B4A">
        <w:rPr>
          <w:bCs/>
        </w:rPr>
        <w:t xml:space="preserve">di UPT SPF SD Inpres </w:t>
      </w:r>
      <w:proofErr w:type="spellStart"/>
      <w:r w:rsidRPr="00636B4A">
        <w:rPr>
          <w:bCs/>
        </w:rPr>
        <w:t>Pabaeng-baeng</w:t>
      </w:r>
      <w:proofErr w:type="spellEnd"/>
      <w:r w:rsidRPr="00636B4A">
        <w:t xml:space="preserve"> tertarik untuk mengkaji penguatan pendidikan karakter dengan menggunakan media </w:t>
      </w:r>
      <w:r w:rsidRPr="00636B4A">
        <w:rPr>
          <w:i/>
          <w:iCs/>
        </w:rPr>
        <w:t>video</w:t>
      </w:r>
      <w:r>
        <w:rPr>
          <w:i/>
          <w:iCs/>
        </w:rPr>
        <w:t>-</w:t>
      </w:r>
      <w:r w:rsidRPr="00636B4A">
        <w:rPr>
          <w:i/>
          <w:iCs/>
        </w:rPr>
        <w:t>assisted</w:t>
      </w:r>
      <w:r w:rsidRPr="00636B4A">
        <w:rPr>
          <w:i/>
          <w:iCs/>
        </w:rPr>
        <w:t xml:space="preserve"> </w:t>
      </w:r>
      <w:r w:rsidRPr="00636B4A">
        <w:rPr>
          <w:i/>
          <w:iCs/>
        </w:rPr>
        <w:t>learning</w:t>
      </w:r>
      <w:r w:rsidRPr="00636B4A">
        <w:t xml:space="preserve"> tersebut.</w:t>
      </w:r>
    </w:p>
    <w:p w14:paraId="3412CE79" w14:textId="1C233F94" w:rsidR="00D63D34" w:rsidRPr="00406B00" w:rsidRDefault="00636B4A" w:rsidP="002913EA">
      <w:pPr>
        <w:autoSpaceDE w:val="0"/>
        <w:autoSpaceDN w:val="0"/>
        <w:adjustRightInd w:val="0"/>
        <w:spacing w:line="276" w:lineRule="auto"/>
        <w:ind w:firstLine="720"/>
        <w:jc w:val="both"/>
        <w:rPr>
          <w:position w:val="-1"/>
        </w:rPr>
      </w:pPr>
      <w:r w:rsidRPr="00636B4A">
        <w:t xml:space="preserve">Penelitian ini bertujuan untuk menganalisis implementasi penguatan pendidikan karakter </w:t>
      </w:r>
      <w:r>
        <w:t xml:space="preserve">siswa </w:t>
      </w:r>
      <w:r w:rsidRPr="00636B4A">
        <w:t xml:space="preserve">melalui </w:t>
      </w:r>
      <w:r w:rsidRPr="00636B4A">
        <w:rPr>
          <w:i/>
          <w:iCs/>
        </w:rPr>
        <w:t>video</w:t>
      </w:r>
      <w:r w:rsidRPr="00636B4A">
        <w:rPr>
          <w:i/>
          <w:iCs/>
        </w:rPr>
        <w:t>-assisted</w:t>
      </w:r>
      <w:r w:rsidRPr="00636B4A">
        <w:rPr>
          <w:i/>
          <w:iCs/>
        </w:rPr>
        <w:t xml:space="preserve"> learning</w:t>
      </w:r>
      <w:r w:rsidRPr="00636B4A">
        <w:t xml:space="preserve"> selama program Kampus Mengajar</w:t>
      </w:r>
      <w:r>
        <w:t xml:space="preserve"> </w:t>
      </w:r>
      <w:r w:rsidRPr="00636B4A">
        <w:rPr>
          <w:bCs/>
        </w:rPr>
        <w:t xml:space="preserve">di UPT SPF SD Inpres </w:t>
      </w:r>
      <w:proofErr w:type="spellStart"/>
      <w:r w:rsidRPr="00636B4A">
        <w:rPr>
          <w:bCs/>
        </w:rPr>
        <w:t>Pabaeng-baeng</w:t>
      </w:r>
      <w:proofErr w:type="spellEnd"/>
      <w:r w:rsidRPr="00636B4A">
        <w:t>. Tujuan utama tersebut kemudian dibagi menjadi dua topik bahasan</w:t>
      </w:r>
      <w:r>
        <w:t>, yaitu</w:t>
      </w:r>
      <w:r w:rsidRPr="00636B4A">
        <w:t xml:space="preserve">: (1) </w:t>
      </w:r>
      <w:r w:rsidRPr="00636B4A">
        <w:rPr>
          <w:bCs/>
        </w:rPr>
        <w:t xml:space="preserve">gambaran program </w:t>
      </w:r>
      <w:r w:rsidRPr="00636B4A">
        <w:rPr>
          <w:bCs/>
        </w:rPr>
        <w:t>Kampus Mengajar</w:t>
      </w:r>
      <w:r w:rsidRPr="00636B4A">
        <w:rPr>
          <w:bCs/>
        </w:rPr>
        <w:t xml:space="preserve">; (2) </w:t>
      </w:r>
      <w:r w:rsidRPr="00636B4A">
        <w:t>implem</w:t>
      </w:r>
      <w:r>
        <w:t>en</w:t>
      </w:r>
      <w:r w:rsidRPr="00636B4A">
        <w:t>tasi</w:t>
      </w:r>
      <w:r w:rsidRPr="00636B4A">
        <w:rPr>
          <w:bCs/>
        </w:rPr>
        <w:t xml:space="preserve"> penguatan pendidikan karakter </w:t>
      </w:r>
      <w:r>
        <w:rPr>
          <w:bCs/>
        </w:rPr>
        <w:t xml:space="preserve">siswa </w:t>
      </w:r>
      <w:r w:rsidRPr="00636B4A">
        <w:rPr>
          <w:bCs/>
        </w:rPr>
        <w:t xml:space="preserve">melalui </w:t>
      </w:r>
      <w:r w:rsidRPr="00636B4A">
        <w:rPr>
          <w:bCs/>
          <w:i/>
          <w:iCs/>
        </w:rPr>
        <w:t>video</w:t>
      </w:r>
      <w:r>
        <w:rPr>
          <w:bCs/>
          <w:i/>
          <w:iCs/>
        </w:rPr>
        <w:t>-</w:t>
      </w:r>
      <w:r w:rsidRPr="00636B4A">
        <w:rPr>
          <w:bCs/>
          <w:i/>
          <w:iCs/>
        </w:rPr>
        <w:t>assisted</w:t>
      </w:r>
      <w:r w:rsidRPr="00636B4A">
        <w:rPr>
          <w:bCs/>
          <w:i/>
          <w:iCs/>
        </w:rPr>
        <w:t xml:space="preserve"> learning</w:t>
      </w:r>
      <w:r w:rsidRPr="00636B4A">
        <w:rPr>
          <w:bCs/>
        </w:rPr>
        <w:t>.</w:t>
      </w:r>
    </w:p>
    <w:p w14:paraId="5087D983" w14:textId="77777777" w:rsidR="00D63D34" w:rsidRPr="00406B00" w:rsidRDefault="00D63D34" w:rsidP="00D63D34">
      <w:pPr>
        <w:tabs>
          <w:tab w:val="left" w:pos="340"/>
        </w:tabs>
        <w:suppressAutoHyphens w:val="0"/>
        <w:spacing w:line="276" w:lineRule="auto"/>
        <w:ind w:leftChars="-1" w:hangingChars="1" w:hanging="2"/>
        <w:textDirection w:val="btLr"/>
        <w:textAlignment w:val="top"/>
        <w:outlineLvl w:val="0"/>
        <w:rPr>
          <w:noProof/>
          <w:color w:val="000000"/>
          <w:position w:val="-1"/>
          <w:lang w:val="id-ID"/>
        </w:rPr>
      </w:pPr>
      <w:r w:rsidRPr="00406B00">
        <w:rPr>
          <w:b/>
          <w:smallCaps/>
          <w:noProof/>
          <w:position w:val="-1"/>
          <w:lang w:val="id-ID"/>
        </w:rPr>
        <w:lastRenderedPageBreak/>
        <w:t>METODE</w:t>
      </w:r>
    </w:p>
    <w:p w14:paraId="26C9BCF5" w14:textId="25911AD4" w:rsidR="00247DAD" w:rsidRPr="005D3F7C" w:rsidRDefault="00247DAD" w:rsidP="00247DAD">
      <w:pPr>
        <w:autoSpaceDE w:val="0"/>
        <w:autoSpaceDN w:val="0"/>
        <w:adjustRightInd w:val="0"/>
        <w:spacing w:line="276" w:lineRule="auto"/>
        <w:ind w:firstLine="720"/>
        <w:jc w:val="both"/>
        <w:rPr>
          <w:b/>
        </w:rPr>
      </w:pPr>
      <w:r>
        <w:t xml:space="preserve">Metode penelitian ini adalah kualitatif dengan pendekatan studi kasus. Pemilihan penelitian studi kasus dikarenakan </w:t>
      </w:r>
      <w:r>
        <w:t>objek</w:t>
      </w:r>
      <w:r>
        <w:t xml:space="preserve"> penelitiannya hanya di satu tempat dan kegiatannya masih berlangsung serta bersifat mendalam, yaitu hanya di UPT SPF SD Inpres </w:t>
      </w:r>
      <w:proofErr w:type="spellStart"/>
      <w:r>
        <w:t>Pabaeng-baeng</w:t>
      </w:r>
      <w:proofErr w:type="spellEnd"/>
      <w:r>
        <w:t xml:space="preserve"> Kota Makassar</w:t>
      </w:r>
      <w:r w:rsidR="00F97827">
        <w:t xml:space="preserve"> </w:t>
      </w:r>
      <w:r w:rsidR="00F97827">
        <w:fldChar w:fldCharType="begin" w:fldLock="1"/>
      </w:r>
      <w:r w:rsidR="00F97827">
        <w:instrText>ADDIN CSL_CITATION {"citationItems":[{"id":"ITEM-1","itemData":{"ISBN":"6024743920","author":[{"dropping-particle":"","family":"Anggito","given":"Albi","non-dropping-particle":"","parse-names":false,"suffix":""},{"dropping-particle":"","family":"Setiawan","given":"Johan","non-dropping-particle":"","parse-names":false,"suffix":""}],"id":"ITEM-1","issued":{"date-parts":[["2018"]]},"publisher":"CV Jejak (Jejak Publisher)","publisher-place":"Sukabumi, Jawa Barat","title":"Metodologi penelitian kualitatif","type":"book"},"uris":["http://www.mendeley.com/documents/?uuid=0eb3df8c-d4e0-4011-ab84-09623124b365"]}],"mendeley":{"formattedCitation":"(Anggito and Setiawan 2018)","manualFormatting":"(Anggito dan Setiawan 2018)","plainTextFormattedCitation":"(Anggito and Setiawan 2018)","previouslyFormattedCitation":"(Anggito and Setiawan 2018)"},"properties":{"noteIndex":0},"schema":"https://github.com/citation-style-language/schema/raw/master/csl-citation.json"}</w:instrText>
      </w:r>
      <w:r w:rsidR="00F97827">
        <w:fldChar w:fldCharType="separate"/>
      </w:r>
      <w:r w:rsidR="00F97827" w:rsidRPr="00F97827">
        <w:rPr>
          <w:noProof/>
        </w:rPr>
        <w:t xml:space="preserve">(Anggito </w:t>
      </w:r>
      <w:r w:rsidR="00F97827">
        <w:rPr>
          <w:noProof/>
        </w:rPr>
        <w:t>dan</w:t>
      </w:r>
      <w:r w:rsidR="00F97827" w:rsidRPr="00F97827">
        <w:rPr>
          <w:noProof/>
        </w:rPr>
        <w:t xml:space="preserve"> Setiawan 2018)</w:t>
      </w:r>
      <w:r w:rsidR="00F97827">
        <w:fldChar w:fldCharType="end"/>
      </w:r>
      <w:r>
        <w:t>. Objek penelitian ini adalah siswa kelas V selama program Kampus Mengajar.</w:t>
      </w:r>
      <w:r w:rsidRPr="00B35DAE">
        <w:t xml:space="preserve"> </w:t>
      </w:r>
    </w:p>
    <w:p w14:paraId="56DC06BC" w14:textId="0F4AD8A0" w:rsidR="00247DAD" w:rsidRPr="00557AF3" w:rsidRDefault="00247DAD" w:rsidP="00247DAD">
      <w:pPr>
        <w:autoSpaceDE w:val="0"/>
        <w:autoSpaceDN w:val="0"/>
        <w:adjustRightInd w:val="0"/>
        <w:spacing w:line="276" w:lineRule="auto"/>
        <w:ind w:firstLine="720"/>
        <w:jc w:val="both"/>
        <w:rPr>
          <w:rFonts w:eastAsia="Calibri"/>
          <w:color w:val="000000" w:themeColor="text1"/>
          <w:spacing w:val="-20"/>
          <w:w w:val="1"/>
        </w:rPr>
      </w:pPr>
      <w:r w:rsidRPr="00557AF3">
        <w:rPr>
          <w:color w:val="000000"/>
        </w:rPr>
        <w:t xml:space="preserve">Sumber data pada penelitian ini ada dua: (1) Sumber data primer, yakni informan dari kepala sekolah, guru, dan siswa kelas V; (2) Sumber data sekunder, yakni dokumen dari buku dan jurnal yang relevan sebagai landasan teori dan data sekolah terkait karakter peserta didik. </w:t>
      </w:r>
      <w:r w:rsidRPr="00557AF3">
        <w:t xml:space="preserve">Penelitian ini menggunakan tiga teknik pengumpulan data, yaitu observasi, wawancara, dan dokumentasi </w:t>
      </w:r>
      <w:r w:rsidR="00F97827">
        <w:fldChar w:fldCharType="begin" w:fldLock="1"/>
      </w:r>
      <w:r w:rsidR="00F97827">
        <w:instrText>ADDIN CSL_CITATION {"citationItems":[{"id":"ITEM-1","itemData":{"ISBN":"6230926601","author":[{"dropping-particle":"","family":"Ibrahim","given":"Muhammad Buchori","non-dropping-particle":"","parse-names":false,"suffix":""},{"dropping-particle":"","family":"Sari","given":"Fifian Permata","non-dropping-particle":"","parse-names":false,"suffix":""},{"dropping-particle":"","family":"Kharisma","given":"Lalu Puji Indra","non-dropping-particle":"","parse-names":false,"suffix":""},{"dropping-particle":"","family":"Kertati","given":"Indra","non-dropping-particle":"","parse-names":false,"suffix":""},{"dropping-particle":"","family":"Artawan","given":"Putu","non-dropping-particle":"","parse-names":false,"suffix":""},{"dropping-particle":"","family":"Sudipa","given":"I Gede Iwan","non-dropping-particle":"","parse-names":false,"suffix":""},{"dropping-particle":"","family":"Simanihuruk","given":"Peran","non-dropping-particle":"","parse-names":false,"suffix":""},{"dropping-particle":"","family":"Rusmayadi","given":"Gusti","non-dropping-particle":"","parse-names":false,"suffix":""},{"dropping-particle":"","family":"Muhammadiah","given":"Mas' ud","non-dropping-particle":"","parse-names":false,"suffix":""},{"dropping-particle":"","family":"Nursanty","given":"Eko","non-dropping-particle":"","parse-names":false,"suffix":""}],"id":"ITEM-1","issued":{"date-parts":[["2023"]]},"publisher":"PT. Sonpedia Publishing Indonesia","publisher-place":"Jambi","title":"Metode Penelitian Berbagai Bidang Keilmuan (Panduan &amp; Referensi)","type":"book"},"uris":["http://www.mendeley.com/documents/?uuid=445750c5-1cd4-46b6-ba22-7ca1f8166c59"]}],"mendeley":{"formattedCitation":"(Ibrahim et al. 2023)","plainTextFormattedCitation":"(Ibrahim et al. 2023)","previouslyFormattedCitation":"(Ibrahim et al. 2023)"},"properties":{"noteIndex":0},"schema":"https://github.com/citation-style-language/schema/raw/master/csl-citation.json"}</w:instrText>
      </w:r>
      <w:r w:rsidR="00F97827">
        <w:fldChar w:fldCharType="separate"/>
      </w:r>
      <w:r w:rsidR="00F97827" w:rsidRPr="00F97827">
        <w:rPr>
          <w:noProof/>
        </w:rPr>
        <w:t xml:space="preserve">(Ibrahim </w:t>
      </w:r>
      <w:r w:rsidR="00F97827" w:rsidRPr="002913EA">
        <w:rPr>
          <w:i/>
          <w:iCs/>
          <w:noProof/>
        </w:rPr>
        <w:t>et al</w:t>
      </w:r>
      <w:r w:rsidR="00F97827" w:rsidRPr="00F97827">
        <w:rPr>
          <w:noProof/>
        </w:rPr>
        <w:t>. 2023)</w:t>
      </w:r>
      <w:r w:rsidR="00F97827">
        <w:fldChar w:fldCharType="end"/>
      </w:r>
      <w:r w:rsidRPr="00557AF3">
        <w:t>. Lembar observasi menjadi instrumen yang digunakan untuk mengumpulkan data melalui p</w:t>
      </w:r>
      <w:r w:rsidR="00557AF3">
        <w:t>en</w:t>
      </w:r>
      <w:r w:rsidRPr="00557AF3">
        <w:t>gamatan di lapangan. Wawancara, yakni peneliti berkomuni</w:t>
      </w:r>
      <w:r w:rsidR="002913EA">
        <w:softHyphen/>
      </w:r>
      <w:r w:rsidRPr="00557AF3">
        <w:t>kasi secara langsung dengan informan untuk mengumpulkan informasi melalui pertanyaan-pertanyaan pada kesempatan-kesempatan tertentu. Dokumentasi</w:t>
      </w:r>
      <w:r w:rsidRPr="00557AF3">
        <w:rPr>
          <w:b/>
        </w:rPr>
        <w:t xml:space="preserve"> </w:t>
      </w:r>
      <w:r w:rsidRPr="00557AF3">
        <w:rPr>
          <w:rFonts w:eastAsia="Calibri"/>
        </w:rPr>
        <w:t xml:space="preserve">digunakan peneliti untuk mengumpulkan data berupa foto atau gambar yang dibutuhkan dalam melengkapi data lain yang </w:t>
      </w:r>
      <w:r w:rsidRPr="00557AF3">
        <w:rPr>
          <w:rFonts w:eastAsia="Calibri"/>
        </w:rPr>
        <w:t>diperoleh</w:t>
      </w:r>
    </w:p>
    <w:p w14:paraId="7A8C4F05" w14:textId="45105EDB" w:rsidR="00247DAD" w:rsidRDefault="00247DAD" w:rsidP="00247DAD">
      <w:pPr>
        <w:autoSpaceDE w:val="0"/>
        <w:autoSpaceDN w:val="0"/>
        <w:adjustRightInd w:val="0"/>
        <w:spacing w:line="276" w:lineRule="auto"/>
        <w:ind w:firstLine="720"/>
        <w:jc w:val="both"/>
        <w:rPr>
          <w:bCs/>
        </w:rPr>
      </w:pPr>
      <w:r w:rsidRPr="00D856A0">
        <w:rPr>
          <w:bCs/>
        </w:rPr>
        <w:t xml:space="preserve">Analisis data dimulai sejak </w:t>
      </w:r>
      <w:r w:rsidRPr="00247DAD">
        <w:t>pengumpulan</w:t>
      </w:r>
      <w:r w:rsidRPr="00D856A0">
        <w:rPr>
          <w:bCs/>
        </w:rPr>
        <w:t xml:space="preserve"> data berla</w:t>
      </w:r>
      <w:r>
        <w:rPr>
          <w:bCs/>
        </w:rPr>
        <w:t xml:space="preserve">ngsung sampai proses penyusunan </w:t>
      </w:r>
      <w:r w:rsidRPr="00D856A0">
        <w:rPr>
          <w:bCs/>
        </w:rPr>
        <w:t xml:space="preserve">laporan penelitian dalam periode data tertentu </w:t>
      </w:r>
      <w:r w:rsidR="00F97827">
        <w:rPr>
          <w:bCs/>
        </w:rPr>
        <w:fldChar w:fldCharType="begin" w:fldLock="1"/>
      </w:r>
      <w:r w:rsidR="00F97827">
        <w:rPr>
          <w:bCs/>
        </w:rPr>
        <w:instrText>ADDIN CSL_CITATION {"citationItems":[{"id":"ITEM-1","itemData":{"ISBN":"6239753432","author":[{"dropping-particle":"","family":"Abdussamad","given":"Zuchri","non-dropping-particle":"","parse-names":false,"suffix":""}],"id":"ITEM-1","issued":{"date-parts":[["2021"]]},"publisher":"CV Syakir Media Press","publisher-place":"Makassar","title":"Metode Penelitian Kualitatif","type":"book"},"uris":["http://www.mendeley.com/documents/?uuid=7b59e5ad-141a-4a63-a7fe-ec119207f2be"]}],"mendeley":{"formattedCitation":"(Abdussamad 2021)","plainTextFormattedCitation":"(Abdussamad 2021)","previouslyFormattedCitation":"(Abdussamad 2021)"},"properties":{"noteIndex":0},"schema":"https://github.com/citation-style-language/schema/raw/master/csl-citation.json"}</w:instrText>
      </w:r>
      <w:r w:rsidR="00F97827">
        <w:rPr>
          <w:bCs/>
        </w:rPr>
        <w:fldChar w:fldCharType="separate"/>
      </w:r>
      <w:r w:rsidR="00F97827" w:rsidRPr="00F97827">
        <w:rPr>
          <w:bCs/>
          <w:noProof/>
        </w:rPr>
        <w:t>(Abdussamad 2021)</w:t>
      </w:r>
      <w:r w:rsidR="00F97827">
        <w:rPr>
          <w:bCs/>
        </w:rPr>
        <w:fldChar w:fldCharType="end"/>
      </w:r>
      <w:r>
        <w:rPr>
          <w:bCs/>
        </w:rPr>
        <w:t xml:space="preserve">. Analisis data penelitian </w:t>
      </w:r>
      <w:r w:rsidRPr="00D856A0">
        <w:rPr>
          <w:bCs/>
        </w:rPr>
        <w:t>ini menggunakan teknik analisis deskriptif. Data yang terkum</w:t>
      </w:r>
      <w:r>
        <w:rPr>
          <w:bCs/>
        </w:rPr>
        <w:t xml:space="preserve">pul dideskripsikan dalam bentuk </w:t>
      </w:r>
      <w:r w:rsidRPr="00D856A0">
        <w:rPr>
          <w:bCs/>
        </w:rPr>
        <w:t>kalimat dan menemukan makna dari kalimat-kalim</w:t>
      </w:r>
      <w:r>
        <w:rPr>
          <w:bCs/>
        </w:rPr>
        <w:t xml:space="preserve">at tersebut sebagai bahan dalam </w:t>
      </w:r>
      <w:r w:rsidRPr="00D856A0">
        <w:rPr>
          <w:bCs/>
        </w:rPr>
        <w:t>menentukan kesimpulan</w:t>
      </w:r>
      <w:r w:rsidR="00F97827">
        <w:rPr>
          <w:bCs/>
        </w:rPr>
        <w:t xml:space="preserve"> </w:t>
      </w:r>
      <w:r w:rsidR="00F97827">
        <w:rPr>
          <w:bCs/>
        </w:rPr>
        <w:fldChar w:fldCharType="begin" w:fldLock="1"/>
      </w:r>
      <w:r w:rsidR="00C8172E">
        <w:rPr>
          <w:bCs/>
        </w:rPr>
        <w:instrText>ADDIN CSL_CITATION {"citationItems":[{"id":"ITEM-1","itemData":{"ISBN":"623991617X","author":[{"dropping-particle":"","family":"Sari","given":"Ifit Novita","non-dropping-particle":"","parse-names":false,"suffix":""},{"dropping-particle":"","family":"Lestari","given":"Lilla Puji","non-dropping-particle":"","parse-names":false,"suffix":""},{"dropping-particle":"","family":"Kusuma","given":"Dedy Wijaya","non-dropping-particle":"","parse-names":false,"suffix":""},{"dropping-particle":"","family":"Mafulah","given":"Siti","non-dropping-particle":"","parse-names":false,"suffix":""},{"dropping-particle":"","family":"Brata","given":"Diah Puji Nali","non-dropping-particle":"","parse-names":false,"suffix":""},{"dropping-particle":"","family":"Iffah","given":"Jauhara Dian Nurul","non-dropping-particle":"","parse-names":false,"suffix":""},{"dropping-particle":"","family":"Widiatsih","given":"Asri","non-dropping-particle":"","parse-names":false,"suffix":""},{"dropping-particle":"","family":"Utomo","given":"Edy Setiyo","non-dropping-particle":"","parse-names":false,"suffix":""},{"dropping-particle":"","family":"Maghfur","given":"Ifdlolul","non-dropping-particle":"","parse-names":false,"suffix":""},{"dropping-particle":"","family":"Sofiyana","given":"Marinda Sari","non-dropping-particle":"","parse-names":false,"suffix":""}],"id":"ITEM-1","issued":{"date-parts":[["2022"]]},"publisher":"UNISMA PRESS","title":"Metode penelitian kualitatif","type":"book"},"uris":["http://www.mendeley.com/documents/?uuid=350fa035-ea92-4298-9990-93ae1451c528"]}],"mendeley":{"formattedCitation":"(I. N. Sari et al. 2022)","plainTextFormattedCitation":"(I. N. Sari et al. 2022)","previouslyFormattedCitation":"(I. N. Sari et al. 2022)"},"properties":{"noteIndex":0},"schema":"https://github.com/citation-style-language/schema/raw/master/csl-citation.json"}</w:instrText>
      </w:r>
      <w:r w:rsidR="00F97827">
        <w:rPr>
          <w:bCs/>
        </w:rPr>
        <w:fldChar w:fldCharType="separate"/>
      </w:r>
      <w:r w:rsidR="00F97827" w:rsidRPr="00F97827">
        <w:rPr>
          <w:bCs/>
          <w:noProof/>
        </w:rPr>
        <w:t xml:space="preserve">(I. N. Sari </w:t>
      </w:r>
      <w:r w:rsidR="00F97827" w:rsidRPr="002913EA">
        <w:rPr>
          <w:bCs/>
          <w:i/>
          <w:iCs/>
          <w:noProof/>
        </w:rPr>
        <w:t>et al</w:t>
      </w:r>
      <w:r w:rsidR="00F97827" w:rsidRPr="00F97827">
        <w:rPr>
          <w:bCs/>
          <w:noProof/>
        </w:rPr>
        <w:t>. 2022)</w:t>
      </w:r>
      <w:r w:rsidR="00F97827">
        <w:rPr>
          <w:bCs/>
        </w:rPr>
        <w:fldChar w:fldCharType="end"/>
      </w:r>
      <w:r w:rsidRPr="00D856A0">
        <w:rPr>
          <w:bCs/>
        </w:rPr>
        <w:t>.</w:t>
      </w:r>
    </w:p>
    <w:p w14:paraId="32F0E218" w14:textId="4D5C4311" w:rsidR="00811608" w:rsidRDefault="00247DAD" w:rsidP="00247DAD">
      <w:pPr>
        <w:autoSpaceDE w:val="0"/>
        <w:autoSpaceDN w:val="0"/>
        <w:adjustRightInd w:val="0"/>
        <w:spacing w:line="276" w:lineRule="auto"/>
        <w:ind w:firstLine="720"/>
        <w:jc w:val="both"/>
      </w:pPr>
      <w:r w:rsidRPr="00B444F4">
        <w:rPr>
          <w:bCs/>
        </w:rPr>
        <w:t>Pengujian keabsahan data menggunakan teknik triangulasi sumber data. Penulis</w:t>
      </w:r>
      <w:r>
        <w:rPr>
          <w:bCs/>
        </w:rPr>
        <w:t xml:space="preserve"> </w:t>
      </w:r>
      <w:r w:rsidRPr="00B444F4">
        <w:rPr>
          <w:bCs/>
        </w:rPr>
        <w:t>menggali kebenaran informasi tertentu melalui berbagai metode dan sumber perolehan data</w:t>
      </w:r>
      <w:r>
        <w:rPr>
          <w:bCs/>
        </w:rPr>
        <w:t xml:space="preserve"> </w:t>
      </w:r>
      <w:r w:rsidR="00F97827">
        <w:rPr>
          <w:bCs/>
        </w:rPr>
        <w:fldChar w:fldCharType="begin" w:fldLock="1"/>
      </w:r>
      <w:r w:rsidR="00F97827">
        <w:rPr>
          <w:bCs/>
        </w:rPr>
        <w:instrText>ADDIN CSL_CITATION {"citationItems":[{"id":"ITEM-1","itemData":{"ISBN":"6230926601","author":[{"dropping-particle":"","family":"Ibrahim","given":"Muhammad Buchori","non-dropping-particle":"","parse-names":false,"suffix":""},{"dropping-particle":"","family":"Sari","given":"Fifian Permata","non-dropping-particle":"","parse-names":false,"suffix":""},{"dropping-particle":"","family":"Kharisma","given":"Lalu Puji Indra","non-dropping-particle":"","parse-names":false,"suffix":""},{"dropping-particle":"","family":"Kertati","given":"Indra","non-dropping-particle":"","parse-names":false,"suffix":""},{"dropping-particle":"","family":"Artawan","given":"Putu","non-dropping-particle":"","parse-names":false,"suffix":""},{"dropping-particle":"","family":"Sudipa","given":"I Gede Iwan","non-dropping-particle":"","parse-names":false,"suffix":""},{"dropping-particle":"","family":"Simanihuruk","given":"Peran","non-dropping-particle":"","parse-names":false,"suffix":""},{"dropping-particle":"","family":"Rusmayadi","given":"Gusti","non-dropping-particle":"","parse-names":false,"suffix":""},{"dropping-particle":"","family":"Muhammadiah","given":"Mas' ud","non-dropping-particle":"","parse-names":false,"suffix":""},{"dropping-particle":"","family":"Nursanty","given":"Eko","non-dropping-particle":"","parse-names":false,"suffix":""}],"id":"ITEM-1","issued":{"date-parts":[["2023"]]},"publisher":"PT. Sonpedia Publishing Indonesia","publisher-place":"Jambi","title":"Metode Penelitian Berbagai Bidang Keilmuan (Panduan &amp; Referensi)","type":"book"},"uris":["http://www.mendeley.com/documents/?uuid=445750c5-1cd4-46b6-ba22-7ca1f8166c59"]}],"mendeley":{"formattedCitation":"(Ibrahim et al. 2023)","plainTextFormattedCitation":"(Ibrahim et al. 2023)","previouslyFormattedCitation":"(Ibrahim et al. 2023)"},"properties":{"noteIndex":0},"schema":"https://github.com/citation-style-language/schema/raw/master/csl-citation.json"}</w:instrText>
      </w:r>
      <w:r w:rsidR="00F97827">
        <w:rPr>
          <w:bCs/>
        </w:rPr>
        <w:fldChar w:fldCharType="separate"/>
      </w:r>
      <w:r w:rsidR="00F97827" w:rsidRPr="00F97827">
        <w:rPr>
          <w:bCs/>
          <w:noProof/>
        </w:rPr>
        <w:t xml:space="preserve">(Ibrahim </w:t>
      </w:r>
      <w:r w:rsidR="00F97827" w:rsidRPr="002913EA">
        <w:rPr>
          <w:bCs/>
          <w:i/>
          <w:iCs/>
          <w:noProof/>
        </w:rPr>
        <w:t>et al</w:t>
      </w:r>
      <w:r w:rsidR="00F97827" w:rsidRPr="00F97827">
        <w:rPr>
          <w:bCs/>
          <w:noProof/>
        </w:rPr>
        <w:t>. 2023)</w:t>
      </w:r>
      <w:r w:rsidR="00F97827">
        <w:rPr>
          <w:bCs/>
        </w:rPr>
        <w:fldChar w:fldCharType="end"/>
      </w:r>
      <w:r w:rsidRPr="00B444F4">
        <w:rPr>
          <w:bCs/>
        </w:rPr>
        <w:t>. Dalam hal ini peneliti membandingkan hasil wawancara yang diperoleh dari</w:t>
      </w:r>
      <w:r>
        <w:rPr>
          <w:bCs/>
        </w:rPr>
        <w:t xml:space="preserve"> </w:t>
      </w:r>
      <w:r w:rsidRPr="00B444F4">
        <w:rPr>
          <w:bCs/>
        </w:rPr>
        <w:t>informa</w:t>
      </w:r>
      <w:r>
        <w:rPr>
          <w:bCs/>
        </w:rPr>
        <w:t xml:space="preserve">n kepala </w:t>
      </w:r>
      <w:r w:rsidRPr="00247DAD">
        <w:t>sekolah</w:t>
      </w:r>
      <w:r>
        <w:rPr>
          <w:bCs/>
        </w:rPr>
        <w:t>, guru (wali kelas), dan siswa kelas V.</w:t>
      </w:r>
    </w:p>
    <w:p w14:paraId="2EF7EA3B" w14:textId="77777777" w:rsidR="00D63D34" w:rsidRPr="00406B00" w:rsidRDefault="00D63D34" w:rsidP="00557AF3">
      <w:pPr>
        <w:suppressAutoHyphens w:val="0"/>
        <w:ind w:firstLine="567"/>
        <w:jc w:val="both"/>
        <w:rPr>
          <w:noProof/>
          <w:position w:val="-1"/>
          <w:lang w:val="id-ID"/>
        </w:rPr>
      </w:pPr>
    </w:p>
    <w:p w14:paraId="77E19526" w14:textId="77777777" w:rsidR="00D63D34" w:rsidRPr="00406B00" w:rsidRDefault="00D63D34" w:rsidP="00D63D34">
      <w:pPr>
        <w:tabs>
          <w:tab w:val="left" w:pos="340"/>
        </w:tabs>
        <w:suppressAutoHyphens w:val="0"/>
        <w:spacing w:line="276" w:lineRule="auto"/>
        <w:ind w:leftChars="-1" w:hangingChars="1" w:hanging="2"/>
        <w:jc w:val="both"/>
        <w:textDirection w:val="btLr"/>
        <w:textAlignment w:val="top"/>
        <w:outlineLvl w:val="0"/>
        <w:rPr>
          <w:b/>
          <w:smallCaps/>
          <w:noProof/>
          <w:position w:val="-1"/>
          <w:lang w:val="id-ID"/>
        </w:rPr>
      </w:pPr>
      <w:r w:rsidRPr="00406B00">
        <w:rPr>
          <w:b/>
          <w:smallCaps/>
          <w:noProof/>
          <w:position w:val="-1"/>
          <w:lang w:val="id-ID"/>
        </w:rPr>
        <w:t xml:space="preserve">HASIL DAN PEMBAHASAN </w:t>
      </w:r>
    </w:p>
    <w:p w14:paraId="7813DA60" w14:textId="77777777" w:rsidR="00557AF3" w:rsidRPr="000F463E" w:rsidRDefault="00557AF3" w:rsidP="00C87249">
      <w:pPr>
        <w:suppressAutoHyphens w:val="0"/>
        <w:spacing w:before="120" w:line="276" w:lineRule="auto"/>
        <w:jc w:val="both"/>
        <w:textAlignment w:val="top"/>
        <w:outlineLvl w:val="0"/>
        <w:rPr>
          <w:b/>
        </w:rPr>
      </w:pPr>
      <w:r w:rsidRPr="00557AF3">
        <w:rPr>
          <w:b/>
          <w:color w:val="000000"/>
        </w:rPr>
        <w:t>Kegiatan</w:t>
      </w:r>
      <w:r w:rsidRPr="000F463E">
        <w:rPr>
          <w:b/>
        </w:rPr>
        <w:t xml:space="preserve"> Kampus Mengajar</w:t>
      </w:r>
    </w:p>
    <w:p w14:paraId="63A53677" w14:textId="47F190E6" w:rsidR="00557AF3" w:rsidRDefault="00557AF3" w:rsidP="00557AF3">
      <w:pPr>
        <w:autoSpaceDE w:val="0"/>
        <w:autoSpaceDN w:val="0"/>
        <w:adjustRightInd w:val="0"/>
        <w:spacing w:line="276" w:lineRule="auto"/>
        <w:ind w:firstLine="720"/>
        <w:jc w:val="both"/>
      </w:pPr>
      <w:r w:rsidRPr="00557AF3">
        <w:t xml:space="preserve">Panitia Program Kampus Mengajar Angkatan 4 adalah Universitas Islam Makassar. Sekolah sasaran dan penempatan mahasiswa kampus mengajar ditentukan oleh pihak panitia kampus mengajar. Pemilihan sekolah yang menjadi sasaran dari Kampus Mengajar Angkatan 4 memiliki dua tujuan: (1) </w:t>
      </w:r>
      <w:r w:rsidRPr="00557AF3">
        <w:t>Sekolah</w:t>
      </w:r>
      <w:r w:rsidRPr="00557AF3">
        <w:t xml:space="preserve"> </w:t>
      </w:r>
      <w:r w:rsidRPr="00557AF3">
        <w:t>Akreditasi</w:t>
      </w:r>
      <w:r w:rsidRPr="00557AF3">
        <w:t xml:space="preserve"> A bertujuan untuk uji skor PISA. Program ini </w:t>
      </w:r>
      <w:r w:rsidRPr="00557AF3">
        <w:t>membantu</w:t>
      </w:r>
      <w:r w:rsidRPr="00557AF3">
        <w:t xml:space="preserve"> siswa dalam pertarungan level internasional sekaligus uji coba kurikulum. </w:t>
      </w:r>
      <w:r w:rsidRPr="00557AF3">
        <w:t>Sekolah</w:t>
      </w:r>
      <w:r w:rsidRPr="00557AF3">
        <w:t xml:space="preserve"> </w:t>
      </w:r>
      <w:r w:rsidRPr="00557AF3">
        <w:t>Akreditasi</w:t>
      </w:r>
      <w:r w:rsidRPr="00557AF3">
        <w:t xml:space="preserve"> B dan C untuk membantu guru dalam proses </w:t>
      </w:r>
      <w:r w:rsidRPr="00557AF3">
        <w:t>pembelajaran</w:t>
      </w:r>
      <w:r w:rsidRPr="00557AF3">
        <w:t xml:space="preserve"> </w:t>
      </w:r>
      <w:r w:rsidRPr="00557AF3">
        <w:t>terutama</w:t>
      </w:r>
      <w:r w:rsidRPr="00557AF3">
        <w:t xml:space="preserve"> siswa yang </w:t>
      </w:r>
      <w:r w:rsidRPr="00557AF3">
        <w:t>tertinggal</w:t>
      </w:r>
      <w:r w:rsidRPr="00557AF3">
        <w:t xml:space="preserve"> dari segi </w:t>
      </w:r>
      <w:r w:rsidRPr="00557AF3">
        <w:t>literasi</w:t>
      </w:r>
      <w:r w:rsidRPr="00557AF3">
        <w:t xml:space="preserve"> dan </w:t>
      </w:r>
      <w:r w:rsidRPr="00557AF3">
        <w:t>numerasi</w:t>
      </w:r>
      <w:r w:rsidR="00C8172E">
        <w:t xml:space="preserve"> </w:t>
      </w:r>
      <w:r w:rsidR="00C8172E">
        <w:fldChar w:fldCharType="begin" w:fldLock="1"/>
      </w:r>
      <w:r w:rsidR="00ED10BC">
        <w:instrText>ADDIN CSL_CITATION {"citationItems":[{"id":"ITEM-1","itemData":{"ISSN":"2597-484X","author":[{"dropping-particle":"","family":"Khotimah","given":"Nurafni Rahayu","non-dropping-particle":"","parse-names":false,"suffix":""},{"dropping-particle":"","family":"Riswanto","given":"Riswanto","non-dropping-particle":"","parse-names":false,"suffix":""},{"dropping-particle":"","family":"Udayati","given":"Udayati","non-dropping-particle":"","parse-names":false,"suffix":""}],"container-title":"SINAR SANG SURYA: Jurnal Pusat Pengabdian Kepada Masyarakat","id":"ITEM-1","issue":"2","issued":{"date-parts":[["2021"]]},"page":"195-204","title":"Pelaksanaan program kampus mengajar di SD Negeri 014 Palembang Sumatera Selatan","type":"article-journal","volume":"5"},"uris":["http://www.mendeley.com/documents/?uuid=b3bae4ac-842d-4458-b048-149e338baa5e"]}],"mendeley":{"formattedCitation":"(Khotimah, Riswanto, and Udayati 2021)","manualFormatting":"(Khotimah, Riswanto, dan Udayati 2021)","plainTextFormattedCitation":"(Khotimah, Riswanto, and Udayati 2021)","previouslyFormattedCitation":"(Khotimah, Riswanto, and Udayati 2021)"},"properties":{"noteIndex":0},"schema":"https://github.com/citation-style-language/schema/raw/master/csl-citation.json"}</w:instrText>
      </w:r>
      <w:r w:rsidR="00C8172E">
        <w:fldChar w:fldCharType="separate"/>
      </w:r>
      <w:r w:rsidR="00C8172E" w:rsidRPr="00C8172E">
        <w:rPr>
          <w:noProof/>
        </w:rPr>
        <w:t xml:space="preserve">(Khotimah, Riswanto, </w:t>
      </w:r>
      <w:r w:rsidR="00C8172E">
        <w:rPr>
          <w:noProof/>
        </w:rPr>
        <w:t>dan</w:t>
      </w:r>
      <w:r w:rsidR="00C8172E" w:rsidRPr="00C8172E">
        <w:rPr>
          <w:noProof/>
        </w:rPr>
        <w:t xml:space="preserve"> Udayati 2021)</w:t>
      </w:r>
      <w:r w:rsidR="00C8172E">
        <w:fldChar w:fldCharType="end"/>
      </w:r>
      <w:r w:rsidRPr="00557AF3">
        <w:t>.</w:t>
      </w:r>
    </w:p>
    <w:p w14:paraId="16577ED1" w14:textId="47ADD2B2" w:rsidR="00557AF3" w:rsidRPr="000F463E" w:rsidRDefault="00557AF3" w:rsidP="00557AF3">
      <w:pPr>
        <w:autoSpaceDE w:val="0"/>
        <w:autoSpaceDN w:val="0"/>
        <w:adjustRightInd w:val="0"/>
        <w:spacing w:line="276" w:lineRule="auto"/>
        <w:ind w:firstLine="720"/>
        <w:jc w:val="both"/>
      </w:pPr>
      <w:r w:rsidRPr="00557AF3">
        <w:t>Setelah</w:t>
      </w:r>
      <w:r w:rsidRPr="00557AF3">
        <w:t xml:space="preserve"> mahasiswa dinyatakan </w:t>
      </w:r>
      <w:r w:rsidRPr="00557AF3">
        <w:t>lulus</w:t>
      </w:r>
      <w:r w:rsidRPr="00557AF3">
        <w:t xml:space="preserve"> sebagai peserta program Kampus Mengajar, mereka </w:t>
      </w:r>
      <w:r w:rsidRPr="00557AF3">
        <w:t>mendapatkan</w:t>
      </w:r>
      <w:r w:rsidRPr="00557AF3">
        <w:t xml:space="preserve"> </w:t>
      </w:r>
      <w:r w:rsidRPr="00557AF3">
        <w:t>email</w:t>
      </w:r>
      <w:r w:rsidRPr="00557AF3">
        <w:t xml:space="preserve"> </w:t>
      </w:r>
      <w:r w:rsidRPr="00557AF3">
        <w:t>terikat</w:t>
      </w:r>
      <w:r w:rsidRPr="00557AF3">
        <w:t xml:space="preserve"> </w:t>
      </w:r>
      <w:r w:rsidRPr="00557AF3">
        <w:t>sekolah</w:t>
      </w:r>
      <w:r w:rsidRPr="00557AF3">
        <w:t xml:space="preserve"> sasaran tempat bertugas.  Mahasiswa peserta Kampus Mengajar </w:t>
      </w:r>
      <w:r w:rsidRPr="00557AF3">
        <w:t>mengikuti</w:t>
      </w:r>
      <w:r w:rsidRPr="00557AF3">
        <w:t xml:space="preserve"> </w:t>
      </w:r>
      <w:r w:rsidRPr="00557AF3">
        <w:t>pembekalan</w:t>
      </w:r>
      <w:r w:rsidRPr="00557AF3">
        <w:t xml:space="preserve"> selama 2 (dua) minggu </w:t>
      </w:r>
      <w:r w:rsidRPr="00557AF3">
        <w:t>sebelum</w:t>
      </w:r>
      <w:r w:rsidRPr="00557AF3">
        <w:t xml:space="preserve"> </w:t>
      </w:r>
      <w:r w:rsidRPr="00557AF3">
        <w:t>terjun</w:t>
      </w:r>
      <w:r w:rsidRPr="00557AF3">
        <w:t xml:space="preserve"> ke lapangan atau </w:t>
      </w:r>
      <w:r w:rsidRPr="00557AF3">
        <w:t>sekolah</w:t>
      </w:r>
      <w:r w:rsidRPr="00557AF3">
        <w:t xml:space="preserve"> </w:t>
      </w:r>
      <w:r w:rsidRPr="00557AF3">
        <w:t>penempatan</w:t>
      </w:r>
      <w:r w:rsidRPr="00557AF3">
        <w:t xml:space="preserve">. </w:t>
      </w:r>
      <w:r w:rsidRPr="00557AF3">
        <w:t>Selanjutnya</w:t>
      </w:r>
      <w:r w:rsidRPr="00557AF3">
        <w:t xml:space="preserve">, mahasiswa </w:t>
      </w:r>
      <w:r w:rsidRPr="00557AF3">
        <w:t>mengunjungi</w:t>
      </w:r>
      <w:r w:rsidRPr="00557AF3">
        <w:t xml:space="preserve"> Kantor Dinas </w:t>
      </w:r>
      <w:r w:rsidRPr="00557AF3">
        <w:t>Pendidikan</w:t>
      </w:r>
      <w:r w:rsidRPr="00557AF3">
        <w:t xml:space="preserve"> </w:t>
      </w:r>
      <w:r w:rsidRPr="00557AF3">
        <w:t>Kabupaten</w:t>
      </w:r>
      <w:r w:rsidRPr="00557AF3">
        <w:t xml:space="preserve">/Kota masing-masing untuk </w:t>
      </w:r>
      <w:r w:rsidRPr="00557AF3">
        <w:t>memperoleh</w:t>
      </w:r>
      <w:r w:rsidRPr="00557AF3">
        <w:t xml:space="preserve"> surat tugas yang nantinya akan </w:t>
      </w:r>
      <w:r w:rsidRPr="00557AF3">
        <w:t>diserahkan</w:t>
      </w:r>
      <w:r w:rsidRPr="00557AF3">
        <w:t xml:space="preserve"> ke sekolah dasar penempatan, sekaligus melakukan observasi awal.</w:t>
      </w:r>
    </w:p>
    <w:p w14:paraId="35A8D585" w14:textId="6061A84A" w:rsidR="00557AF3" w:rsidRPr="000F463E" w:rsidRDefault="00362196" w:rsidP="00557AF3">
      <w:pPr>
        <w:autoSpaceDE w:val="0"/>
        <w:autoSpaceDN w:val="0"/>
        <w:adjustRightInd w:val="0"/>
        <w:spacing w:line="276" w:lineRule="auto"/>
        <w:ind w:firstLine="720"/>
        <w:jc w:val="both"/>
      </w:pPr>
      <w:r w:rsidRPr="00362196">
        <w:rPr>
          <w:lang w:val="id-ID"/>
        </w:rPr>
        <w:lastRenderedPageBreak/>
        <w:t>Rencana program kegiatan Kampus Mengajar Angkatan 4 Tahun 2022 di UPT SPF SD Inpr</w:t>
      </w:r>
      <w:r>
        <w:rPr>
          <w:lang w:val="id-ID"/>
        </w:rPr>
        <w:t>e</w:t>
      </w:r>
      <w:r w:rsidRPr="00362196">
        <w:rPr>
          <w:lang w:val="id-ID"/>
        </w:rPr>
        <w:t>s Pabaeing-baeing dapat dilihat pada Tabe</w:t>
      </w:r>
      <w:r>
        <w:rPr>
          <w:lang w:val="id-ID"/>
        </w:rPr>
        <w:t>l</w:t>
      </w:r>
      <w:r w:rsidRPr="00362196">
        <w:rPr>
          <w:lang w:val="id-ID"/>
        </w:rPr>
        <w:t xml:space="preserve"> 1.</w:t>
      </w:r>
    </w:p>
    <w:p w14:paraId="29140EA2" w14:textId="0D28107B" w:rsidR="00557AF3" w:rsidRPr="007D532C" w:rsidRDefault="00362196" w:rsidP="00557AF3">
      <w:pPr>
        <w:ind w:firstLine="567"/>
        <w:jc w:val="center"/>
        <w:rPr>
          <w:bCs/>
        </w:rPr>
      </w:pPr>
      <w:r w:rsidRPr="00362196">
        <w:rPr>
          <w:bCs/>
        </w:rPr>
        <w:t>Tabel 1. Rencana Kegiatan Program Kampus Mengajar</w:t>
      </w:r>
    </w:p>
    <w:tbl>
      <w:tblPr>
        <w:tblW w:w="8959" w:type="dxa"/>
        <w:tblInd w:w="108" w:type="dxa"/>
        <w:tblLayout w:type="fixed"/>
        <w:tblCellMar>
          <w:left w:w="10" w:type="dxa"/>
          <w:right w:w="10" w:type="dxa"/>
        </w:tblCellMar>
        <w:tblLook w:val="0000" w:firstRow="0" w:lastRow="0" w:firstColumn="0" w:lastColumn="0" w:noHBand="0" w:noVBand="0"/>
      </w:tblPr>
      <w:tblGrid>
        <w:gridCol w:w="1418"/>
        <w:gridCol w:w="1276"/>
        <w:gridCol w:w="2580"/>
        <w:gridCol w:w="2268"/>
        <w:gridCol w:w="1417"/>
      </w:tblGrid>
      <w:tr w:rsidR="00557AF3" w:rsidRPr="007C3784" w14:paraId="75AD89A2" w14:textId="77777777" w:rsidTr="00BB3077">
        <w:trPr>
          <w:trHeight w:val="1"/>
        </w:trPr>
        <w:tc>
          <w:tcPr>
            <w:tcW w:w="1418" w:type="dxa"/>
            <w:tcBorders>
              <w:top w:val="single" w:sz="4" w:space="0" w:color="auto"/>
              <w:bottom w:val="single" w:sz="4" w:space="0" w:color="auto"/>
            </w:tcBorders>
            <w:shd w:val="clear" w:color="auto" w:fill="FFFFFF" w:themeFill="background1"/>
            <w:tcMar>
              <w:left w:w="108" w:type="dxa"/>
              <w:right w:w="108" w:type="dxa"/>
            </w:tcMar>
            <w:vAlign w:val="center"/>
          </w:tcPr>
          <w:p w14:paraId="018222FD" w14:textId="77777777" w:rsidR="00557AF3" w:rsidRPr="007C3784" w:rsidRDefault="00557AF3" w:rsidP="008277BA">
            <w:pPr>
              <w:jc w:val="center"/>
              <w:rPr>
                <w:sz w:val="20"/>
                <w:szCs w:val="20"/>
              </w:rPr>
            </w:pPr>
            <w:r w:rsidRPr="007C3784">
              <w:rPr>
                <w:b/>
                <w:sz w:val="20"/>
                <w:szCs w:val="20"/>
              </w:rPr>
              <w:t>Jenis Kegiatan</w:t>
            </w:r>
          </w:p>
        </w:tc>
        <w:tc>
          <w:tcPr>
            <w:tcW w:w="1276" w:type="dxa"/>
            <w:tcBorders>
              <w:top w:val="single" w:sz="4" w:space="0" w:color="auto"/>
              <w:bottom w:val="single" w:sz="4" w:space="0" w:color="auto"/>
            </w:tcBorders>
            <w:shd w:val="clear" w:color="auto" w:fill="FFFFFF" w:themeFill="background1"/>
            <w:tcMar>
              <w:left w:w="108" w:type="dxa"/>
              <w:right w:w="108" w:type="dxa"/>
            </w:tcMar>
            <w:vAlign w:val="center"/>
          </w:tcPr>
          <w:p w14:paraId="7884F7FB" w14:textId="77777777" w:rsidR="00557AF3" w:rsidRPr="007C3784" w:rsidRDefault="00557AF3" w:rsidP="008277BA">
            <w:pPr>
              <w:jc w:val="center"/>
              <w:rPr>
                <w:sz w:val="20"/>
                <w:szCs w:val="20"/>
              </w:rPr>
            </w:pPr>
            <w:r w:rsidRPr="007C3784">
              <w:rPr>
                <w:b/>
                <w:sz w:val="20"/>
                <w:szCs w:val="20"/>
              </w:rPr>
              <w:t>Mekanisme</w:t>
            </w:r>
          </w:p>
        </w:tc>
        <w:tc>
          <w:tcPr>
            <w:tcW w:w="2580" w:type="dxa"/>
            <w:tcBorders>
              <w:top w:val="single" w:sz="4" w:space="0" w:color="auto"/>
              <w:bottom w:val="single" w:sz="4" w:space="0" w:color="auto"/>
            </w:tcBorders>
            <w:shd w:val="clear" w:color="auto" w:fill="FFFFFF" w:themeFill="background1"/>
            <w:tcMar>
              <w:left w:w="108" w:type="dxa"/>
              <w:right w:w="108" w:type="dxa"/>
            </w:tcMar>
            <w:vAlign w:val="center"/>
          </w:tcPr>
          <w:p w14:paraId="202A619B" w14:textId="77777777" w:rsidR="00557AF3" w:rsidRPr="007C3784" w:rsidRDefault="00557AF3" w:rsidP="008277BA">
            <w:pPr>
              <w:jc w:val="center"/>
              <w:rPr>
                <w:sz w:val="20"/>
                <w:szCs w:val="20"/>
              </w:rPr>
            </w:pPr>
            <w:r w:rsidRPr="007C3784">
              <w:rPr>
                <w:b/>
                <w:sz w:val="20"/>
                <w:szCs w:val="20"/>
              </w:rPr>
              <w:t>Target dan Sasaran</w:t>
            </w:r>
          </w:p>
        </w:tc>
        <w:tc>
          <w:tcPr>
            <w:tcW w:w="2268" w:type="dxa"/>
            <w:tcBorders>
              <w:top w:val="single" w:sz="4" w:space="0" w:color="auto"/>
              <w:bottom w:val="single" w:sz="4" w:space="0" w:color="auto"/>
            </w:tcBorders>
            <w:shd w:val="clear" w:color="auto" w:fill="FFFFFF" w:themeFill="background1"/>
            <w:tcMar>
              <w:left w:w="108" w:type="dxa"/>
              <w:right w:w="108" w:type="dxa"/>
            </w:tcMar>
            <w:vAlign w:val="center"/>
          </w:tcPr>
          <w:p w14:paraId="14EF3B46" w14:textId="77777777" w:rsidR="00557AF3" w:rsidRPr="007C3784" w:rsidRDefault="00557AF3" w:rsidP="008277BA">
            <w:pPr>
              <w:jc w:val="center"/>
              <w:rPr>
                <w:sz w:val="20"/>
                <w:szCs w:val="20"/>
              </w:rPr>
            </w:pPr>
            <w:r w:rsidRPr="007C3784">
              <w:rPr>
                <w:b/>
                <w:sz w:val="20"/>
                <w:szCs w:val="20"/>
              </w:rPr>
              <w:t>Waktu Pelaksanaan</w:t>
            </w:r>
          </w:p>
        </w:tc>
        <w:tc>
          <w:tcPr>
            <w:tcW w:w="1417" w:type="dxa"/>
            <w:tcBorders>
              <w:top w:val="single" w:sz="4" w:space="0" w:color="auto"/>
              <w:bottom w:val="single" w:sz="4" w:space="0" w:color="auto"/>
            </w:tcBorders>
            <w:shd w:val="clear" w:color="auto" w:fill="FFFFFF" w:themeFill="background1"/>
            <w:tcMar>
              <w:left w:w="108" w:type="dxa"/>
              <w:right w:w="108" w:type="dxa"/>
            </w:tcMar>
            <w:vAlign w:val="center"/>
          </w:tcPr>
          <w:p w14:paraId="38C1963E" w14:textId="77777777" w:rsidR="00557AF3" w:rsidRPr="007C3784" w:rsidRDefault="00557AF3" w:rsidP="008277BA">
            <w:pPr>
              <w:jc w:val="center"/>
              <w:rPr>
                <w:sz w:val="20"/>
                <w:szCs w:val="20"/>
              </w:rPr>
            </w:pPr>
            <w:r w:rsidRPr="007C3784">
              <w:rPr>
                <w:b/>
                <w:sz w:val="20"/>
                <w:szCs w:val="20"/>
              </w:rPr>
              <w:t>Pelaksanaan</w:t>
            </w:r>
          </w:p>
        </w:tc>
      </w:tr>
      <w:tr w:rsidR="00557AF3" w:rsidRPr="007C3784" w14:paraId="6794497C" w14:textId="77777777" w:rsidTr="00BB3077">
        <w:trPr>
          <w:trHeight w:val="1"/>
        </w:trPr>
        <w:tc>
          <w:tcPr>
            <w:tcW w:w="1418" w:type="dxa"/>
            <w:tcBorders>
              <w:top w:val="single" w:sz="4" w:space="0" w:color="auto"/>
              <w:bottom w:val="single" w:sz="4" w:space="0" w:color="auto"/>
            </w:tcBorders>
            <w:shd w:val="clear" w:color="000000" w:fill="FFFFFF"/>
            <w:tcMar>
              <w:left w:w="108" w:type="dxa"/>
              <w:right w:w="108" w:type="dxa"/>
            </w:tcMar>
            <w:vAlign w:val="center"/>
          </w:tcPr>
          <w:p w14:paraId="1D860623" w14:textId="515182EF" w:rsidR="00557AF3" w:rsidRPr="007C3784" w:rsidRDefault="00557AF3" w:rsidP="008277BA">
            <w:pPr>
              <w:rPr>
                <w:sz w:val="20"/>
                <w:szCs w:val="20"/>
              </w:rPr>
            </w:pPr>
            <w:r w:rsidRPr="007C3784">
              <w:rPr>
                <w:sz w:val="20"/>
                <w:szCs w:val="20"/>
              </w:rPr>
              <w:t>A</w:t>
            </w:r>
            <w:r w:rsidR="00BB3077">
              <w:rPr>
                <w:sz w:val="20"/>
                <w:szCs w:val="20"/>
              </w:rPr>
              <w:t>s</w:t>
            </w:r>
            <w:r w:rsidRPr="007C3784">
              <w:rPr>
                <w:sz w:val="20"/>
                <w:szCs w:val="20"/>
              </w:rPr>
              <w:t>pek Pembelajaran</w:t>
            </w:r>
          </w:p>
        </w:tc>
        <w:tc>
          <w:tcPr>
            <w:tcW w:w="1276" w:type="dxa"/>
            <w:tcBorders>
              <w:top w:val="single" w:sz="4" w:space="0" w:color="auto"/>
              <w:bottom w:val="single" w:sz="4" w:space="0" w:color="auto"/>
            </w:tcBorders>
            <w:shd w:val="clear" w:color="000000" w:fill="FFFFFF"/>
            <w:tcMar>
              <w:left w:w="108" w:type="dxa"/>
              <w:right w:w="108" w:type="dxa"/>
            </w:tcMar>
            <w:vAlign w:val="center"/>
          </w:tcPr>
          <w:p w14:paraId="39A630FA" w14:textId="77777777" w:rsidR="00557AF3" w:rsidRPr="007C3784" w:rsidRDefault="00557AF3" w:rsidP="008277BA">
            <w:pPr>
              <w:rPr>
                <w:sz w:val="20"/>
                <w:szCs w:val="20"/>
              </w:rPr>
            </w:pPr>
            <w:r w:rsidRPr="007C3784">
              <w:rPr>
                <w:sz w:val="20"/>
                <w:szCs w:val="20"/>
              </w:rPr>
              <w:t>Luring</w:t>
            </w:r>
          </w:p>
        </w:tc>
        <w:tc>
          <w:tcPr>
            <w:tcW w:w="2580" w:type="dxa"/>
            <w:tcBorders>
              <w:top w:val="single" w:sz="4" w:space="0" w:color="auto"/>
              <w:bottom w:val="single" w:sz="4" w:space="0" w:color="auto"/>
            </w:tcBorders>
            <w:shd w:val="clear" w:color="000000" w:fill="FFFFFF"/>
            <w:tcMar>
              <w:left w:w="108" w:type="dxa"/>
              <w:right w:w="108" w:type="dxa"/>
            </w:tcMar>
            <w:vAlign w:val="center"/>
          </w:tcPr>
          <w:p w14:paraId="37B1AC81" w14:textId="71613F32" w:rsidR="00557AF3" w:rsidRPr="007C3784" w:rsidRDefault="00557AF3" w:rsidP="008277BA">
            <w:pPr>
              <w:rPr>
                <w:sz w:val="20"/>
                <w:szCs w:val="20"/>
              </w:rPr>
            </w:pPr>
            <w:r w:rsidRPr="007C3784">
              <w:rPr>
                <w:sz w:val="20"/>
                <w:szCs w:val="20"/>
              </w:rPr>
              <w:t>Meningkatkan kualitas pembelajaran siswa</w:t>
            </w:r>
          </w:p>
        </w:tc>
        <w:tc>
          <w:tcPr>
            <w:tcW w:w="2268" w:type="dxa"/>
            <w:tcBorders>
              <w:top w:val="single" w:sz="4" w:space="0" w:color="auto"/>
              <w:bottom w:val="single" w:sz="4" w:space="0" w:color="auto"/>
            </w:tcBorders>
            <w:shd w:val="clear" w:color="000000" w:fill="FFFFFF"/>
            <w:tcMar>
              <w:left w:w="108" w:type="dxa"/>
              <w:right w:w="108" w:type="dxa"/>
            </w:tcMar>
            <w:vAlign w:val="center"/>
          </w:tcPr>
          <w:p w14:paraId="76BB51F9" w14:textId="6E71AC41" w:rsidR="00557AF3" w:rsidRPr="007C3784" w:rsidRDefault="00557AF3" w:rsidP="008277BA">
            <w:pPr>
              <w:rPr>
                <w:sz w:val="20"/>
                <w:szCs w:val="20"/>
              </w:rPr>
            </w:pPr>
            <w:r w:rsidRPr="007C3784">
              <w:rPr>
                <w:sz w:val="20"/>
                <w:szCs w:val="20"/>
              </w:rPr>
              <w:t>Jam belajar (07.15-12.30 WITA)</w:t>
            </w:r>
            <w:r w:rsidR="008277BA">
              <w:rPr>
                <w:sz w:val="20"/>
                <w:szCs w:val="20"/>
              </w:rPr>
              <w:t xml:space="preserve"> </w:t>
            </w:r>
            <w:r w:rsidRPr="007C3784">
              <w:rPr>
                <w:sz w:val="20"/>
                <w:szCs w:val="20"/>
              </w:rPr>
              <w:t xml:space="preserve">Senin </w:t>
            </w:r>
            <w:r w:rsidR="008277BA">
              <w:rPr>
                <w:sz w:val="20"/>
                <w:szCs w:val="20"/>
              </w:rPr>
              <w:t>-</w:t>
            </w:r>
            <w:r w:rsidRPr="007C3784">
              <w:rPr>
                <w:sz w:val="20"/>
                <w:szCs w:val="20"/>
              </w:rPr>
              <w:t xml:space="preserve"> Sabtu</w:t>
            </w:r>
          </w:p>
        </w:tc>
        <w:tc>
          <w:tcPr>
            <w:tcW w:w="1417" w:type="dxa"/>
            <w:tcBorders>
              <w:top w:val="single" w:sz="4" w:space="0" w:color="auto"/>
              <w:bottom w:val="single" w:sz="4" w:space="0" w:color="auto"/>
            </w:tcBorders>
            <w:shd w:val="clear" w:color="000000" w:fill="FFFFFF"/>
            <w:tcMar>
              <w:left w:w="108" w:type="dxa"/>
              <w:right w:w="108" w:type="dxa"/>
            </w:tcMar>
            <w:vAlign w:val="center"/>
          </w:tcPr>
          <w:p w14:paraId="0B44C05C" w14:textId="77777777" w:rsidR="00557AF3" w:rsidRPr="007C3784" w:rsidRDefault="00557AF3" w:rsidP="008277BA">
            <w:pPr>
              <w:rPr>
                <w:sz w:val="20"/>
                <w:szCs w:val="20"/>
              </w:rPr>
            </w:pPr>
            <w:r w:rsidRPr="007C3784">
              <w:rPr>
                <w:sz w:val="20"/>
                <w:szCs w:val="20"/>
              </w:rPr>
              <w:t>Guru dan Mahasiswa</w:t>
            </w:r>
          </w:p>
        </w:tc>
      </w:tr>
      <w:tr w:rsidR="00557AF3" w:rsidRPr="007C3784" w14:paraId="3C921A9C" w14:textId="77777777" w:rsidTr="00BB3077">
        <w:tc>
          <w:tcPr>
            <w:tcW w:w="1418" w:type="dxa"/>
            <w:tcBorders>
              <w:top w:val="single" w:sz="4" w:space="0" w:color="auto"/>
              <w:bottom w:val="single" w:sz="4" w:space="0" w:color="auto"/>
            </w:tcBorders>
            <w:shd w:val="clear" w:color="000000" w:fill="FFFFFF"/>
            <w:tcMar>
              <w:left w:w="108" w:type="dxa"/>
              <w:right w:w="108" w:type="dxa"/>
            </w:tcMar>
            <w:vAlign w:val="center"/>
          </w:tcPr>
          <w:p w14:paraId="4E27E676" w14:textId="4C5A5E9E" w:rsidR="00557AF3" w:rsidRPr="007C3784" w:rsidRDefault="00557AF3" w:rsidP="00BB3077">
            <w:pPr>
              <w:rPr>
                <w:sz w:val="20"/>
                <w:szCs w:val="20"/>
              </w:rPr>
            </w:pPr>
            <w:r w:rsidRPr="007C3784">
              <w:rPr>
                <w:sz w:val="20"/>
                <w:szCs w:val="20"/>
              </w:rPr>
              <w:t>Adaptasi Teknologi</w:t>
            </w:r>
          </w:p>
        </w:tc>
        <w:tc>
          <w:tcPr>
            <w:tcW w:w="1276" w:type="dxa"/>
            <w:tcBorders>
              <w:top w:val="single" w:sz="4" w:space="0" w:color="auto"/>
              <w:bottom w:val="single" w:sz="4" w:space="0" w:color="auto"/>
            </w:tcBorders>
            <w:shd w:val="clear" w:color="000000" w:fill="FFFFFF"/>
            <w:tcMar>
              <w:left w:w="108" w:type="dxa"/>
              <w:right w:w="108" w:type="dxa"/>
            </w:tcMar>
            <w:vAlign w:val="center"/>
          </w:tcPr>
          <w:p w14:paraId="6BC12637" w14:textId="77777777" w:rsidR="00557AF3" w:rsidRPr="007C3784" w:rsidRDefault="00557AF3" w:rsidP="008277BA">
            <w:pPr>
              <w:rPr>
                <w:sz w:val="20"/>
                <w:szCs w:val="20"/>
              </w:rPr>
            </w:pPr>
            <w:r w:rsidRPr="007C3784">
              <w:rPr>
                <w:sz w:val="20"/>
                <w:szCs w:val="20"/>
              </w:rPr>
              <w:t xml:space="preserve">Luring </w:t>
            </w:r>
          </w:p>
        </w:tc>
        <w:tc>
          <w:tcPr>
            <w:tcW w:w="2580" w:type="dxa"/>
            <w:tcBorders>
              <w:top w:val="single" w:sz="4" w:space="0" w:color="auto"/>
              <w:bottom w:val="single" w:sz="4" w:space="0" w:color="auto"/>
            </w:tcBorders>
            <w:shd w:val="clear" w:color="000000" w:fill="FFFFFF"/>
            <w:tcMar>
              <w:left w:w="108" w:type="dxa"/>
              <w:right w:w="108" w:type="dxa"/>
            </w:tcMar>
            <w:vAlign w:val="center"/>
          </w:tcPr>
          <w:p w14:paraId="6BE3F4A7" w14:textId="6CBA2860" w:rsidR="00557AF3" w:rsidRPr="007C3784" w:rsidRDefault="00BB3077" w:rsidP="008277BA">
            <w:pPr>
              <w:rPr>
                <w:sz w:val="20"/>
                <w:szCs w:val="20"/>
              </w:rPr>
            </w:pPr>
            <w:r w:rsidRPr="00BB3077">
              <w:rPr>
                <w:sz w:val="20"/>
                <w:szCs w:val="20"/>
              </w:rPr>
              <w:t>Pengenalan</w:t>
            </w:r>
            <w:r w:rsidRPr="00BB3077">
              <w:rPr>
                <w:sz w:val="20"/>
                <w:szCs w:val="20"/>
              </w:rPr>
              <w:t xml:space="preserve"> aplikasi AKM </w:t>
            </w:r>
            <w:r w:rsidRPr="00BB3077">
              <w:rPr>
                <w:sz w:val="20"/>
                <w:szCs w:val="20"/>
              </w:rPr>
              <w:t>kelas</w:t>
            </w:r>
            <w:r w:rsidRPr="00BB3077">
              <w:rPr>
                <w:sz w:val="20"/>
                <w:szCs w:val="20"/>
              </w:rPr>
              <w:t xml:space="preserve">, </w:t>
            </w:r>
            <w:r w:rsidRPr="00BB3077">
              <w:rPr>
                <w:sz w:val="20"/>
                <w:szCs w:val="20"/>
              </w:rPr>
              <w:t>Pembuatan</w:t>
            </w:r>
            <w:r w:rsidRPr="00BB3077">
              <w:rPr>
                <w:sz w:val="20"/>
                <w:szCs w:val="20"/>
              </w:rPr>
              <w:t xml:space="preserve"> </w:t>
            </w:r>
            <w:r w:rsidRPr="00BB3077">
              <w:rPr>
                <w:sz w:val="20"/>
                <w:szCs w:val="20"/>
              </w:rPr>
              <w:t>channel</w:t>
            </w:r>
            <w:r w:rsidRPr="00BB3077">
              <w:rPr>
                <w:sz w:val="20"/>
                <w:szCs w:val="20"/>
              </w:rPr>
              <w:t xml:space="preserve"> </w:t>
            </w:r>
            <w:r w:rsidRPr="00BB3077">
              <w:rPr>
                <w:sz w:val="20"/>
                <w:szCs w:val="20"/>
              </w:rPr>
              <w:t>YouTube</w:t>
            </w:r>
            <w:r w:rsidRPr="00BB3077">
              <w:rPr>
                <w:sz w:val="20"/>
                <w:szCs w:val="20"/>
              </w:rPr>
              <w:t xml:space="preserve"> </w:t>
            </w:r>
            <w:r w:rsidRPr="00BB3077">
              <w:rPr>
                <w:sz w:val="20"/>
                <w:szCs w:val="20"/>
              </w:rPr>
              <w:t>serta</w:t>
            </w:r>
            <w:r w:rsidRPr="00BB3077">
              <w:rPr>
                <w:sz w:val="20"/>
                <w:szCs w:val="20"/>
              </w:rPr>
              <w:t xml:space="preserve"> </w:t>
            </w:r>
            <w:r w:rsidRPr="00BB3077">
              <w:rPr>
                <w:sz w:val="20"/>
                <w:szCs w:val="20"/>
              </w:rPr>
              <w:t>penggunaan</w:t>
            </w:r>
            <w:r w:rsidRPr="00BB3077">
              <w:rPr>
                <w:sz w:val="20"/>
                <w:szCs w:val="20"/>
              </w:rPr>
              <w:t xml:space="preserve"> </w:t>
            </w:r>
            <w:r w:rsidRPr="00BB3077">
              <w:rPr>
                <w:sz w:val="20"/>
                <w:szCs w:val="20"/>
              </w:rPr>
              <w:t>proyektor</w:t>
            </w:r>
            <w:r w:rsidRPr="00BB3077">
              <w:rPr>
                <w:sz w:val="20"/>
                <w:szCs w:val="20"/>
              </w:rPr>
              <w:t xml:space="preserve"> dalam proses pembelajaran</w:t>
            </w:r>
          </w:p>
        </w:tc>
        <w:tc>
          <w:tcPr>
            <w:tcW w:w="2268" w:type="dxa"/>
            <w:tcBorders>
              <w:top w:val="single" w:sz="4" w:space="0" w:color="auto"/>
              <w:bottom w:val="single" w:sz="4" w:space="0" w:color="auto"/>
            </w:tcBorders>
            <w:shd w:val="clear" w:color="000000" w:fill="FFFFFF"/>
            <w:tcMar>
              <w:left w:w="108" w:type="dxa"/>
              <w:right w:w="108" w:type="dxa"/>
            </w:tcMar>
            <w:vAlign w:val="center"/>
          </w:tcPr>
          <w:p w14:paraId="232DA16E" w14:textId="4269024A" w:rsidR="00557AF3" w:rsidRPr="007C3784" w:rsidRDefault="00557AF3" w:rsidP="008277BA">
            <w:pPr>
              <w:rPr>
                <w:sz w:val="20"/>
                <w:szCs w:val="20"/>
              </w:rPr>
            </w:pPr>
            <w:r w:rsidRPr="007C3784">
              <w:rPr>
                <w:sz w:val="20"/>
                <w:szCs w:val="20"/>
              </w:rPr>
              <w:t>Disesuaikan dengan jadwal pemb</w:t>
            </w:r>
            <w:r w:rsidR="00BB3077">
              <w:rPr>
                <w:sz w:val="20"/>
                <w:szCs w:val="20"/>
              </w:rPr>
              <w:t>el</w:t>
            </w:r>
            <w:r w:rsidRPr="007C3784">
              <w:rPr>
                <w:sz w:val="20"/>
                <w:szCs w:val="20"/>
              </w:rPr>
              <w:t xml:space="preserve">ajaran siswa dan jadwal guru, serta jadwal kegiatan di sekolah </w:t>
            </w:r>
          </w:p>
        </w:tc>
        <w:tc>
          <w:tcPr>
            <w:tcW w:w="1417" w:type="dxa"/>
            <w:tcBorders>
              <w:top w:val="single" w:sz="4" w:space="0" w:color="auto"/>
              <w:bottom w:val="single" w:sz="4" w:space="0" w:color="auto"/>
            </w:tcBorders>
            <w:shd w:val="clear" w:color="000000" w:fill="FFFFFF"/>
            <w:tcMar>
              <w:left w:w="108" w:type="dxa"/>
              <w:right w:w="108" w:type="dxa"/>
            </w:tcMar>
            <w:vAlign w:val="center"/>
          </w:tcPr>
          <w:p w14:paraId="2896CF0E" w14:textId="77777777" w:rsidR="00557AF3" w:rsidRPr="007C3784" w:rsidRDefault="00557AF3" w:rsidP="008277BA">
            <w:pPr>
              <w:rPr>
                <w:sz w:val="20"/>
                <w:szCs w:val="20"/>
              </w:rPr>
            </w:pPr>
            <w:r w:rsidRPr="007C3784">
              <w:rPr>
                <w:sz w:val="20"/>
                <w:szCs w:val="20"/>
              </w:rPr>
              <w:t>Mahasiswa</w:t>
            </w:r>
          </w:p>
        </w:tc>
      </w:tr>
      <w:tr w:rsidR="00557AF3" w:rsidRPr="007C3784" w14:paraId="10E26D76" w14:textId="77777777" w:rsidTr="00BB3077">
        <w:tc>
          <w:tcPr>
            <w:tcW w:w="1418" w:type="dxa"/>
            <w:tcBorders>
              <w:top w:val="single" w:sz="4" w:space="0" w:color="auto"/>
              <w:bottom w:val="single" w:sz="4" w:space="0" w:color="auto"/>
            </w:tcBorders>
            <w:shd w:val="clear" w:color="000000" w:fill="FFFFFF"/>
            <w:tcMar>
              <w:left w:w="108" w:type="dxa"/>
              <w:right w:w="108" w:type="dxa"/>
            </w:tcMar>
            <w:vAlign w:val="center"/>
          </w:tcPr>
          <w:p w14:paraId="4C13BA4C" w14:textId="55642930" w:rsidR="00557AF3" w:rsidRPr="007C3784" w:rsidRDefault="00557AF3" w:rsidP="008277BA">
            <w:pPr>
              <w:rPr>
                <w:sz w:val="20"/>
                <w:szCs w:val="20"/>
              </w:rPr>
            </w:pPr>
            <w:r w:rsidRPr="007C3784">
              <w:rPr>
                <w:sz w:val="20"/>
                <w:szCs w:val="20"/>
              </w:rPr>
              <w:t>Administrasi sekolah/guru</w:t>
            </w:r>
          </w:p>
        </w:tc>
        <w:tc>
          <w:tcPr>
            <w:tcW w:w="1276" w:type="dxa"/>
            <w:tcBorders>
              <w:top w:val="single" w:sz="4" w:space="0" w:color="auto"/>
              <w:bottom w:val="single" w:sz="4" w:space="0" w:color="auto"/>
            </w:tcBorders>
            <w:shd w:val="clear" w:color="000000" w:fill="FFFFFF"/>
            <w:tcMar>
              <w:left w:w="108" w:type="dxa"/>
              <w:right w:w="108" w:type="dxa"/>
            </w:tcMar>
            <w:vAlign w:val="center"/>
          </w:tcPr>
          <w:p w14:paraId="2BDED778" w14:textId="77777777" w:rsidR="00557AF3" w:rsidRPr="007C3784" w:rsidRDefault="00557AF3" w:rsidP="008277BA">
            <w:pPr>
              <w:rPr>
                <w:sz w:val="20"/>
                <w:szCs w:val="20"/>
              </w:rPr>
            </w:pPr>
            <w:r w:rsidRPr="007C3784">
              <w:rPr>
                <w:sz w:val="20"/>
                <w:szCs w:val="20"/>
              </w:rPr>
              <w:t xml:space="preserve">Luring </w:t>
            </w:r>
          </w:p>
        </w:tc>
        <w:tc>
          <w:tcPr>
            <w:tcW w:w="2580" w:type="dxa"/>
            <w:tcBorders>
              <w:top w:val="single" w:sz="4" w:space="0" w:color="auto"/>
              <w:bottom w:val="single" w:sz="4" w:space="0" w:color="auto"/>
            </w:tcBorders>
            <w:shd w:val="clear" w:color="000000" w:fill="FFFFFF"/>
            <w:tcMar>
              <w:left w:w="108" w:type="dxa"/>
              <w:right w:w="108" w:type="dxa"/>
            </w:tcMar>
            <w:vAlign w:val="center"/>
          </w:tcPr>
          <w:p w14:paraId="1EFCD29D" w14:textId="37ECEEC9" w:rsidR="00557AF3" w:rsidRPr="007C3784" w:rsidRDefault="00BB3077" w:rsidP="008277BA">
            <w:pPr>
              <w:rPr>
                <w:sz w:val="20"/>
                <w:szCs w:val="20"/>
              </w:rPr>
            </w:pPr>
            <w:r w:rsidRPr="00BB3077">
              <w:rPr>
                <w:sz w:val="20"/>
                <w:szCs w:val="20"/>
              </w:rPr>
              <w:t>Membantu</w:t>
            </w:r>
            <w:r w:rsidRPr="00BB3077">
              <w:rPr>
                <w:sz w:val="20"/>
                <w:szCs w:val="20"/>
              </w:rPr>
              <w:t xml:space="preserve"> </w:t>
            </w:r>
            <w:r w:rsidRPr="00BB3077">
              <w:rPr>
                <w:sz w:val="20"/>
                <w:szCs w:val="20"/>
              </w:rPr>
              <w:t>operator</w:t>
            </w:r>
            <w:r w:rsidRPr="00BB3077">
              <w:rPr>
                <w:sz w:val="20"/>
                <w:szCs w:val="20"/>
              </w:rPr>
              <w:t xml:space="preserve"> dalam bidang administrasi, </w:t>
            </w:r>
            <w:r w:rsidRPr="00BB3077">
              <w:rPr>
                <w:sz w:val="20"/>
                <w:szCs w:val="20"/>
              </w:rPr>
              <w:t>penataan</w:t>
            </w:r>
            <w:r w:rsidRPr="00BB3077">
              <w:rPr>
                <w:sz w:val="20"/>
                <w:szCs w:val="20"/>
              </w:rPr>
              <w:t xml:space="preserve"> </w:t>
            </w:r>
            <w:r w:rsidRPr="00BB3077">
              <w:rPr>
                <w:sz w:val="20"/>
                <w:szCs w:val="20"/>
              </w:rPr>
              <w:t>pojok</w:t>
            </w:r>
            <w:r w:rsidRPr="00BB3077">
              <w:rPr>
                <w:sz w:val="20"/>
                <w:szCs w:val="20"/>
              </w:rPr>
              <w:t xml:space="preserve"> baca </w:t>
            </w:r>
            <w:r w:rsidRPr="00BB3077">
              <w:rPr>
                <w:sz w:val="20"/>
                <w:szCs w:val="20"/>
              </w:rPr>
              <w:t>serta</w:t>
            </w:r>
            <w:r w:rsidRPr="00BB3077">
              <w:rPr>
                <w:sz w:val="20"/>
                <w:szCs w:val="20"/>
              </w:rPr>
              <w:t xml:space="preserve"> </w:t>
            </w:r>
            <w:r w:rsidRPr="00BB3077">
              <w:rPr>
                <w:sz w:val="20"/>
                <w:szCs w:val="20"/>
              </w:rPr>
              <w:t>penataan</w:t>
            </w:r>
            <w:r w:rsidRPr="00BB3077">
              <w:rPr>
                <w:sz w:val="20"/>
                <w:szCs w:val="20"/>
              </w:rPr>
              <w:t xml:space="preserve"> </w:t>
            </w:r>
            <w:r w:rsidRPr="00BB3077">
              <w:rPr>
                <w:sz w:val="20"/>
                <w:szCs w:val="20"/>
              </w:rPr>
              <w:t>perpustakaan</w:t>
            </w:r>
          </w:p>
        </w:tc>
        <w:tc>
          <w:tcPr>
            <w:tcW w:w="2268" w:type="dxa"/>
            <w:tcBorders>
              <w:top w:val="single" w:sz="4" w:space="0" w:color="auto"/>
              <w:bottom w:val="single" w:sz="4" w:space="0" w:color="auto"/>
            </w:tcBorders>
            <w:shd w:val="clear" w:color="000000" w:fill="FFFFFF"/>
            <w:tcMar>
              <w:left w:w="108" w:type="dxa"/>
              <w:right w:w="108" w:type="dxa"/>
            </w:tcMar>
            <w:vAlign w:val="center"/>
          </w:tcPr>
          <w:p w14:paraId="64289777" w14:textId="5913DE1D" w:rsidR="00557AF3" w:rsidRPr="007C3784" w:rsidRDefault="00BB3077" w:rsidP="008277BA">
            <w:pPr>
              <w:rPr>
                <w:sz w:val="20"/>
                <w:szCs w:val="20"/>
              </w:rPr>
            </w:pPr>
            <w:r w:rsidRPr="00BB3077">
              <w:rPr>
                <w:sz w:val="20"/>
                <w:szCs w:val="20"/>
              </w:rPr>
              <w:t>Disesuaikan dengan kebutuhan operator dan staf perpustakaan</w:t>
            </w:r>
          </w:p>
        </w:tc>
        <w:tc>
          <w:tcPr>
            <w:tcW w:w="1417" w:type="dxa"/>
            <w:tcBorders>
              <w:top w:val="single" w:sz="4" w:space="0" w:color="auto"/>
              <w:bottom w:val="single" w:sz="4" w:space="0" w:color="auto"/>
            </w:tcBorders>
            <w:shd w:val="clear" w:color="000000" w:fill="FFFFFF"/>
            <w:tcMar>
              <w:left w:w="108" w:type="dxa"/>
              <w:right w:w="108" w:type="dxa"/>
            </w:tcMar>
            <w:vAlign w:val="center"/>
          </w:tcPr>
          <w:p w14:paraId="0447A68C" w14:textId="77777777" w:rsidR="00557AF3" w:rsidRPr="007C3784" w:rsidRDefault="00557AF3" w:rsidP="008277BA">
            <w:pPr>
              <w:rPr>
                <w:sz w:val="20"/>
                <w:szCs w:val="20"/>
              </w:rPr>
            </w:pPr>
            <w:r w:rsidRPr="007C3784">
              <w:rPr>
                <w:sz w:val="20"/>
                <w:szCs w:val="20"/>
              </w:rPr>
              <w:t>Mahasiswa</w:t>
            </w:r>
          </w:p>
          <w:p w14:paraId="4BCCF511" w14:textId="77777777" w:rsidR="00557AF3" w:rsidRPr="007C3784" w:rsidRDefault="00557AF3" w:rsidP="008277BA">
            <w:pPr>
              <w:rPr>
                <w:sz w:val="20"/>
                <w:szCs w:val="20"/>
              </w:rPr>
            </w:pPr>
          </w:p>
        </w:tc>
      </w:tr>
      <w:tr w:rsidR="00557AF3" w:rsidRPr="007C3784" w14:paraId="53AEE4EB" w14:textId="77777777" w:rsidTr="00BB3077">
        <w:tc>
          <w:tcPr>
            <w:tcW w:w="1418" w:type="dxa"/>
            <w:tcBorders>
              <w:top w:val="single" w:sz="4" w:space="0" w:color="auto"/>
              <w:bottom w:val="single" w:sz="4" w:space="0" w:color="auto"/>
            </w:tcBorders>
            <w:shd w:val="clear" w:color="000000" w:fill="FFFFFF"/>
            <w:tcMar>
              <w:left w:w="108" w:type="dxa"/>
              <w:right w:w="108" w:type="dxa"/>
            </w:tcMar>
            <w:vAlign w:val="center"/>
          </w:tcPr>
          <w:p w14:paraId="598E0B00" w14:textId="7E8CF418" w:rsidR="00557AF3" w:rsidRPr="007C3784" w:rsidRDefault="00557AF3" w:rsidP="008277BA">
            <w:pPr>
              <w:rPr>
                <w:sz w:val="20"/>
                <w:szCs w:val="20"/>
              </w:rPr>
            </w:pPr>
            <w:r w:rsidRPr="007C3784">
              <w:rPr>
                <w:sz w:val="20"/>
                <w:szCs w:val="20"/>
              </w:rPr>
              <w:t xml:space="preserve">Pesiapan </w:t>
            </w:r>
            <w:proofErr w:type="spellStart"/>
            <w:r w:rsidRPr="007C3784">
              <w:rPr>
                <w:sz w:val="20"/>
                <w:szCs w:val="20"/>
              </w:rPr>
              <w:t>Adiwiyata</w:t>
            </w:r>
            <w:proofErr w:type="spellEnd"/>
          </w:p>
        </w:tc>
        <w:tc>
          <w:tcPr>
            <w:tcW w:w="1276" w:type="dxa"/>
            <w:tcBorders>
              <w:top w:val="single" w:sz="4" w:space="0" w:color="auto"/>
              <w:bottom w:val="single" w:sz="4" w:space="0" w:color="auto"/>
            </w:tcBorders>
            <w:shd w:val="clear" w:color="000000" w:fill="FFFFFF"/>
            <w:tcMar>
              <w:left w:w="108" w:type="dxa"/>
              <w:right w:w="108" w:type="dxa"/>
            </w:tcMar>
            <w:vAlign w:val="center"/>
          </w:tcPr>
          <w:p w14:paraId="3948F59D" w14:textId="77777777" w:rsidR="00557AF3" w:rsidRPr="007C3784" w:rsidRDefault="00557AF3" w:rsidP="008277BA">
            <w:pPr>
              <w:rPr>
                <w:sz w:val="20"/>
                <w:szCs w:val="20"/>
              </w:rPr>
            </w:pPr>
            <w:r w:rsidRPr="007C3784">
              <w:rPr>
                <w:sz w:val="20"/>
                <w:szCs w:val="20"/>
              </w:rPr>
              <w:t>Luring</w:t>
            </w:r>
          </w:p>
        </w:tc>
        <w:tc>
          <w:tcPr>
            <w:tcW w:w="2580" w:type="dxa"/>
            <w:tcBorders>
              <w:top w:val="single" w:sz="4" w:space="0" w:color="auto"/>
              <w:bottom w:val="single" w:sz="4" w:space="0" w:color="auto"/>
            </w:tcBorders>
            <w:shd w:val="clear" w:color="000000" w:fill="FFFFFF"/>
            <w:tcMar>
              <w:left w:w="108" w:type="dxa"/>
              <w:right w:w="108" w:type="dxa"/>
            </w:tcMar>
            <w:vAlign w:val="center"/>
          </w:tcPr>
          <w:p w14:paraId="3F03501E" w14:textId="1BC2C8EB" w:rsidR="00557AF3" w:rsidRPr="007C3784" w:rsidRDefault="00BB3077" w:rsidP="008277BA">
            <w:pPr>
              <w:rPr>
                <w:sz w:val="20"/>
                <w:szCs w:val="20"/>
              </w:rPr>
            </w:pPr>
            <w:r w:rsidRPr="00BB3077">
              <w:rPr>
                <w:sz w:val="20"/>
                <w:szCs w:val="20"/>
              </w:rPr>
              <w:t>Kegiatan</w:t>
            </w:r>
            <w:r w:rsidRPr="00BB3077">
              <w:rPr>
                <w:sz w:val="20"/>
                <w:szCs w:val="20"/>
              </w:rPr>
              <w:t xml:space="preserve"> Jumat </w:t>
            </w:r>
            <w:r w:rsidRPr="00BB3077">
              <w:rPr>
                <w:sz w:val="20"/>
                <w:szCs w:val="20"/>
              </w:rPr>
              <w:t>solat</w:t>
            </w:r>
            <w:r w:rsidRPr="00BB3077">
              <w:rPr>
                <w:sz w:val="20"/>
                <w:szCs w:val="20"/>
              </w:rPr>
              <w:t xml:space="preserve"> </w:t>
            </w:r>
            <w:r w:rsidRPr="00BB3077">
              <w:rPr>
                <w:sz w:val="20"/>
                <w:szCs w:val="20"/>
              </w:rPr>
              <w:t>duha</w:t>
            </w:r>
            <w:r w:rsidRPr="00BB3077">
              <w:rPr>
                <w:sz w:val="20"/>
                <w:szCs w:val="20"/>
              </w:rPr>
              <w:t xml:space="preserve"> </w:t>
            </w:r>
            <w:r w:rsidRPr="00BB3077">
              <w:rPr>
                <w:sz w:val="20"/>
                <w:szCs w:val="20"/>
              </w:rPr>
              <w:t>berjamaah</w:t>
            </w:r>
            <w:r w:rsidRPr="00BB3077">
              <w:rPr>
                <w:sz w:val="20"/>
                <w:szCs w:val="20"/>
              </w:rPr>
              <w:t xml:space="preserve"> dan </w:t>
            </w:r>
            <w:r w:rsidRPr="00BB3077">
              <w:rPr>
                <w:sz w:val="20"/>
                <w:szCs w:val="20"/>
              </w:rPr>
              <w:t>Sabtu senam</w:t>
            </w:r>
            <w:r w:rsidRPr="00BB3077">
              <w:rPr>
                <w:sz w:val="20"/>
                <w:szCs w:val="20"/>
              </w:rPr>
              <w:t xml:space="preserve"> pagi dan </w:t>
            </w:r>
            <w:r w:rsidRPr="00BB3077">
              <w:rPr>
                <w:sz w:val="20"/>
                <w:szCs w:val="20"/>
              </w:rPr>
              <w:t>bersih</w:t>
            </w:r>
            <w:r>
              <w:rPr>
                <w:sz w:val="20"/>
                <w:szCs w:val="20"/>
              </w:rPr>
              <w:t>-</w:t>
            </w:r>
            <w:r w:rsidRPr="00BB3077">
              <w:rPr>
                <w:sz w:val="20"/>
                <w:szCs w:val="20"/>
              </w:rPr>
              <w:t>bersih</w:t>
            </w:r>
          </w:p>
        </w:tc>
        <w:tc>
          <w:tcPr>
            <w:tcW w:w="2268" w:type="dxa"/>
            <w:tcBorders>
              <w:top w:val="single" w:sz="4" w:space="0" w:color="auto"/>
              <w:bottom w:val="single" w:sz="4" w:space="0" w:color="auto"/>
            </w:tcBorders>
            <w:shd w:val="clear" w:color="000000" w:fill="FFFFFF"/>
            <w:tcMar>
              <w:left w:w="108" w:type="dxa"/>
              <w:right w:w="108" w:type="dxa"/>
            </w:tcMar>
            <w:vAlign w:val="center"/>
          </w:tcPr>
          <w:p w14:paraId="7D255EB2" w14:textId="6A3CF1C6" w:rsidR="00557AF3" w:rsidRPr="007C3784" w:rsidRDefault="00557AF3" w:rsidP="008277BA">
            <w:pPr>
              <w:rPr>
                <w:sz w:val="20"/>
                <w:szCs w:val="20"/>
              </w:rPr>
            </w:pPr>
            <w:r w:rsidRPr="007C3784">
              <w:rPr>
                <w:sz w:val="20"/>
                <w:szCs w:val="20"/>
              </w:rPr>
              <w:t>Dilaksanakan setiap hari Jumat dan Sabtu</w:t>
            </w:r>
          </w:p>
        </w:tc>
        <w:tc>
          <w:tcPr>
            <w:tcW w:w="1417" w:type="dxa"/>
            <w:tcBorders>
              <w:top w:val="single" w:sz="4" w:space="0" w:color="auto"/>
              <w:bottom w:val="single" w:sz="4" w:space="0" w:color="auto"/>
            </w:tcBorders>
            <w:shd w:val="clear" w:color="000000" w:fill="FFFFFF"/>
            <w:tcMar>
              <w:left w:w="108" w:type="dxa"/>
              <w:right w:w="108" w:type="dxa"/>
            </w:tcMar>
            <w:vAlign w:val="center"/>
          </w:tcPr>
          <w:p w14:paraId="1DAEBDAA" w14:textId="02378930" w:rsidR="00557AF3" w:rsidRPr="007C3784" w:rsidRDefault="00557AF3" w:rsidP="008277BA">
            <w:pPr>
              <w:rPr>
                <w:sz w:val="20"/>
                <w:szCs w:val="20"/>
              </w:rPr>
            </w:pPr>
            <w:r w:rsidRPr="007C3784">
              <w:rPr>
                <w:sz w:val="20"/>
                <w:szCs w:val="20"/>
              </w:rPr>
              <w:t>Keseluruhan</w:t>
            </w:r>
          </w:p>
        </w:tc>
      </w:tr>
    </w:tbl>
    <w:p w14:paraId="7790F41E" w14:textId="77777777" w:rsidR="00557AF3" w:rsidRPr="007D532C" w:rsidRDefault="00557AF3" w:rsidP="004F6E3E">
      <w:pPr>
        <w:spacing w:before="120" w:line="276" w:lineRule="auto"/>
        <w:jc w:val="both"/>
        <w:rPr>
          <w:b/>
          <w:bCs/>
          <w:i/>
          <w:iCs/>
        </w:rPr>
      </w:pPr>
      <w:r w:rsidRPr="007D532C">
        <w:rPr>
          <w:b/>
          <w:bCs/>
          <w:i/>
          <w:iCs/>
        </w:rPr>
        <w:t>Penerjunan</w:t>
      </w:r>
    </w:p>
    <w:p w14:paraId="0EF2208E" w14:textId="2CCC48B9" w:rsidR="00557AF3" w:rsidRPr="00BB3077" w:rsidRDefault="00BB3077" w:rsidP="00557AF3">
      <w:pPr>
        <w:autoSpaceDE w:val="0"/>
        <w:autoSpaceDN w:val="0"/>
        <w:adjustRightInd w:val="0"/>
        <w:spacing w:line="276" w:lineRule="auto"/>
        <w:ind w:firstLine="720"/>
        <w:jc w:val="both"/>
      </w:pPr>
      <w:r w:rsidRPr="00BB3077">
        <w:t xml:space="preserve">Sebelum terjun ke lapangan, peserta Kampus </w:t>
      </w:r>
      <w:r w:rsidRPr="00BB3077">
        <w:t>Mengajar</w:t>
      </w:r>
      <w:r w:rsidRPr="00BB3077">
        <w:t xml:space="preserve"> Angkatan 4 diminta untuk </w:t>
      </w:r>
      <w:r w:rsidRPr="00BB3077">
        <w:t>menghadiri</w:t>
      </w:r>
      <w:r w:rsidRPr="00BB3077">
        <w:t xml:space="preserve"> </w:t>
      </w:r>
      <w:r w:rsidRPr="00BB3077">
        <w:t>pelepasan</w:t>
      </w:r>
      <w:r w:rsidRPr="00BB3077">
        <w:t xml:space="preserve"> tingkat </w:t>
      </w:r>
      <w:r w:rsidRPr="00BB3077">
        <w:t>Kabupaten</w:t>
      </w:r>
      <w:r w:rsidRPr="00BB3077">
        <w:t xml:space="preserve">/Koita di Dinas </w:t>
      </w:r>
      <w:r w:rsidRPr="00BB3077">
        <w:t>Pendidikan</w:t>
      </w:r>
      <w:r w:rsidRPr="00BB3077">
        <w:t xml:space="preserve"> Koita Makassar. Ada 1 </w:t>
      </w:r>
      <w:r w:rsidRPr="00BB3077">
        <w:t>perwakilan</w:t>
      </w:r>
      <w:r w:rsidRPr="00BB3077">
        <w:t xml:space="preserve"> dari mahasiswa dan DPL dari masing-masing Tim Kampus </w:t>
      </w:r>
      <w:r w:rsidRPr="00BB3077">
        <w:t>mengajar</w:t>
      </w:r>
      <w:r w:rsidRPr="00BB3077">
        <w:t xml:space="preserve"> Angkatan 4 dalam pelepasan tersebut. </w:t>
      </w:r>
      <w:r w:rsidRPr="00BB3077">
        <w:t>Selanjutnya</w:t>
      </w:r>
      <w:r w:rsidRPr="00BB3077">
        <w:t xml:space="preserve">, mahasiswa Kampus </w:t>
      </w:r>
      <w:r w:rsidRPr="00BB3077">
        <w:t>Mengajar</w:t>
      </w:r>
      <w:r w:rsidRPr="00BB3077">
        <w:t xml:space="preserve"> Angkatan 4 </w:t>
      </w:r>
      <w:r w:rsidRPr="00BB3077">
        <w:t>diberikan</w:t>
      </w:r>
      <w:r w:rsidRPr="00BB3077">
        <w:t xml:space="preserve"> </w:t>
      </w:r>
      <w:r w:rsidRPr="00BB3077">
        <w:t>pengarahan</w:t>
      </w:r>
      <w:r w:rsidRPr="00BB3077">
        <w:t xml:space="preserve"> </w:t>
      </w:r>
      <w:r w:rsidRPr="00BB3077">
        <w:t>terikat</w:t>
      </w:r>
      <w:r w:rsidRPr="00BB3077">
        <w:t xml:space="preserve"> </w:t>
      </w:r>
      <w:r w:rsidRPr="00BB3077">
        <w:t>peraturan</w:t>
      </w:r>
      <w:r w:rsidRPr="00BB3077">
        <w:t xml:space="preserve"> dan </w:t>
      </w:r>
      <w:r w:rsidRPr="00BB3077">
        <w:t>protokol</w:t>
      </w:r>
      <w:r w:rsidRPr="00BB3077">
        <w:t xml:space="preserve"> </w:t>
      </w:r>
      <w:r w:rsidRPr="00BB3077">
        <w:t>kesehatan</w:t>
      </w:r>
      <w:r w:rsidRPr="00BB3077">
        <w:t xml:space="preserve"> yang </w:t>
      </w:r>
      <w:r w:rsidRPr="00BB3077">
        <w:t>berlaku</w:t>
      </w:r>
      <w:r w:rsidRPr="00BB3077">
        <w:t xml:space="preserve"> di Koita Makassar</w:t>
      </w:r>
      <w:r>
        <w:t>.</w:t>
      </w:r>
      <w:r w:rsidRPr="00BB3077">
        <w:t xml:space="preserve"> </w:t>
      </w:r>
      <w:r w:rsidRPr="00BB3077">
        <w:t>Setelah</w:t>
      </w:r>
      <w:r w:rsidRPr="00BB3077">
        <w:t xml:space="preserve"> itu</w:t>
      </w:r>
      <w:r>
        <w:t>,</w:t>
      </w:r>
      <w:r w:rsidRPr="00BB3077">
        <w:t xml:space="preserve"> </w:t>
      </w:r>
      <w:r w:rsidRPr="00BB3077">
        <w:t>peserta</w:t>
      </w:r>
      <w:r w:rsidRPr="00BB3077">
        <w:t xml:space="preserve"> Kampus </w:t>
      </w:r>
      <w:r w:rsidRPr="00BB3077">
        <w:t>Mengajar</w:t>
      </w:r>
      <w:r w:rsidRPr="00BB3077">
        <w:t xml:space="preserve"> Angkatan 4 diarahkan untuk </w:t>
      </w:r>
      <w:r w:rsidRPr="00BB3077">
        <w:t>secepatnya</w:t>
      </w:r>
      <w:r w:rsidRPr="00BB3077">
        <w:t xml:space="preserve"> hadir ke </w:t>
      </w:r>
      <w:r w:rsidRPr="00BB3077">
        <w:t>sekolah</w:t>
      </w:r>
      <w:r w:rsidRPr="00BB3077">
        <w:t xml:space="preserve"> </w:t>
      </w:r>
      <w:r w:rsidRPr="00BB3077">
        <w:t>penempatan</w:t>
      </w:r>
      <w:r w:rsidRPr="00BB3077">
        <w:t xml:space="preserve"> masing-masing untuk </w:t>
      </w:r>
      <w:r w:rsidRPr="00BB3077">
        <w:t>penerimaan</w:t>
      </w:r>
      <w:r w:rsidRPr="00BB3077">
        <w:t>.</w:t>
      </w:r>
      <w:r w:rsidR="00557AF3" w:rsidRPr="00BB3077">
        <w:t xml:space="preserve"> </w:t>
      </w:r>
    </w:p>
    <w:p w14:paraId="79D7B296" w14:textId="45D70FCD" w:rsidR="00557AF3" w:rsidRPr="00BB3077" w:rsidRDefault="00BB3077" w:rsidP="00557AF3">
      <w:pPr>
        <w:autoSpaceDE w:val="0"/>
        <w:autoSpaceDN w:val="0"/>
        <w:adjustRightInd w:val="0"/>
        <w:spacing w:line="276" w:lineRule="auto"/>
        <w:ind w:firstLine="720"/>
        <w:jc w:val="both"/>
      </w:pPr>
      <w:r w:rsidRPr="00BB3077">
        <w:t>Koordinasi</w:t>
      </w:r>
      <w:r w:rsidRPr="00BB3077">
        <w:t xml:space="preserve"> pada saat </w:t>
      </w:r>
      <w:r w:rsidRPr="00BB3077">
        <w:t>penerjunan</w:t>
      </w:r>
      <w:r w:rsidRPr="00BB3077">
        <w:t xml:space="preserve"> </w:t>
      </w:r>
      <w:r w:rsidRPr="00BB3077">
        <w:t>melalui</w:t>
      </w:r>
      <w:r w:rsidRPr="00BB3077">
        <w:t xml:space="preserve"> dua tahapan: (1) Tahapan </w:t>
      </w:r>
      <w:r w:rsidRPr="00BB3077">
        <w:t>koordinasi</w:t>
      </w:r>
      <w:r w:rsidRPr="00BB3077">
        <w:t xml:space="preserve"> </w:t>
      </w:r>
      <w:r w:rsidRPr="00BB3077">
        <w:t>dengan</w:t>
      </w:r>
      <w:r w:rsidRPr="00BB3077">
        <w:t xml:space="preserve"> Dinas </w:t>
      </w:r>
      <w:r w:rsidRPr="00BB3077">
        <w:t>Pendidikan</w:t>
      </w:r>
      <w:r w:rsidRPr="00BB3077">
        <w:t xml:space="preserve"> yang meliputi: (a) Mahasiswa dan </w:t>
      </w:r>
      <w:r w:rsidRPr="00BB3077">
        <w:t>Dosen</w:t>
      </w:r>
      <w:r w:rsidRPr="00BB3077">
        <w:t xml:space="preserve"> </w:t>
      </w:r>
      <w:r w:rsidRPr="00BB3077">
        <w:t>Pembimbing</w:t>
      </w:r>
      <w:r w:rsidRPr="00BB3077">
        <w:t xml:space="preserve"> Lapangan </w:t>
      </w:r>
      <w:r>
        <w:t>(DPL) p</w:t>
      </w:r>
      <w:r w:rsidRPr="00BB3077">
        <w:t>rogram</w:t>
      </w:r>
      <w:r w:rsidRPr="00BB3077">
        <w:t xml:space="preserve"> Kampus </w:t>
      </w:r>
      <w:r w:rsidRPr="00BB3077">
        <w:t>Mengajar</w:t>
      </w:r>
      <w:r w:rsidRPr="00BB3077">
        <w:t xml:space="preserve"> Angkatan 4 </w:t>
      </w:r>
      <w:r w:rsidRPr="00BB3077">
        <w:t>menjalin</w:t>
      </w:r>
      <w:r w:rsidRPr="00BB3077">
        <w:t xml:space="preserve"> </w:t>
      </w:r>
      <w:r w:rsidRPr="00BB3077">
        <w:t>komunikasi</w:t>
      </w:r>
      <w:r w:rsidRPr="00BB3077">
        <w:t xml:space="preserve"> </w:t>
      </w:r>
      <w:r w:rsidRPr="00BB3077">
        <w:t>dengan</w:t>
      </w:r>
      <w:r w:rsidRPr="00BB3077">
        <w:t xml:space="preserve"> Dinas </w:t>
      </w:r>
      <w:r w:rsidRPr="00BB3077">
        <w:t>Pendidikan</w:t>
      </w:r>
      <w:r w:rsidRPr="00BB3077">
        <w:t xml:space="preserve"> </w:t>
      </w:r>
      <w:r w:rsidRPr="00BB3077">
        <w:t>setempat</w:t>
      </w:r>
      <w:r w:rsidRPr="00BB3077">
        <w:t xml:space="preserve">, (b) mahasiswa </w:t>
      </w:r>
      <w:r w:rsidRPr="00BB3077">
        <w:t>melakukan</w:t>
      </w:r>
      <w:r w:rsidRPr="00BB3077">
        <w:t xml:space="preserve"> </w:t>
      </w:r>
      <w:r w:rsidRPr="00BB3077">
        <w:t>lapor</w:t>
      </w:r>
      <w:r w:rsidRPr="00BB3077">
        <w:t xml:space="preserve"> diri dan </w:t>
      </w:r>
      <w:r w:rsidRPr="00BB3077">
        <w:t>menyerahkan</w:t>
      </w:r>
      <w:r w:rsidRPr="00BB3077">
        <w:t xml:space="preserve"> surat tugas </w:t>
      </w:r>
      <w:proofErr w:type="spellStart"/>
      <w:r w:rsidRPr="00BB3077">
        <w:t>Belmawa</w:t>
      </w:r>
      <w:proofErr w:type="spellEnd"/>
      <w:r w:rsidRPr="00BB3077">
        <w:t xml:space="preserve"> dan  surat tugas dari </w:t>
      </w:r>
      <w:r w:rsidR="004F6E3E" w:rsidRPr="00BB3077">
        <w:t xml:space="preserve">perguruan tinggi </w:t>
      </w:r>
      <w:r w:rsidRPr="00BB3077">
        <w:t xml:space="preserve">masing-masing, (c) Dinas </w:t>
      </w:r>
      <w:r w:rsidRPr="00BB3077">
        <w:t>Pendidikan</w:t>
      </w:r>
      <w:r w:rsidRPr="00BB3077">
        <w:t xml:space="preserve"> Kota Makassar </w:t>
      </w:r>
      <w:r w:rsidRPr="00BB3077">
        <w:t>membuat</w:t>
      </w:r>
      <w:r w:rsidRPr="00BB3077">
        <w:t xml:space="preserve"> surat tugas untuk mahasiswa ke </w:t>
      </w:r>
      <w:r w:rsidR="004F6E3E" w:rsidRPr="00BB3077">
        <w:t>sekolah</w:t>
      </w:r>
      <w:r w:rsidRPr="00BB3077">
        <w:t xml:space="preserve"> </w:t>
      </w:r>
      <w:r w:rsidR="004F6E3E" w:rsidRPr="00BB3077">
        <w:t>penempatan</w:t>
      </w:r>
      <w:r w:rsidRPr="00BB3077">
        <w:t xml:space="preserve">, dan (d) mahasiswa </w:t>
      </w:r>
      <w:r w:rsidR="004F6E3E" w:rsidRPr="00BB3077">
        <w:t>mengunggah</w:t>
      </w:r>
      <w:r w:rsidRPr="00BB3077">
        <w:t xml:space="preserve"> </w:t>
      </w:r>
      <w:r w:rsidR="004F6E3E" w:rsidRPr="00BB3077">
        <w:t>foto</w:t>
      </w:r>
      <w:r w:rsidRPr="00BB3077">
        <w:t xml:space="preserve"> </w:t>
      </w:r>
      <w:r w:rsidR="004F6E3E" w:rsidRPr="00BB3077">
        <w:t>kegiatan</w:t>
      </w:r>
      <w:r w:rsidRPr="00BB3077">
        <w:t xml:space="preserve"> </w:t>
      </w:r>
      <w:r w:rsidR="004F6E3E" w:rsidRPr="00BB3077">
        <w:t>sebagai</w:t>
      </w:r>
      <w:r w:rsidRPr="00BB3077">
        <w:t xml:space="preserve"> bukti </w:t>
      </w:r>
      <w:r w:rsidR="004F6E3E" w:rsidRPr="00BB3077">
        <w:t>selama</w:t>
      </w:r>
      <w:r w:rsidRPr="00BB3077">
        <w:t xml:space="preserve"> </w:t>
      </w:r>
      <w:r w:rsidR="004F6E3E" w:rsidRPr="00BB3077">
        <w:t>bertugas</w:t>
      </w:r>
      <w:r w:rsidRPr="00BB3077">
        <w:t xml:space="preserve"> di </w:t>
      </w:r>
      <w:r w:rsidR="004F6E3E" w:rsidRPr="00BB3077">
        <w:t>sekolah</w:t>
      </w:r>
      <w:r w:rsidRPr="00BB3077">
        <w:t xml:space="preserve"> </w:t>
      </w:r>
      <w:r w:rsidR="004F6E3E" w:rsidRPr="00BB3077">
        <w:t>penempatan</w:t>
      </w:r>
      <w:r w:rsidRPr="00BB3077">
        <w:t xml:space="preserve"> </w:t>
      </w:r>
      <w:r w:rsidR="004F6E3E">
        <w:t>pada</w:t>
      </w:r>
      <w:r w:rsidRPr="00BB3077">
        <w:t xml:space="preserve"> aplikasi MBKM untuk bukti </w:t>
      </w:r>
      <w:r w:rsidR="004F6E3E" w:rsidRPr="00BB3077">
        <w:t>lapor</w:t>
      </w:r>
      <w:r w:rsidRPr="00BB3077">
        <w:t xml:space="preserve"> diri mahasiswa. (2) Tahap </w:t>
      </w:r>
      <w:r w:rsidR="004F6E3E" w:rsidRPr="00BB3077">
        <w:t>koordinasi</w:t>
      </w:r>
      <w:r w:rsidRPr="00BB3077">
        <w:t xml:space="preserve"> </w:t>
      </w:r>
      <w:r w:rsidR="004F6E3E" w:rsidRPr="00BB3077">
        <w:t>dengan</w:t>
      </w:r>
      <w:r w:rsidRPr="00BB3077">
        <w:t xml:space="preserve"> </w:t>
      </w:r>
      <w:r w:rsidR="004F6E3E" w:rsidRPr="00BB3077">
        <w:t>Sekolah</w:t>
      </w:r>
      <w:r w:rsidRPr="00BB3077">
        <w:t xml:space="preserve"> Mitra yang meliputi: (a) Mahasiswa </w:t>
      </w:r>
      <w:r w:rsidR="004F6E3E" w:rsidRPr="00BB3077">
        <w:t>melakukan</w:t>
      </w:r>
      <w:r w:rsidRPr="00BB3077">
        <w:t xml:space="preserve"> </w:t>
      </w:r>
      <w:r w:rsidR="004F6E3E" w:rsidRPr="00BB3077">
        <w:t>lapor</w:t>
      </w:r>
      <w:r w:rsidRPr="00BB3077">
        <w:t xml:space="preserve"> diri </w:t>
      </w:r>
      <w:r w:rsidR="004F6E3E" w:rsidRPr="00BB3077">
        <w:t>kepada</w:t>
      </w:r>
      <w:r w:rsidRPr="00BB3077">
        <w:t xml:space="preserve"> pihak </w:t>
      </w:r>
      <w:r w:rsidR="004F6E3E" w:rsidRPr="00BB3077">
        <w:t>sekolah</w:t>
      </w:r>
      <w:r w:rsidRPr="00BB3077">
        <w:t xml:space="preserve"> </w:t>
      </w:r>
      <w:r w:rsidR="004F6E3E" w:rsidRPr="00BB3077">
        <w:t>penempatan</w:t>
      </w:r>
      <w:r w:rsidRPr="00BB3077">
        <w:t xml:space="preserve"> atau </w:t>
      </w:r>
      <w:r w:rsidR="004F6E3E" w:rsidRPr="00BB3077">
        <w:t>sekolah</w:t>
      </w:r>
      <w:r w:rsidRPr="00BB3077">
        <w:t xml:space="preserve"> sasaran, (b) mahasiswa </w:t>
      </w:r>
      <w:r w:rsidR="004F6E3E" w:rsidRPr="00BB3077">
        <w:t>menyerahkan</w:t>
      </w:r>
      <w:r w:rsidRPr="00BB3077">
        <w:t xml:space="preserve"> surat tugas dari Dinas </w:t>
      </w:r>
      <w:r w:rsidR="004F6E3E" w:rsidRPr="00BB3077">
        <w:t>Pendidikan</w:t>
      </w:r>
      <w:r w:rsidRPr="00BB3077">
        <w:t>,</w:t>
      </w:r>
      <w:r w:rsidR="004F6E3E">
        <w:t xml:space="preserve"> </w:t>
      </w:r>
      <w:r w:rsidRPr="00BB3077">
        <w:t xml:space="preserve">salinan surat tugas </w:t>
      </w:r>
      <w:proofErr w:type="spellStart"/>
      <w:r w:rsidRPr="00BB3077">
        <w:t>Belmawa</w:t>
      </w:r>
      <w:proofErr w:type="spellEnd"/>
      <w:r w:rsidRPr="00BB3077">
        <w:t xml:space="preserve"> dan surat tugas </w:t>
      </w:r>
      <w:r w:rsidR="004F6E3E" w:rsidRPr="00BB3077">
        <w:t>perguruan</w:t>
      </w:r>
      <w:r w:rsidRPr="00BB3077">
        <w:t xml:space="preserve"> tinggi, dan (c) mahasiswa </w:t>
      </w:r>
      <w:r w:rsidR="004F6E3E" w:rsidRPr="00BB3077">
        <w:t>melakukan</w:t>
      </w:r>
      <w:r w:rsidRPr="00BB3077">
        <w:t xml:space="preserve"> </w:t>
      </w:r>
      <w:r w:rsidR="004F6E3E" w:rsidRPr="00BB3077">
        <w:t>koordinasi</w:t>
      </w:r>
      <w:r w:rsidRPr="00BB3077">
        <w:t xml:space="preserve"> </w:t>
      </w:r>
      <w:r w:rsidR="004F6E3E" w:rsidRPr="00BB3077">
        <w:t>dengan</w:t>
      </w:r>
      <w:r w:rsidRPr="00BB3077">
        <w:t xml:space="preserve"> pihak </w:t>
      </w:r>
      <w:r w:rsidR="004F6E3E" w:rsidRPr="00BB3077">
        <w:t>sekolah</w:t>
      </w:r>
      <w:r w:rsidRPr="00BB3077">
        <w:t xml:space="preserve"> </w:t>
      </w:r>
      <w:r w:rsidR="004F6E3E" w:rsidRPr="00BB3077">
        <w:t>terikat</w:t>
      </w:r>
      <w:r w:rsidRPr="00BB3077">
        <w:t xml:space="preserve"> </w:t>
      </w:r>
      <w:r w:rsidR="004F6E3E" w:rsidRPr="00BB3077">
        <w:t>kegiatan</w:t>
      </w:r>
      <w:r w:rsidRPr="00BB3077">
        <w:t xml:space="preserve"> yang akan dijalankan ke</w:t>
      </w:r>
      <w:r w:rsidR="004F6E3E">
        <w:t xml:space="preserve"> </w:t>
      </w:r>
      <w:r w:rsidR="004F6E3E" w:rsidRPr="00BB3077">
        <w:t>depannya</w:t>
      </w:r>
      <w:r w:rsidRPr="00BB3077">
        <w:t>.</w:t>
      </w:r>
    </w:p>
    <w:p w14:paraId="62EB1DE0" w14:textId="77777777" w:rsidR="00557AF3" w:rsidRPr="000F463E" w:rsidRDefault="00557AF3" w:rsidP="004F6E3E">
      <w:pPr>
        <w:spacing w:before="120" w:line="276" w:lineRule="auto"/>
        <w:jc w:val="both"/>
        <w:rPr>
          <w:b/>
          <w:bCs/>
        </w:rPr>
      </w:pPr>
      <w:r w:rsidRPr="007D532C">
        <w:rPr>
          <w:b/>
          <w:bCs/>
          <w:i/>
          <w:iCs/>
        </w:rPr>
        <w:t>Observasi</w:t>
      </w:r>
    </w:p>
    <w:p w14:paraId="70E5FE1A" w14:textId="23A4C79D" w:rsidR="00557AF3" w:rsidRPr="004F6E3E" w:rsidRDefault="004F6E3E" w:rsidP="00557AF3">
      <w:pPr>
        <w:autoSpaceDE w:val="0"/>
        <w:autoSpaceDN w:val="0"/>
        <w:adjustRightInd w:val="0"/>
        <w:spacing w:line="276" w:lineRule="auto"/>
        <w:ind w:firstLine="720"/>
        <w:jc w:val="both"/>
      </w:pPr>
      <w:r w:rsidRPr="004F6E3E">
        <w:t>Observasi</w:t>
      </w:r>
      <w:r w:rsidRPr="004F6E3E">
        <w:t xml:space="preserve"> awal dilaksanakan pada 02-04 Agustus 2022 di UPT SPF SD </w:t>
      </w:r>
      <w:r w:rsidRPr="004F6E3E">
        <w:t>Inpres</w:t>
      </w:r>
      <w:r w:rsidRPr="004F6E3E">
        <w:t xml:space="preserve"> </w:t>
      </w:r>
      <w:proofErr w:type="spellStart"/>
      <w:r w:rsidRPr="004F6E3E">
        <w:t>Pa</w:t>
      </w:r>
      <w:r>
        <w:t>ba</w:t>
      </w:r>
      <w:r w:rsidRPr="004F6E3E">
        <w:t>eng-baeng</w:t>
      </w:r>
      <w:proofErr w:type="spellEnd"/>
      <w:r w:rsidRPr="004F6E3E">
        <w:t xml:space="preserve"> secara </w:t>
      </w:r>
      <w:r w:rsidRPr="004F6E3E">
        <w:t>resmi</w:t>
      </w:r>
      <w:r w:rsidRPr="004F6E3E">
        <w:t xml:space="preserve">. </w:t>
      </w:r>
      <w:r w:rsidRPr="004F6E3E">
        <w:t>Observasi</w:t>
      </w:r>
      <w:r w:rsidRPr="004F6E3E">
        <w:t xml:space="preserve"> awal dilakukan </w:t>
      </w:r>
      <w:r w:rsidRPr="004F6E3E">
        <w:t>dengan</w:t>
      </w:r>
      <w:r w:rsidRPr="004F6E3E">
        <w:t xml:space="preserve"> cara </w:t>
      </w:r>
      <w:r w:rsidRPr="004F6E3E">
        <w:t>berdiskusi</w:t>
      </w:r>
      <w:r w:rsidRPr="004F6E3E">
        <w:t xml:space="preserve"> </w:t>
      </w:r>
      <w:r w:rsidRPr="004F6E3E">
        <w:t>dengan</w:t>
      </w:r>
      <w:r w:rsidRPr="004F6E3E">
        <w:t xml:space="preserve"> </w:t>
      </w:r>
      <w:r w:rsidRPr="004F6E3E">
        <w:t>kepala</w:t>
      </w:r>
      <w:r w:rsidRPr="004F6E3E">
        <w:t xml:space="preserve"> </w:t>
      </w:r>
      <w:r w:rsidRPr="004F6E3E">
        <w:t>sekolah</w:t>
      </w:r>
      <w:r w:rsidRPr="004F6E3E">
        <w:t>, staf</w:t>
      </w:r>
      <w:r>
        <w:t>,</w:t>
      </w:r>
      <w:r w:rsidRPr="004F6E3E">
        <w:t xml:space="preserve"> </w:t>
      </w:r>
      <w:r w:rsidRPr="004F6E3E">
        <w:t>beserta</w:t>
      </w:r>
      <w:r w:rsidRPr="004F6E3E">
        <w:t xml:space="preserve"> </w:t>
      </w:r>
      <w:r w:rsidRPr="004F6E3E">
        <w:t>beberapa</w:t>
      </w:r>
      <w:r w:rsidRPr="004F6E3E">
        <w:t xml:space="preserve"> guru di UPT SPF SD </w:t>
      </w:r>
      <w:r w:rsidRPr="004F6E3E">
        <w:t>Inpres</w:t>
      </w:r>
      <w:r w:rsidRPr="004F6E3E">
        <w:t xml:space="preserve"> </w:t>
      </w:r>
      <w:proofErr w:type="spellStart"/>
      <w:r w:rsidRPr="004F6E3E">
        <w:t>Pa</w:t>
      </w:r>
      <w:r>
        <w:t>b</w:t>
      </w:r>
      <w:r w:rsidRPr="004F6E3E">
        <w:t>aeing-baeing</w:t>
      </w:r>
      <w:proofErr w:type="spellEnd"/>
      <w:r w:rsidRPr="004F6E3E">
        <w:t xml:space="preserve">. </w:t>
      </w:r>
      <w:r w:rsidRPr="004F6E3E">
        <w:t>Selain</w:t>
      </w:r>
      <w:r w:rsidRPr="004F6E3E">
        <w:t xml:space="preserve"> itu, tim juga </w:t>
      </w:r>
      <w:r w:rsidRPr="004F6E3E">
        <w:t>mengadakan</w:t>
      </w:r>
      <w:r w:rsidRPr="004F6E3E">
        <w:t xml:space="preserve"> kunjungan ke </w:t>
      </w:r>
      <w:r w:rsidRPr="004F6E3E">
        <w:t>beberapa</w:t>
      </w:r>
      <w:r w:rsidRPr="004F6E3E">
        <w:t xml:space="preserve"> </w:t>
      </w:r>
      <w:r w:rsidRPr="004F6E3E">
        <w:t>kelas</w:t>
      </w:r>
      <w:r w:rsidRPr="004F6E3E">
        <w:t xml:space="preserve"> untuk </w:t>
      </w:r>
      <w:r w:rsidRPr="004F6E3E">
        <w:t>perkenalan</w:t>
      </w:r>
      <w:r w:rsidRPr="004F6E3E">
        <w:t xml:space="preserve"> dan </w:t>
      </w:r>
      <w:r w:rsidRPr="004F6E3E">
        <w:t>mengamati</w:t>
      </w:r>
      <w:r w:rsidRPr="004F6E3E">
        <w:t xml:space="preserve"> bagaimana </w:t>
      </w:r>
      <w:r w:rsidRPr="004F6E3E">
        <w:t>berjalannya</w:t>
      </w:r>
      <w:r w:rsidRPr="004F6E3E">
        <w:t xml:space="preserve"> </w:t>
      </w:r>
      <w:r w:rsidRPr="004F6E3E">
        <w:t>proses</w:t>
      </w:r>
      <w:r w:rsidRPr="004F6E3E">
        <w:t xml:space="preserve"> </w:t>
      </w:r>
      <w:r w:rsidRPr="004F6E3E">
        <w:t>belajar</w:t>
      </w:r>
      <w:r w:rsidRPr="004F6E3E">
        <w:t xml:space="preserve"> </w:t>
      </w:r>
      <w:r w:rsidRPr="004F6E3E">
        <w:t>mengajar</w:t>
      </w:r>
      <w:r w:rsidRPr="004F6E3E">
        <w:t xml:space="preserve"> di </w:t>
      </w:r>
      <w:r w:rsidRPr="004F6E3E">
        <w:t>kelas</w:t>
      </w:r>
      <w:r w:rsidRPr="004F6E3E">
        <w:t xml:space="preserve">. Data </w:t>
      </w:r>
      <w:r>
        <w:t>o</w:t>
      </w:r>
      <w:r w:rsidRPr="004F6E3E">
        <w:t>bservasi</w:t>
      </w:r>
      <w:r w:rsidRPr="004F6E3E">
        <w:t xml:space="preserve"> awal didapatkan </w:t>
      </w:r>
      <w:r w:rsidRPr="004F6E3E">
        <w:t>melalui</w:t>
      </w:r>
      <w:r w:rsidRPr="004F6E3E">
        <w:t xml:space="preserve"> </w:t>
      </w:r>
      <w:r w:rsidRPr="004F6E3E">
        <w:t>kepala</w:t>
      </w:r>
      <w:r w:rsidRPr="004F6E3E">
        <w:t xml:space="preserve"> </w:t>
      </w:r>
      <w:r w:rsidRPr="004F6E3E">
        <w:t>sekolah</w:t>
      </w:r>
      <w:r w:rsidRPr="004F6E3E">
        <w:t xml:space="preserve"> dan guru UPT SPF SD </w:t>
      </w:r>
      <w:r w:rsidRPr="004F6E3E">
        <w:t>Inpres</w:t>
      </w:r>
      <w:r w:rsidRPr="004F6E3E">
        <w:t xml:space="preserve"> </w:t>
      </w:r>
      <w:proofErr w:type="spellStart"/>
      <w:r w:rsidRPr="004F6E3E">
        <w:t>Pa</w:t>
      </w:r>
      <w:r>
        <w:t>b</w:t>
      </w:r>
      <w:r w:rsidRPr="004F6E3E">
        <w:t>aeing-baeing</w:t>
      </w:r>
      <w:proofErr w:type="spellEnd"/>
      <w:r w:rsidRPr="004F6E3E">
        <w:t>.</w:t>
      </w:r>
    </w:p>
    <w:p w14:paraId="42522295" w14:textId="77777777" w:rsidR="00557AF3" w:rsidRPr="000F463E" w:rsidRDefault="00557AF3" w:rsidP="004F6E3E">
      <w:pPr>
        <w:spacing w:before="120" w:line="276" w:lineRule="auto"/>
        <w:jc w:val="both"/>
        <w:rPr>
          <w:b/>
          <w:bCs/>
        </w:rPr>
      </w:pPr>
      <w:r w:rsidRPr="007D532C">
        <w:rPr>
          <w:b/>
          <w:bCs/>
          <w:i/>
          <w:iCs/>
        </w:rPr>
        <w:lastRenderedPageBreak/>
        <w:t>Perencanaan</w:t>
      </w:r>
      <w:r w:rsidRPr="000F463E">
        <w:rPr>
          <w:b/>
          <w:bCs/>
        </w:rPr>
        <w:t xml:space="preserve"> </w:t>
      </w:r>
      <w:r w:rsidRPr="007D532C">
        <w:rPr>
          <w:b/>
          <w:bCs/>
          <w:i/>
          <w:iCs/>
        </w:rPr>
        <w:t>Program</w:t>
      </w:r>
    </w:p>
    <w:p w14:paraId="640580C6" w14:textId="5BFB867A" w:rsidR="00557AF3" w:rsidRPr="007D532C" w:rsidRDefault="004F6E3E" w:rsidP="00557AF3">
      <w:pPr>
        <w:pStyle w:val="ListParagraph"/>
        <w:spacing w:after="0"/>
        <w:ind w:left="786" w:hanging="219"/>
        <w:jc w:val="center"/>
        <w:rPr>
          <w:rFonts w:ascii="Times New Roman" w:eastAsia="Times New Roman" w:hAnsi="Times New Roman"/>
          <w:bCs/>
          <w:sz w:val="24"/>
          <w:szCs w:val="24"/>
        </w:rPr>
      </w:pPr>
      <w:r w:rsidRPr="004F6E3E">
        <w:rPr>
          <w:rFonts w:ascii="Times New Roman" w:eastAsia="Times New Roman" w:hAnsi="Times New Roman"/>
          <w:bCs/>
          <w:sz w:val="24"/>
          <w:szCs w:val="24"/>
        </w:rPr>
        <w:t>Tabel 2. Perencanaan Mengajar</w:t>
      </w:r>
    </w:p>
    <w:tbl>
      <w:tblPr>
        <w:tblStyle w:val="TableGrid"/>
        <w:tblW w:w="906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
        <w:gridCol w:w="1701"/>
        <w:gridCol w:w="3878"/>
        <w:gridCol w:w="1417"/>
        <w:gridCol w:w="1559"/>
      </w:tblGrid>
      <w:tr w:rsidR="00557AF3" w:rsidRPr="00F75926" w14:paraId="0AE6C0A4" w14:textId="77777777" w:rsidTr="00F7121F">
        <w:tc>
          <w:tcPr>
            <w:tcW w:w="510" w:type="dxa"/>
            <w:tcBorders>
              <w:top w:val="single" w:sz="4" w:space="0" w:color="auto"/>
              <w:bottom w:val="single" w:sz="4" w:space="0" w:color="auto"/>
            </w:tcBorders>
            <w:vAlign w:val="center"/>
          </w:tcPr>
          <w:p w14:paraId="422A132E" w14:textId="77777777" w:rsidR="00557AF3" w:rsidRPr="00F75926" w:rsidRDefault="00557AF3" w:rsidP="00F75926">
            <w:pPr>
              <w:jc w:val="center"/>
              <w:rPr>
                <w:bCs/>
                <w:sz w:val="20"/>
                <w:szCs w:val="20"/>
              </w:rPr>
            </w:pPr>
            <w:r w:rsidRPr="00F75926">
              <w:rPr>
                <w:bCs/>
                <w:sz w:val="20"/>
                <w:szCs w:val="20"/>
              </w:rPr>
              <w:t>No</w:t>
            </w:r>
          </w:p>
        </w:tc>
        <w:tc>
          <w:tcPr>
            <w:tcW w:w="1701" w:type="dxa"/>
            <w:tcBorders>
              <w:top w:val="single" w:sz="4" w:space="0" w:color="auto"/>
              <w:bottom w:val="single" w:sz="4" w:space="0" w:color="auto"/>
            </w:tcBorders>
            <w:vAlign w:val="center"/>
          </w:tcPr>
          <w:p w14:paraId="632EB116" w14:textId="77777777" w:rsidR="00557AF3" w:rsidRPr="00F75926" w:rsidRDefault="00557AF3" w:rsidP="00F75926">
            <w:pPr>
              <w:jc w:val="center"/>
              <w:rPr>
                <w:bCs/>
                <w:sz w:val="20"/>
                <w:szCs w:val="20"/>
              </w:rPr>
            </w:pPr>
            <w:r w:rsidRPr="00F75926">
              <w:rPr>
                <w:bCs/>
                <w:sz w:val="20"/>
                <w:szCs w:val="20"/>
              </w:rPr>
              <w:t>Jenis Kegiatan</w:t>
            </w:r>
          </w:p>
        </w:tc>
        <w:tc>
          <w:tcPr>
            <w:tcW w:w="3878" w:type="dxa"/>
            <w:tcBorders>
              <w:top w:val="single" w:sz="4" w:space="0" w:color="auto"/>
              <w:bottom w:val="single" w:sz="4" w:space="0" w:color="auto"/>
            </w:tcBorders>
            <w:vAlign w:val="center"/>
          </w:tcPr>
          <w:p w14:paraId="114C8FFB" w14:textId="77777777" w:rsidR="00557AF3" w:rsidRPr="00F75926" w:rsidRDefault="00557AF3" w:rsidP="00F75926">
            <w:pPr>
              <w:jc w:val="center"/>
              <w:rPr>
                <w:bCs/>
                <w:sz w:val="20"/>
                <w:szCs w:val="20"/>
              </w:rPr>
            </w:pPr>
            <w:r w:rsidRPr="00F75926">
              <w:rPr>
                <w:bCs/>
                <w:sz w:val="20"/>
                <w:szCs w:val="20"/>
              </w:rPr>
              <w:t>Mekanisme</w:t>
            </w:r>
          </w:p>
        </w:tc>
        <w:tc>
          <w:tcPr>
            <w:tcW w:w="1417" w:type="dxa"/>
            <w:tcBorders>
              <w:top w:val="single" w:sz="4" w:space="0" w:color="auto"/>
              <w:bottom w:val="single" w:sz="4" w:space="0" w:color="auto"/>
            </w:tcBorders>
            <w:vAlign w:val="center"/>
          </w:tcPr>
          <w:p w14:paraId="413C54BE" w14:textId="4E26D1E0" w:rsidR="00557AF3" w:rsidRPr="00F75926" w:rsidRDefault="00557AF3" w:rsidP="00F75926">
            <w:pPr>
              <w:jc w:val="center"/>
              <w:rPr>
                <w:bCs/>
                <w:sz w:val="20"/>
                <w:szCs w:val="20"/>
              </w:rPr>
            </w:pPr>
            <w:r w:rsidRPr="00F75926">
              <w:rPr>
                <w:bCs/>
                <w:sz w:val="20"/>
                <w:szCs w:val="20"/>
              </w:rPr>
              <w:t xml:space="preserve">Target dan </w:t>
            </w:r>
            <w:r w:rsidR="00F75926" w:rsidRPr="00F75926">
              <w:rPr>
                <w:bCs/>
                <w:sz w:val="20"/>
                <w:szCs w:val="20"/>
              </w:rPr>
              <w:t>Sasaran</w:t>
            </w:r>
          </w:p>
        </w:tc>
        <w:tc>
          <w:tcPr>
            <w:tcW w:w="1559" w:type="dxa"/>
            <w:tcBorders>
              <w:top w:val="single" w:sz="4" w:space="0" w:color="auto"/>
              <w:bottom w:val="single" w:sz="4" w:space="0" w:color="auto"/>
            </w:tcBorders>
            <w:vAlign w:val="center"/>
          </w:tcPr>
          <w:p w14:paraId="428BDE95" w14:textId="5244CB88" w:rsidR="00557AF3" w:rsidRPr="00F75926" w:rsidRDefault="00557AF3" w:rsidP="00F75926">
            <w:pPr>
              <w:jc w:val="center"/>
              <w:rPr>
                <w:bCs/>
                <w:sz w:val="20"/>
                <w:szCs w:val="20"/>
              </w:rPr>
            </w:pPr>
            <w:r w:rsidRPr="00F75926">
              <w:rPr>
                <w:bCs/>
                <w:sz w:val="20"/>
                <w:szCs w:val="20"/>
              </w:rPr>
              <w:t xml:space="preserve">Waktu </w:t>
            </w:r>
            <w:r w:rsidR="00F75926" w:rsidRPr="00F75926">
              <w:rPr>
                <w:bCs/>
                <w:sz w:val="20"/>
                <w:szCs w:val="20"/>
              </w:rPr>
              <w:t>Pelaksanaan</w:t>
            </w:r>
          </w:p>
        </w:tc>
      </w:tr>
      <w:tr w:rsidR="00557AF3" w:rsidRPr="00F75926" w14:paraId="7D85939C" w14:textId="77777777" w:rsidTr="00F7121F">
        <w:tc>
          <w:tcPr>
            <w:tcW w:w="510" w:type="dxa"/>
            <w:tcBorders>
              <w:top w:val="single" w:sz="4" w:space="0" w:color="auto"/>
              <w:bottom w:val="single" w:sz="4" w:space="0" w:color="auto"/>
            </w:tcBorders>
            <w:vAlign w:val="center"/>
          </w:tcPr>
          <w:p w14:paraId="51790422" w14:textId="62E0C77F" w:rsidR="00557AF3" w:rsidRPr="00F75926" w:rsidRDefault="00557AF3" w:rsidP="00F75926">
            <w:pPr>
              <w:jc w:val="center"/>
              <w:rPr>
                <w:sz w:val="20"/>
                <w:szCs w:val="20"/>
              </w:rPr>
            </w:pPr>
            <w:r w:rsidRPr="00F75926">
              <w:rPr>
                <w:sz w:val="20"/>
                <w:szCs w:val="20"/>
              </w:rPr>
              <w:t>1</w:t>
            </w:r>
          </w:p>
        </w:tc>
        <w:tc>
          <w:tcPr>
            <w:tcW w:w="1701" w:type="dxa"/>
            <w:tcBorders>
              <w:top w:val="single" w:sz="4" w:space="0" w:color="auto"/>
              <w:bottom w:val="single" w:sz="4" w:space="0" w:color="auto"/>
            </w:tcBorders>
            <w:vAlign w:val="center"/>
          </w:tcPr>
          <w:p w14:paraId="2AA05ACE" w14:textId="61805822" w:rsidR="00557AF3" w:rsidRPr="00F75926" w:rsidRDefault="004F6E3E" w:rsidP="00F75926">
            <w:pPr>
              <w:rPr>
                <w:sz w:val="20"/>
                <w:szCs w:val="20"/>
              </w:rPr>
            </w:pPr>
            <w:r w:rsidRPr="00F75926">
              <w:rPr>
                <w:sz w:val="20"/>
                <w:szCs w:val="20"/>
              </w:rPr>
              <w:t>Pembelajaran</w:t>
            </w:r>
            <w:r w:rsidR="00557AF3" w:rsidRPr="00F75926">
              <w:rPr>
                <w:sz w:val="20"/>
                <w:szCs w:val="20"/>
              </w:rPr>
              <w:t xml:space="preserve"> </w:t>
            </w:r>
            <w:r w:rsidRPr="00F75926">
              <w:rPr>
                <w:sz w:val="20"/>
                <w:szCs w:val="20"/>
              </w:rPr>
              <w:t>Literasi</w:t>
            </w:r>
          </w:p>
        </w:tc>
        <w:tc>
          <w:tcPr>
            <w:tcW w:w="3878" w:type="dxa"/>
            <w:tcBorders>
              <w:top w:val="single" w:sz="4" w:space="0" w:color="auto"/>
              <w:bottom w:val="single" w:sz="4" w:space="0" w:color="auto"/>
            </w:tcBorders>
            <w:vAlign w:val="center"/>
          </w:tcPr>
          <w:p w14:paraId="64C84B21" w14:textId="7BC9685A" w:rsidR="00557AF3" w:rsidRPr="00F75926" w:rsidRDefault="004F6E3E" w:rsidP="00F75926">
            <w:pPr>
              <w:rPr>
                <w:sz w:val="20"/>
                <w:szCs w:val="20"/>
              </w:rPr>
            </w:pPr>
            <w:r w:rsidRPr="00F75926">
              <w:rPr>
                <w:sz w:val="20"/>
                <w:szCs w:val="20"/>
              </w:rPr>
              <w:t>Mendampingi</w:t>
            </w:r>
            <w:r w:rsidR="00557AF3" w:rsidRPr="00F75926">
              <w:rPr>
                <w:sz w:val="20"/>
                <w:szCs w:val="20"/>
              </w:rPr>
              <w:t xml:space="preserve"> dan </w:t>
            </w:r>
            <w:r w:rsidRPr="00F75926">
              <w:rPr>
                <w:sz w:val="20"/>
                <w:szCs w:val="20"/>
              </w:rPr>
              <w:t>membantu</w:t>
            </w:r>
            <w:r w:rsidR="00557AF3" w:rsidRPr="00F75926">
              <w:rPr>
                <w:sz w:val="20"/>
                <w:szCs w:val="20"/>
              </w:rPr>
              <w:t xml:space="preserve"> guru dalam </w:t>
            </w:r>
            <w:r w:rsidRPr="00F75926">
              <w:rPr>
                <w:sz w:val="20"/>
                <w:szCs w:val="20"/>
              </w:rPr>
              <w:t>melaksanakan</w:t>
            </w:r>
            <w:r w:rsidR="00557AF3" w:rsidRPr="00F75926">
              <w:rPr>
                <w:sz w:val="20"/>
                <w:szCs w:val="20"/>
              </w:rPr>
              <w:t xml:space="preserve"> </w:t>
            </w:r>
            <w:r w:rsidRPr="00F75926">
              <w:rPr>
                <w:sz w:val="20"/>
                <w:szCs w:val="20"/>
              </w:rPr>
              <w:t>proses</w:t>
            </w:r>
            <w:r w:rsidR="00557AF3" w:rsidRPr="00F75926">
              <w:rPr>
                <w:sz w:val="20"/>
                <w:szCs w:val="20"/>
              </w:rPr>
              <w:t xml:space="preserve"> </w:t>
            </w:r>
            <w:r w:rsidRPr="00F75926">
              <w:rPr>
                <w:sz w:val="20"/>
                <w:szCs w:val="20"/>
              </w:rPr>
              <w:t>belajar</w:t>
            </w:r>
            <w:r w:rsidR="00557AF3" w:rsidRPr="00F75926">
              <w:rPr>
                <w:sz w:val="20"/>
                <w:szCs w:val="20"/>
              </w:rPr>
              <w:t xml:space="preserve"> </w:t>
            </w:r>
            <w:r w:rsidRPr="00F75926">
              <w:rPr>
                <w:sz w:val="20"/>
                <w:szCs w:val="20"/>
              </w:rPr>
              <w:t>mengajar</w:t>
            </w:r>
            <w:r w:rsidR="00557AF3" w:rsidRPr="00F75926">
              <w:rPr>
                <w:sz w:val="20"/>
                <w:szCs w:val="20"/>
              </w:rPr>
              <w:t xml:space="preserve"> mata </w:t>
            </w:r>
            <w:r w:rsidRPr="00F75926">
              <w:rPr>
                <w:sz w:val="20"/>
                <w:szCs w:val="20"/>
              </w:rPr>
              <w:t>pelajaran</w:t>
            </w:r>
            <w:r w:rsidR="00557AF3" w:rsidRPr="00F75926">
              <w:rPr>
                <w:sz w:val="20"/>
                <w:szCs w:val="20"/>
              </w:rPr>
              <w:t xml:space="preserve"> </w:t>
            </w:r>
            <w:r w:rsidRPr="00F75926">
              <w:rPr>
                <w:sz w:val="20"/>
                <w:szCs w:val="20"/>
              </w:rPr>
              <w:t>Tematik</w:t>
            </w:r>
            <w:r w:rsidR="00557AF3" w:rsidRPr="00F75926">
              <w:rPr>
                <w:sz w:val="20"/>
                <w:szCs w:val="20"/>
              </w:rPr>
              <w:t xml:space="preserve">. </w:t>
            </w:r>
          </w:p>
        </w:tc>
        <w:tc>
          <w:tcPr>
            <w:tcW w:w="1417" w:type="dxa"/>
            <w:tcBorders>
              <w:top w:val="single" w:sz="4" w:space="0" w:color="auto"/>
              <w:bottom w:val="single" w:sz="4" w:space="0" w:color="auto"/>
            </w:tcBorders>
            <w:vAlign w:val="center"/>
          </w:tcPr>
          <w:p w14:paraId="72F716F7" w14:textId="77777777" w:rsidR="00557AF3" w:rsidRPr="00F75926" w:rsidRDefault="00557AF3" w:rsidP="00F75926">
            <w:pPr>
              <w:rPr>
                <w:sz w:val="20"/>
                <w:szCs w:val="20"/>
              </w:rPr>
            </w:pPr>
            <w:r w:rsidRPr="00F75926">
              <w:rPr>
                <w:sz w:val="20"/>
                <w:szCs w:val="20"/>
              </w:rPr>
              <w:t>Siswa</w:t>
            </w:r>
          </w:p>
        </w:tc>
        <w:tc>
          <w:tcPr>
            <w:tcW w:w="1559" w:type="dxa"/>
            <w:tcBorders>
              <w:top w:val="single" w:sz="4" w:space="0" w:color="auto"/>
              <w:bottom w:val="single" w:sz="4" w:space="0" w:color="auto"/>
            </w:tcBorders>
            <w:vAlign w:val="center"/>
          </w:tcPr>
          <w:p w14:paraId="0C38E3BD" w14:textId="1B2262B6" w:rsidR="00557AF3" w:rsidRPr="00F75926" w:rsidRDefault="00557AF3" w:rsidP="00F75926">
            <w:pPr>
              <w:rPr>
                <w:sz w:val="20"/>
                <w:szCs w:val="20"/>
              </w:rPr>
            </w:pPr>
            <w:r w:rsidRPr="00F75926">
              <w:rPr>
                <w:sz w:val="20"/>
                <w:szCs w:val="20"/>
              </w:rPr>
              <w:t xml:space="preserve">6x dalam </w:t>
            </w:r>
            <w:r w:rsidR="004F6E3E" w:rsidRPr="00F75926">
              <w:rPr>
                <w:sz w:val="20"/>
                <w:szCs w:val="20"/>
              </w:rPr>
              <w:t>sepekan</w:t>
            </w:r>
          </w:p>
        </w:tc>
      </w:tr>
      <w:tr w:rsidR="00557AF3" w:rsidRPr="00F75926" w14:paraId="144A8DBE" w14:textId="77777777" w:rsidTr="00F7121F">
        <w:trPr>
          <w:trHeight w:val="470"/>
        </w:trPr>
        <w:tc>
          <w:tcPr>
            <w:tcW w:w="510" w:type="dxa"/>
            <w:tcBorders>
              <w:top w:val="single" w:sz="4" w:space="0" w:color="auto"/>
              <w:bottom w:val="single" w:sz="4" w:space="0" w:color="auto"/>
            </w:tcBorders>
            <w:vAlign w:val="center"/>
          </w:tcPr>
          <w:p w14:paraId="087CD298" w14:textId="64523F1B" w:rsidR="00557AF3" w:rsidRPr="00F75926" w:rsidRDefault="00557AF3" w:rsidP="00F75926">
            <w:pPr>
              <w:jc w:val="center"/>
              <w:rPr>
                <w:sz w:val="20"/>
                <w:szCs w:val="20"/>
              </w:rPr>
            </w:pPr>
            <w:r w:rsidRPr="00F75926">
              <w:rPr>
                <w:sz w:val="20"/>
                <w:szCs w:val="20"/>
              </w:rPr>
              <w:t>2</w:t>
            </w:r>
          </w:p>
        </w:tc>
        <w:tc>
          <w:tcPr>
            <w:tcW w:w="1701" w:type="dxa"/>
            <w:tcBorders>
              <w:top w:val="single" w:sz="4" w:space="0" w:color="auto"/>
              <w:bottom w:val="single" w:sz="4" w:space="0" w:color="auto"/>
            </w:tcBorders>
            <w:vAlign w:val="center"/>
          </w:tcPr>
          <w:p w14:paraId="37A7BBB4" w14:textId="437F18CB" w:rsidR="00557AF3" w:rsidRPr="00F75926" w:rsidRDefault="004F6E3E" w:rsidP="00F75926">
            <w:pPr>
              <w:rPr>
                <w:sz w:val="20"/>
                <w:szCs w:val="20"/>
              </w:rPr>
            </w:pPr>
            <w:r w:rsidRPr="00F75926">
              <w:rPr>
                <w:sz w:val="20"/>
                <w:szCs w:val="20"/>
              </w:rPr>
              <w:t>Pembelajaran</w:t>
            </w:r>
            <w:r w:rsidR="00557AF3" w:rsidRPr="00F75926">
              <w:rPr>
                <w:sz w:val="20"/>
                <w:szCs w:val="20"/>
              </w:rPr>
              <w:t xml:space="preserve"> </w:t>
            </w:r>
            <w:r w:rsidRPr="00F75926">
              <w:rPr>
                <w:sz w:val="20"/>
                <w:szCs w:val="20"/>
              </w:rPr>
              <w:t>Numerasi</w:t>
            </w:r>
          </w:p>
        </w:tc>
        <w:tc>
          <w:tcPr>
            <w:tcW w:w="3878" w:type="dxa"/>
            <w:tcBorders>
              <w:top w:val="single" w:sz="4" w:space="0" w:color="auto"/>
              <w:bottom w:val="single" w:sz="4" w:space="0" w:color="auto"/>
            </w:tcBorders>
            <w:vAlign w:val="center"/>
          </w:tcPr>
          <w:p w14:paraId="38D8C1DB" w14:textId="658C32F9" w:rsidR="00557AF3" w:rsidRPr="00F75926" w:rsidRDefault="004F6E3E" w:rsidP="00F75926">
            <w:pPr>
              <w:rPr>
                <w:sz w:val="20"/>
                <w:szCs w:val="20"/>
              </w:rPr>
            </w:pPr>
            <w:r w:rsidRPr="00F75926">
              <w:rPr>
                <w:sz w:val="20"/>
                <w:szCs w:val="20"/>
              </w:rPr>
              <w:t>Mendampingi</w:t>
            </w:r>
            <w:r w:rsidR="00557AF3" w:rsidRPr="00F75926">
              <w:rPr>
                <w:sz w:val="20"/>
                <w:szCs w:val="20"/>
              </w:rPr>
              <w:t xml:space="preserve"> dan </w:t>
            </w:r>
            <w:r w:rsidRPr="00F75926">
              <w:rPr>
                <w:sz w:val="20"/>
                <w:szCs w:val="20"/>
              </w:rPr>
              <w:t>membantu</w:t>
            </w:r>
            <w:r w:rsidR="00557AF3" w:rsidRPr="00F75926">
              <w:rPr>
                <w:sz w:val="20"/>
                <w:szCs w:val="20"/>
              </w:rPr>
              <w:t xml:space="preserve"> guru </w:t>
            </w:r>
            <w:r w:rsidRPr="00F75926">
              <w:rPr>
                <w:sz w:val="20"/>
                <w:szCs w:val="20"/>
              </w:rPr>
              <w:t>kelas</w:t>
            </w:r>
            <w:r w:rsidR="00557AF3" w:rsidRPr="00F75926">
              <w:rPr>
                <w:sz w:val="20"/>
                <w:szCs w:val="20"/>
              </w:rPr>
              <w:t xml:space="preserve"> untuk </w:t>
            </w:r>
            <w:r w:rsidRPr="00F75926">
              <w:rPr>
                <w:sz w:val="20"/>
                <w:szCs w:val="20"/>
              </w:rPr>
              <w:t>mengajar</w:t>
            </w:r>
            <w:r w:rsidR="00557AF3" w:rsidRPr="00F75926">
              <w:rPr>
                <w:sz w:val="20"/>
                <w:szCs w:val="20"/>
              </w:rPr>
              <w:t xml:space="preserve"> dalam </w:t>
            </w:r>
            <w:r w:rsidRPr="00F75926">
              <w:rPr>
                <w:sz w:val="20"/>
                <w:szCs w:val="20"/>
              </w:rPr>
              <w:t>melaksanakan</w:t>
            </w:r>
            <w:r w:rsidR="00557AF3" w:rsidRPr="00F75926">
              <w:rPr>
                <w:sz w:val="20"/>
                <w:szCs w:val="20"/>
              </w:rPr>
              <w:t xml:space="preserve"> </w:t>
            </w:r>
            <w:r w:rsidRPr="00F75926">
              <w:rPr>
                <w:sz w:val="20"/>
                <w:szCs w:val="20"/>
              </w:rPr>
              <w:t>proses</w:t>
            </w:r>
            <w:r w:rsidR="00557AF3" w:rsidRPr="00F75926">
              <w:rPr>
                <w:sz w:val="20"/>
                <w:szCs w:val="20"/>
              </w:rPr>
              <w:t xml:space="preserve"> </w:t>
            </w:r>
            <w:r w:rsidRPr="00F75926">
              <w:rPr>
                <w:sz w:val="20"/>
                <w:szCs w:val="20"/>
              </w:rPr>
              <w:t>belajar</w:t>
            </w:r>
            <w:r w:rsidR="00557AF3" w:rsidRPr="00F75926">
              <w:rPr>
                <w:sz w:val="20"/>
                <w:szCs w:val="20"/>
              </w:rPr>
              <w:t xml:space="preserve"> </w:t>
            </w:r>
            <w:r w:rsidRPr="00F75926">
              <w:rPr>
                <w:sz w:val="20"/>
                <w:szCs w:val="20"/>
              </w:rPr>
              <w:t>mengajar</w:t>
            </w:r>
            <w:r w:rsidR="00557AF3" w:rsidRPr="00F75926">
              <w:rPr>
                <w:sz w:val="20"/>
                <w:szCs w:val="20"/>
              </w:rPr>
              <w:t xml:space="preserve"> mata </w:t>
            </w:r>
            <w:r w:rsidRPr="00F75926">
              <w:rPr>
                <w:sz w:val="20"/>
                <w:szCs w:val="20"/>
              </w:rPr>
              <w:t>pelajaran</w:t>
            </w:r>
            <w:r w:rsidR="00557AF3" w:rsidRPr="00F75926">
              <w:rPr>
                <w:sz w:val="20"/>
                <w:szCs w:val="20"/>
              </w:rPr>
              <w:t xml:space="preserve"> </w:t>
            </w:r>
            <w:r w:rsidRPr="00F75926">
              <w:rPr>
                <w:sz w:val="20"/>
                <w:szCs w:val="20"/>
              </w:rPr>
              <w:t>Tematik</w:t>
            </w:r>
            <w:r w:rsidR="00557AF3" w:rsidRPr="00F75926">
              <w:rPr>
                <w:sz w:val="20"/>
                <w:szCs w:val="20"/>
              </w:rPr>
              <w:t>.</w:t>
            </w:r>
          </w:p>
        </w:tc>
        <w:tc>
          <w:tcPr>
            <w:tcW w:w="1417" w:type="dxa"/>
            <w:tcBorders>
              <w:top w:val="single" w:sz="4" w:space="0" w:color="auto"/>
              <w:bottom w:val="single" w:sz="4" w:space="0" w:color="auto"/>
            </w:tcBorders>
            <w:vAlign w:val="center"/>
          </w:tcPr>
          <w:p w14:paraId="6E91C3C0" w14:textId="77777777" w:rsidR="00557AF3" w:rsidRPr="00F75926" w:rsidRDefault="00557AF3" w:rsidP="00F75926">
            <w:pPr>
              <w:rPr>
                <w:sz w:val="20"/>
                <w:szCs w:val="20"/>
              </w:rPr>
            </w:pPr>
            <w:r w:rsidRPr="00F75926">
              <w:rPr>
                <w:sz w:val="20"/>
                <w:szCs w:val="20"/>
              </w:rPr>
              <w:t>Siswa</w:t>
            </w:r>
          </w:p>
        </w:tc>
        <w:tc>
          <w:tcPr>
            <w:tcW w:w="1559" w:type="dxa"/>
            <w:tcBorders>
              <w:top w:val="single" w:sz="4" w:space="0" w:color="auto"/>
              <w:bottom w:val="single" w:sz="4" w:space="0" w:color="auto"/>
            </w:tcBorders>
            <w:vAlign w:val="center"/>
          </w:tcPr>
          <w:p w14:paraId="690F8ABE" w14:textId="292CA9E4" w:rsidR="00557AF3" w:rsidRPr="00F75926" w:rsidRDefault="00557AF3" w:rsidP="00F75926">
            <w:pPr>
              <w:rPr>
                <w:sz w:val="20"/>
                <w:szCs w:val="20"/>
              </w:rPr>
            </w:pPr>
            <w:r w:rsidRPr="00F75926">
              <w:rPr>
                <w:sz w:val="20"/>
                <w:szCs w:val="20"/>
              </w:rPr>
              <w:t xml:space="preserve">6x dalam </w:t>
            </w:r>
            <w:r w:rsidR="004F6E3E" w:rsidRPr="00F75926">
              <w:rPr>
                <w:sz w:val="20"/>
                <w:szCs w:val="20"/>
              </w:rPr>
              <w:t>sepekan</w:t>
            </w:r>
          </w:p>
        </w:tc>
      </w:tr>
    </w:tbl>
    <w:p w14:paraId="0B2C6906" w14:textId="77777777" w:rsidR="00557AF3" w:rsidRDefault="00557AF3" w:rsidP="00F75926">
      <w:pPr>
        <w:pStyle w:val="ListParagraph"/>
        <w:spacing w:after="0" w:line="240" w:lineRule="auto"/>
        <w:ind w:left="1146" w:hanging="579"/>
        <w:jc w:val="center"/>
        <w:rPr>
          <w:rFonts w:ascii="Times New Roman" w:eastAsia="Times New Roman" w:hAnsi="Times New Roman"/>
          <w:b/>
          <w:sz w:val="24"/>
          <w:szCs w:val="24"/>
        </w:rPr>
      </w:pPr>
    </w:p>
    <w:p w14:paraId="41C5CB18" w14:textId="087105D3" w:rsidR="00557AF3" w:rsidRPr="007D532C" w:rsidRDefault="004F6E3E" w:rsidP="00F75926">
      <w:pPr>
        <w:pStyle w:val="ListParagraph"/>
        <w:spacing w:after="0" w:line="240" w:lineRule="auto"/>
        <w:ind w:left="1146" w:hanging="579"/>
        <w:jc w:val="center"/>
        <w:rPr>
          <w:rFonts w:ascii="Times New Roman" w:eastAsia="Times New Roman" w:hAnsi="Times New Roman"/>
          <w:bCs/>
          <w:sz w:val="24"/>
          <w:szCs w:val="24"/>
        </w:rPr>
      </w:pPr>
      <w:r w:rsidRPr="004F6E3E">
        <w:rPr>
          <w:rFonts w:ascii="Times New Roman" w:eastAsia="Times New Roman" w:hAnsi="Times New Roman"/>
          <w:bCs/>
          <w:sz w:val="24"/>
          <w:szCs w:val="24"/>
        </w:rPr>
        <w:t>Tabel 3. Bantuan Adaptasi Teknologi</w:t>
      </w:r>
    </w:p>
    <w:tbl>
      <w:tblPr>
        <w:tblStyle w:val="TableGrid"/>
        <w:tblW w:w="0" w:type="auto"/>
        <w:tblInd w:w="-1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
        <w:gridCol w:w="1645"/>
        <w:gridCol w:w="3948"/>
        <w:gridCol w:w="1477"/>
        <w:gridCol w:w="1497"/>
      </w:tblGrid>
      <w:tr w:rsidR="00557AF3" w:rsidRPr="00F75926" w14:paraId="017F8C82" w14:textId="77777777" w:rsidTr="00F7121F">
        <w:tc>
          <w:tcPr>
            <w:tcW w:w="510" w:type="dxa"/>
            <w:tcBorders>
              <w:top w:val="single" w:sz="4" w:space="0" w:color="auto"/>
              <w:bottom w:val="single" w:sz="4" w:space="0" w:color="auto"/>
            </w:tcBorders>
            <w:vAlign w:val="center"/>
          </w:tcPr>
          <w:p w14:paraId="5C0D2F3C" w14:textId="77777777" w:rsidR="00557AF3" w:rsidRPr="00F75926" w:rsidRDefault="00557AF3" w:rsidP="00F75926">
            <w:pPr>
              <w:jc w:val="center"/>
              <w:rPr>
                <w:bCs/>
                <w:sz w:val="20"/>
                <w:szCs w:val="20"/>
              </w:rPr>
            </w:pPr>
            <w:r w:rsidRPr="00F75926">
              <w:rPr>
                <w:bCs/>
                <w:sz w:val="20"/>
                <w:szCs w:val="20"/>
              </w:rPr>
              <w:t>No</w:t>
            </w:r>
          </w:p>
        </w:tc>
        <w:tc>
          <w:tcPr>
            <w:tcW w:w="1645" w:type="dxa"/>
            <w:tcBorders>
              <w:top w:val="single" w:sz="4" w:space="0" w:color="auto"/>
              <w:bottom w:val="single" w:sz="4" w:space="0" w:color="auto"/>
            </w:tcBorders>
            <w:vAlign w:val="center"/>
          </w:tcPr>
          <w:p w14:paraId="00D9F0A2" w14:textId="77777777" w:rsidR="00557AF3" w:rsidRPr="00F75926" w:rsidRDefault="00557AF3" w:rsidP="00F75926">
            <w:pPr>
              <w:jc w:val="center"/>
              <w:rPr>
                <w:bCs/>
                <w:sz w:val="20"/>
                <w:szCs w:val="20"/>
              </w:rPr>
            </w:pPr>
            <w:r w:rsidRPr="00F75926">
              <w:rPr>
                <w:bCs/>
                <w:sz w:val="20"/>
                <w:szCs w:val="20"/>
              </w:rPr>
              <w:t>Jenis Kegiatan</w:t>
            </w:r>
          </w:p>
        </w:tc>
        <w:tc>
          <w:tcPr>
            <w:tcW w:w="3948" w:type="dxa"/>
            <w:tcBorders>
              <w:top w:val="single" w:sz="4" w:space="0" w:color="auto"/>
              <w:bottom w:val="single" w:sz="4" w:space="0" w:color="auto"/>
            </w:tcBorders>
            <w:vAlign w:val="center"/>
          </w:tcPr>
          <w:p w14:paraId="43F1368A" w14:textId="77777777" w:rsidR="00557AF3" w:rsidRPr="00F75926" w:rsidRDefault="00557AF3" w:rsidP="00F75926">
            <w:pPr>
              <w:jc w:val="center"/>
              <w:rPr>
                <w:bCs/>
                <w:sz w:val="20"/>
                <w:szCs w:val="20"/>
              </w:rPr>
            </w:pPr>
            <w:r w:rsidRPr="00F75926">
              <w:rPr>
                <w:bCs/>
                <w:sz w:val="20"/>
                <w:szCs w:val="20"/>
              </w:rPr>
              <w:t>Mekanisme</w:t>
            </w:r>
          </w:p>
        </w:tc>
        <w:tc>
          <w:tcPr>
            <w:tcW w:w="1477" w:type="dxa"/>
            <w:tcBorders>
              <w:top w:val="single" w:sz="4" w:space="0" w:color="auto"/>
              <w:bottom w:val="single" w:sz="4" w:space="0" w:color="auto"/>
            </w:tcBorders>
            <w:vAlign w:val="center"/>
          </w:tcPr>
          <w:p w14:paraId="17C6351C" w14:textId="08B72246" w:rsidR="00557AF3" w:rsidRPr="00F75926" w:rsidRDefault="00557AF3" w:rsidP="00F75926">
            <w:pPr>
              <w:jc w:val="center"/>
              <w:rPr>
                <w:bCs/>
                <w:sz w:val="20"/>
                <w:szCs w:val="20"/>
              </w:rPr>
            </w:pPr>
            <w:r w:rsidRPr="00F75926">
              <w:rPr>
                <w:bCs/>
                <w:sz w:val="20"/>
                <w:szCs w:val="20"/>
              </w:rPr>
              <w:t xml:space="preserve">Target dan </w:t>
            </w:r>
            <w:r w:rsidR="00F75926" w:rsidRPr="00F75926">
              <w:rPr>
                <w:bCs/>
                <w:sz w:val="20"/>
                <w:szCs w:val="20"/>
              </w:rPr>
              <w:t>Sasaran</w:t>
            </w:r>
          </w:p>
        </w:tc>
        <w:tc>
          <w:tcPr>
            <w:tcW w:w="1497" w:type="dxa"/>
            <w:tcBorders>
              <w:top w:val="single" w:sz="4" w:space="0" w:color="auto"/>
              <w:bottom w:val="single" w:sz="4" w:space="0" w:color="auto"/>
            </w:tcBorders>
            <w:vAlign w:val="center"/>
          </w:tcPr>
          <w:p w14:paraId="29F04479" w14:textId="5CA15808" w:rsidR="00557AF3" w:rsidRPr="00F75926" w:rsidRDefault="00557AF3" w:rsidP="00F75926">
            <w:pPr>
              <w:jc w:val="center"/>
              <w:rPr>
                <w:bCs/>
                <w:sz w:val="20"/>
                <w:szCs w:val="20"/>
              </w:rPr>
            </w:pPr>
            <w:r w:rsidRPr="00F75926">
              <w:rPr>
                <w:bCs/>
                <w:sz w:val="20"/>
                <w:szCs w:val="20"/>
              </w:rPr>
              <w:t xml:space="preserve">Waktu </w:t>
            </w:r>
            <w:r w:rsidR="00F75926" w:rsidRPr="00F75926">
              <w:rPr>
                <w:bCs/>
                <w:sz w:val="20"/>
                <w:szCs w:val="20"/>
              </w:rPr>
              <w:t>Pelaksanaan</w:t>
            </w:r>
          </w:p>
        </w:tc>
      </w:tr>
      <w:tr w:rsidR="00557AF3" w:rsidRPr="00F75926" w14:paraId="3C319889" w14:textId="77777777" w:rsidTr="00F7121F">
        <w:tc>
          <w:tcPr>
            <w:tcW w:w="510" w:type="dxa"/>
            <w:tcBorders>
              <w:top w:val="single" w:sz="4" w:space="0" w:color="auto"/>
            </w:tcBorders>
            <w:vAlign w:val="center"/>
          </w:tcPr>
          <w:p w14:paraId="153E13B2" w14:textId="26E52DE1" w:rsidR="00557AF3" w:rsidRPr="00F75926" w:rsidRDefault="00557AF3" w:rsidP="00F75926">
            <w:pPr>
              <w:jc w:val="center"/>
              <w:rPr>
                <w:sz w:val="20"/>
                <w:szCs w:val="20"/>
              </w:rPr>
            </w:pPr>
            <w:r w:rsidRPr="00F75926">
              <w:rPr>
                <w:sz w:val="20"/>
                <w:szCs w:val="20"/>
              </w:rPr>
              <w:t>1</w:t>
            </w:r>
          </w:p>
        </w:tc>
        <w:tc>
          <w:tcPr>
            <w:tcW w:w="1645" w:type="dxa"/>
            <w:tcBorders>
              <w:top w:val="single" w:sz="4" w:space="0" w:color="auto"/>
            </w:tcBorders>
            <w:vAlign w:val="center"/>
          </w:tcPr>
          <w:p w14:paraId="09865D8C" w14:textId="5892A2CB" w:rsidR="00557AF3" w:rsidRPr="00F75926" w:rsidRDefault="00557AF3" w:rsidP="00F75926">
            <w:pPr>
              <w:rPr>
                <w:sz w:val="20"/>
                <w:szCs w:val="20"/>
              </w:rPr>
            </w:pPr>
            <w:r w:rsidRPr="00F75926">
              <w:rPr>
                <w:sz w:val="20"/>
                <w:szCs w:val="20"/>
              </w:rPr>
              <w:t xml:space="preserve">Sharing IT </w:t>
            </w:r>
          </w:p>
        </w:tc>
        <w:tc>
          <w:tcPr>
            <w:tcW w:w="3948" w:type="dxa"/>
            <w:tcBorders>
              <w:top w:val="single" w:sz="4" w:space="0" w:color="auto"/>
            </w:tcBorders>
            <w:vAlign w:val="center"/>
          </w:tcPr>
          <w:p w14:paraId="02BF8696" w14:textId="3A5F71CC" w:rsidR="00557AF3" w:rsidRPr="00F75926" w:rsidRDefault="004F6E3E" w:rsidP="00F75926">
            <w:pPr>
              <w:rPr>
                <w:sz w:val="20"/>
                <w:szCs w:val="20"/>
              </w:rPr>
            </w:pPr>
            <w:r w:rsidRPr="00F75926">
              <w:rPr>
                <w:sz w:val="20"/>
                <w:szCs w:val="20"/>
              </w:rPr>
              <w:t>Mengarahkan</w:t>
            </w:r>
            <w:r w:rsidR="00557AF3" w:rsidRPr="00F75926">
              <w:rPr>
                <w:sz w:val="20"/>
                <w:szCs w:val="20"/>
              </w:rPr>
              <w:t xml:space="preserve"> dan </w:t>
            </w:r>
            <w:r w:rsidRPr="00F75926">
              <w:rPr>
                <w:sz w:val="20"/>
                <w:szCs w:val="20"/>
              </w:rPr>
              <w:t>mendampingi</w:t>
            </w:r>
            <w:r w:rsidR="00557AF3" w:rsidRPr="00F75926">
              <w:rPr>
                <w:sz w:val="20"/>
                <w:szCs w:val="20"/>
              </w:rPr>
              <w:t xml:space="preserve"> guru dalam </w:t>
            </w:r>
            <w:r w:rsidRPr="00F75926">
              <w:rPr>
                <w:sz w:val="20"/>
                <w:szCs w:val="20"/>
              </w:rPr>
              <w:t>menggunakan</w:t>
            </w:r>
            <w:r w:rsidR="00557AF3" w:rsidRPr="00F75926">
              <w:rPr>
                <w:sz w:val="20"/>
                <w:szCs w:val="20"/>
              </w:rPr>
              <w:t xml:space="preserve"> aplikasi </w:t>
            </w:r>
            <w:r w:rsidRPr="00F75926">
              <w:rPr>
                <w:sz w:val="20"/>
                <w:szCs w:val="20"/>
              </w:rPr>
              <w:t>Microsoft</w:t>
            </w:r>
            <w:r w:rsidR="00557AF3" w:rsidRPr="00F75926">
              <w:rPr>
                <w:sz w:val="20"/>
                <w:szCs w:val="20"/>
              </w:rPr>
              <w:t xml:space="preserve"> yang dibutuhkan dalam </w:t>
            </w:r>
            <w:r w:rsidRPr="00F75926">
              <w:rPr>
                <w:sz w:val="20"/>
                <w:szCs w:val="20"/>
              </w:rPr>
              <w:t>proses</w:t>
            </w:r>
            <w:r w:rsidR="00557AF3" w:rsidRPr="00F75926">
              <w:rPr>
                <w:sz w:val="20"/>
                <w:szCs w:val="20"/>
              </w:rPr>
              <w:t xml:space="preserve"> </w:t>
            </w:r>
            <w:r w:rsidRPr="00F75926">
              <w:rPr>
                <w:sz w:val="20"/>
                <w:szCs w:val="20"/>
              </w:rPr>
              <w:t>belajar</w:t>
            </w:r>
            <w:r w:rsidR="00557AF3" w:rsidRPr="00F75926">
              <w:rPr>
                <w:sz w:val="20"/>
                <w:szCs w:val="20"/>
              </w:rPr>
              <w:t xml:space="preserve"> </w:t>
            </w:r>
            <w:r w:rsidRPr="00F75926">
              <w:rPr>
                <w:sz w:val="20"/>
                <w:szCs w:val="20"/>
              </w:rPr>
              <w:t>mengajar</w:t>
            </w:r>
            <w:r w:rsidR="00557AF3" w:rsidRPr="00F75926">
              <w:rPr>
                <w:sz w:val="20"/>
                <w:szCs w:val="20"/>
              </w:rPr>
              <w:t xml:space="preserve"> maupun dalam administrasi </w:t>
            </w:r>
            <w:r w:rsidRPr="00F75926">
              <w:rPr>
                <w:sz w:val="20"/>
                <w:szCs w:val="20"/>
              </w:rPr>
              <w:t>sekolah</w:t>
            </w:r>
          </w:p>
        </w:tc>
        <w:tc>
          <w:tcPr>
            <w:tcW w:w="1477" w:type="dxa"/>
            <w:tcBorders>
              <w:top w:val="single" w:sz="4" w:space="0" w:color="auto"/>
            </w:tcBorders>
            <w:vAlign w:val="center"/>
          </w:tcPr>
          <w:p w14:paraId="089AE59A" w14:textId="2734CD30" w:rsidR="00557AF3" w:rsidRPr="00F75926" w:rsidRDefault="00557AF3" w:rsidP="00F75926">
            <w:pPr>
              <w:rPr>
                <w:sz w:val="20"/>
                <w:szCs w:val="20"/>
              </w:rPr>
            </w:pPr>
            <w:r w:rsidRPr="00F75926">
              <w:rPr>
                <w:sz w:val="20"/>
                <w:szCs w:val="20"/>
              </w:rPr>
              <w:t xml:space="preserve">Guru dan staf </w:t>
            </w:r>
          </w:p>
        </w:tc>
        <w:tc>
          <w:tcPr>
            <w:tcW w:w="1497" w:type="dxa"/>
            <w:tcBorders>
              <w:top w:val="single" w:sz="4" w:space="0" w:color="auto"/>
            </w:tcBorders>
            <w:vAlign w:val="center"/>
          </w:tcPr>
          <w:p w14:paraId="3966EA26" w14:textId="73033DFA" w:rsidR="00557AF3" w:rsidRPr="00F75926" w:rsidRDefault="004F6E3E" w:rsidP="00F75926">
            <w:pPr>
              <w:rPr>
                <w:sz w:val="20"/>
                <w:szCs w:val="20"/>
              </w:rPr>
            </w:pPr>
            <w:r w:rsidRPr="00F75926">
              <w:rPr>
                <w:sz w:val="20"/>
                <w:szCs w:val="20"/>
              </w:rPr>
              <w:t>Selama</w:t>
            </w:r>
            <w:r w:rsidR="00557AF3" w:rsidRPr="00F75926">
              <w:rPr>
                <w:sz w:val="20"/>
                <w:szCs w:val="20"/>
              </w:rPr>
              <w:t xml:space="preserve"> masa </w:t>
            </w:r>
            <w:r w:rsidRPr="00F75926">
              <w:rPr>
                <w:sz w:val="20"/>
                <w:szCs w:val="20"/>
              </w:rPr>
              <w:t>penugasan</w:t>
            </w:r>
            <w:r w:rsidR="00557AF3" w:rsidRPr="00F75926">
              <w:rPr>
                <w:sz w:val="20"/>
                <w:szCs w:val="20"/>
              </w:rPr>
              <w:t xml:space="preserve"> </w:t>
            </w:r>
            <w:r w:rsidRPr="00F75926">
              <w:rPr>
                <w:sz w:val="20"/>
                <w:szCs w:val="20"/>
              </w:rPr>
              <w:t>Kampus Mengajar</w:t>
            </w:r>
          </w:p>
        </w:tc>
      </w:tr>
    </w:tbl>
    <w:p w14:paraId="55B5A5D2" w14:textId="77777777" w:rsidR="00557AF3" w:rsidRPr="005D3F7C" w:rsidRDefault="00557AF3" w:rsidP="00F75926">
      <w:pPr>
        <w:jc w:val="both"/>
      </w:pPr>
    </w:p>
    <w:p w14:paraId="34A75244" w14:textId="2481A9F0" w:rsidR="00557AF3" w:rsidRPr="007D532C" w:rsidRDefault="00F75926" w:rsidP="00F75926">
      <w:pPr>
        <w:ind w:firstLine="567"/>
        <w:jc w:val="center"/>
        <w:rPr>
          <w:bCs/>
        </w:rPr>
      </w:pPr>
      <w:r w:rsidRPr="004F6E3E">
        <w:rPr>
          <w:bCs/>
        </w:rPr>
        <w:t>Tabel</w:t>
      </w:r>
      <w:r w:rsidR="00557AF3" w:rsidRPr="007D532C">
        <w:rPr>
          <w:bCs/>
        </w:rPr>
        <w:t xml:space="preserve"> 4. Bantuan Administrasi</w:t>
      </w:r>
    </w:p>
    <w:tbl>
      <w:tblPr>
        <w:tblStyle w:val="TableGrid"/>
        <w:tblW w:w="9086" w:type="dxa"/>
        <w:tblInd w:w="-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13"/>
        <w:gridCol w:w="1658"/>
        <w:gridCol w:w="3932"/>
        <w:gridCol w:w="1484"/>
        <w:gridCol w:w="1499"/>
      </w:tblGrid>
      <w:tr w:rsidR="00557AF3" w:rsidRPr="00F75926" w14:paraId="5D3E5094" w14:textId="77777777" w:rsidTr="00F7121F">
        <w:tc>
          <w:tcPr>
            <w:tcW w:w="513" w:type="dxa"/>
            <w:tcBorders>
              <w:top w:val="single" w:sz="4" w:space="0" w:color="auto"/>
              <w:bottom w:val="single" w:sz="4" w:space="0" w:color="auto"/>
            </w:tcBorders>
            <w:vAlign w:val="center"/>
          </w:tcPr>
          <w:p w14:paraId="120BC08A" w14:textId="77777777" w:rsidR="00557AF3" w:rsidRPr="00F75926" w:rsidRDefault="00557AF3" w:rsidP="00F75926">
            <w:pPr>
              <w:jc w:val="center"/>
              <w:rPr>
                <w:bCs/>
                <w:sz w:val="20"/>
                <w:szCs w:val="20"/>
              </w:rPr>
            </w:pPr>
            <w:r w:rsidRPr="00F75926">
              <w:rPr>
                <w:bCs/>
                <w:sz w:val="20"/>
                <w:szCs w:val="20"/>
              </w:rPr>
              <w:t>No</w:t>
            </w:r>
          </w:p>
        </w:tc>
        <w:tc>
          <w:tcPr>
            <w:tcW w:w="1658" w:type="dxa"/>
            <w:tcBorders>
              <w:top w:val="single" w:sz="4" w:space="0" w:color="auto"/>
              <w:bottom w:val="single" w:sz="4" w:space="0" w:color="auto"/>
            </w:tcBorders>
            <w:vAlign w:val="center"/>
          </w:tcPr>
          <w:p w14:paraId="67E62CB2" w14:textId="77777777" w:rsidR="00557AF3" w:rsidRPr="00F75926" w:rsidRDefault="00557AF3" w:rsidP="00F75926">
            <w:pPr>
              <w:jc w:val="center"/>
              <w:rPr>
                <w:bCs/>
                <w:sz w:val="20"/>
                <w:szCs w:val="20"/>
              </w:rPr>
            </w:pPr>
            <w:r w:rsidRPr="00F75926">
              <w:rPr>
                <w:bCs/>
                <w:sz w:val="20"/>
                <w:szCs w:val="20"/>
              </w:rPr>
              <w:t>Jenis Kegiatan</w:t>
            </w:r>
          </w:p>
        </w:tc>
        <w:tc>
          <w:tcPr>
            <w:tcW w:w="3932" w:type="dxa"/>
            <w:tcBorders>
              <w:top w:val="single" w:sz="4" w:space="0" w:color="auto"/>
              <w:bottom w:val="single" w:sz="4" w:space="0" w:color="auto"/>
            </w:tcBorders>
            <w:vAlign w:val="center"/>
          </w:tcPr>
          <w:p w14:paraId="044D9C35" w14:textId="77777777" w:rsidR="00557AF3" w:rsidRPr="00F75926" w:rsidRDefault="00557AF3" w:rsidP="00F75926">
            <w:pPr>
              <w:jc w:val="center"/>
              <w:rPr>
                <w:bCs/>
                <w:sz w:val="20"/>
                <w:szCs w:val="20"/>
              </w:rPr>
            </w:pPr>
            <w:r w:rsidRPr="00F75926">
              <w:rPr>
                <w:bCs/>
                <w:sz w:val="20"/>
                <w:szCs w:val="20"/>
              </w:rPr>
              <w:t>Mekanisme</w:t>
            </w:r>
          </w:p>
        </w:tc>
        <w:tc>
          <w:tcPr>
            <w:tcW w:w="1484" w:type="dxa"/>
            <w:tcBorders>
              <w:top w:val="single" w:sz="4" w:space="0" w:color="auto"/>
              <w:bottom w:val="single" w:sz="4" w:space="0" w:color="auto"/>
            </w:tcBorders>
            <w:vAlign w:val="center"/>
          </w:tcPr>
          <w:p w14:paraId="306E542D" w14:textId="77777777" w:rsidR="00557AF3" w:rsidRPr="00F75926" w:rsidRDefault="00557AF3" w:rsidP="00F75926">
            <w:pPr>
              <w:jc w:val="center"/>
              <w:rPr>
                <w:bCs/>
                <w:sz w:val="20"/>
                <w:szCs w:val="20"/>
              </w:rPr>
            </w:pPr>
            <w:r w:rsidRPr="00F75926">
              <w:rPr>
                <w:bCs/>
                <w:sz w:val="20"/>
                <w:szCs w:val="20"/>
              </w:rPr>
              <w:t>Target dan sasaran</w:t>
            </w:r>
          </w:p>
        </w:tc>
        <w:tc>
          <w:tcPr>
            <w:tcW w:w="1499" w:type="dxa"/>
            <w:tcBorders>
              <w:top w:val="single" w:sz="4" w:space="0" w:color="auto"/>
              <w:bottom w:val="single" w:sz="4" w:space="0" w:color="auto"/>
            </w:tcBorders>
            <w:vAlign w:val="center"/>
          </w:tcPr>
          <w:p w14:paraId="013805AC" w14:textId="7DDD40CC" w:rsidR="00557AF3" w:rsidRPr="00F75926" w:rsidRDefault="00557AF3" w:rsidP="00F75926">
            <w:pPr>
              <w:jc w:val="center"/>
              <w:rPr>
                <w:bCs/>
                <w:sz w:val="20"/>
                <w:szCs w:val="20"/>
              </w:rPr>
            </w:pPr>
            <w:r w:rsidRPr="00F75926">
              <w:rPr>
                <w:bCs/>
                <w:sz w:val="20"/>
                <w:szCs w:val="20"/>
              </w:rPr>
              <w:t xml:space="preserve">Waktu </w:t>
            </w:r>
            <w:r w:rsidR="00F75926">
              <w:rPr>
                <w:bCs/>
                <w:sz w:val="20"/>
                <w:szCs w:val="20"/>
              </w:rPr>
              <w:t>P</w:t>
            </w:r>
            <w:r w:rsidRPr="00F75926">
              <w:rPr>
                <w:bCs/>
                <w:sz w:val="20"/>
                <w:szCs w:val="20"/>
              </w:rPr>
              <w:t>elaksanaan</w:t>
            </w:r>
          </w:p>
        </w:tc>
      </w:tr>
      <w:tr w:rsidR="00557AF3" w:rsidRPr="00F75926" w14:paraId="2D9BA39B" w14:textId="77777777" w:rsidTr="00F7121F">
        <w:trPr>
          <w:trHeight w:val="795"/>
        </w:trPr>
        <w:tc>
          <w:tcPr>
            <w:tcW w:w="513" w:type="dxa"/>
            <w:tcBorders>
              <w:top w:val="single" w:sz="4" w:space="0" w:color="auto"/>
              <w:bottom w:val="single" w:sz="4" w:space="0" w:color="auto"/>
            </w:tcBorders>
            <w:vAlign w:val="center"/>
          </w:tcPr>
          <w:p w14:paraId="3AA62757" w14:textId="0DFE3045" w:rsidR="00557AF3" w:rsidRPr="00F75926" w:rsidRDefault="00557AF3" w:rsidP="00F75926">
            <w:pPr>
              <w:jc w:val="center"/>
              <w:rPr>
                <w:sz w:val="20"/>
                <w:szCs w:val="20"/>
              </w:rPr>
            </w:pPr>
            <w:r w:rsidRPr="00F75926">
              <w:rPr>
                <w:sz w:val="20"/>
                <w:szCs w:val="20"/>
              </w:rPr>
              <w:t>1</w:t>
            </w:r>
          </w:p>
        </w:tc>
        <w:tc>
          <w:tcPr>
            <w:tcW w:w="1658" w:type="dxa"/>
            <w:tcBorders>
              <w:top w:val="single" w:sz="4" w:space="0" w:color="auto"/>
              <w:bottom w:val="single" w:sz="4" w:space="0" w:color="auto"/>
            </w:tcBorders>
            <w:vAlign w:val="center"/>
          </w:tcPr>
          <w:p w14:paraId="1340174A" w14:textId="6D03EA3B" w:rsidR="00557AF3" w:rsidRPr="00F75926" w:rsidRDefault="00F75926" w:rsidP="00F75926">
            <w:pPr>
              <w:rPr>
                <w:sz w:val="20"/>
                <w:szCs w:val="20"/>
              </w:rPr>
            </w:pPr>
            <w:r w:rsidRPr="00F75926">
              <w:rPr>
                <w:sz w:val="20"/>
                <w:szCs w:val="20"/>
              </w:rPr>
              <w:t>Membantu</w:t>
            </w:r>
            <w:r w:rsidR="00557AF3" w:rsidRPr="00F75926">
              <w:rPr>
                <w:sz w:val="20"/>
                <w:szCs w:val="20"/>
              </w:rPr>
              <w:t xml:space="preserve"> Administrasi</w:t>
            </w:r>
          </w:p>
          <w:p w14:paraId="1CCA2DD4" w14:textId="0B77AB9F" w:rsidR="00557AF3" w:rsidRPr="00F75926" w:rsidRDefault="00F75926" w:rsidP="00F75926">
            <w:pPr>
              <w:rPr>
                <w:sz w:val="20"/>
                <w:szCs w:val="20"/>
              </w:rPr>
            </w:pPr>
            <w:r w:rsidRPr="00F75926">
              <w:rPr>
                <w:sz w:val="20"/>
                <w:szCs w:val="20"/>
              </w:rPr>
              <w:t>Perpustakaan</w:t>
            </w:r>
            <w:r w:rsidR="00557AF3" w:rsidRPr="00F75926">
              <w:rPr>
                <w:sz w:val="20"/>
                <w:szCs w:val="20"/>
              </w:rPr>
              <w:t xml:space="preserve"> dan </w:t>
            </w:r>
            <w:r w:rsidRPr="00F75926">
              <w:rPr>
                <w:sz w:val="20"/>
                <w:szCs w:val="20"/>
              </w:rPr>
              <w:t>operator</w:t>
            </w:r>
            <w:r w:rsidR="00557AF3" w:rsidRPr="00F75926">
              <w:rPr>
                <w:sz w:val="20"/>
                <w:szCs w:val="20"/>
              </w:rPr>
              <w:t xml:space="preserve"> </w:t>
            </w:r>
            <w:r w:rsidRPr="00F75926">
              <w:rPr>
                <w:sz w:val="20"/>
                <w:szCs w:val="20"/>
              </w:rPr>
              <w:t>sekolah</w:t>
            </w:r>
          </w:p>
        </w:tc>
        <w:tc>
          <w:tcPr>
            <w:tcW w:w="3932" w:type="dxa"/>
            <w:tcBorders>
              <w:top w:val="single" w:sz="4" w:space="0" w:color="auto"/>
              <w:bottom w:val="single" w:sz="4" w:space="0" w:color="auto"/>
            </w:tcBorders>
            <w:vAlign w:val="center"/>
          </w:tcPr>
          <w:p w14:paraId="06D98BC2" w14:textId="67DDC7C5" w:rsidR="00557AF3" w:rsidRPr="00F75926" w:rsidRDefault="00F75926" w:rsidP="00F75926">
            <w:pPr>
              <w:rPr>
                <w:sz w:val="20"/>
                <w:szCs w:val="20"/>
              </w:rPr>
            </w:pPr>
            <w:r w:rsidRPr="00F75926">
              <w:rPr>
                <w:sz w:val="20"/>
                <w:szCs w:val="20"/>
              </w:rPr>
              <w:t>Membantu</w:t>
            </w:r>
            <w:r w:rsidR="00557AF3" w:rsidRPr="00F75926">
              <w:rPr>
                <w:sz w:val="20"/>
                <w:szCs w:val="20"/>
              </w:rPr>
              <w:t xml:space="preserve"> staf dan guru dalam </w:t>
            </w:r>
            <w:r w:rsidRPr="00F75926">
              <w:rPr>
                <w:sz w:val="20"/>
                <w:szCs w:val="20"/>
              </w:rPr>
              <w:t>membuat</w:t>
            </w:r>
            <w:r w:rsidR="00557AF3" w:rsidRPr="00F75926">
              <w:rPr>
                <w:sz w:val="20"/>
                <w:szCs w:val="20"/>
              </w:rPr>
              <w:t xml:space="preserve"> </w:t>
            </w:r>
            <w:r w:rsidRPr="00F75926">
              <w:rPr>
                <w:sz w:val="20"/>
                <w:szCs w:val="20"/>
              </w:rPr>
              <w:t>beberapa</w:t>
            </w:r>
            <w:r w:rsidR="00557AF3" w:rsidRPr="00F75926">
              <w:rPr>
                <w:sz w:val="20"/>
                <w:szCs w:val="20"/>
              </w:rPr>
              <w:t xml:space="preserve"> buku untuk </w:t>
            </w:r>
            <w:r w:rsidRPr="00F75926">
              <w:rPr>
                <w:sz w:val="20"/>
                <w:szCs w:val="20"/>
              </w:rPr>
              <w:t>membantu</w:t>
            </w:r>
            <w:r w:rsidR="00557AF3" w:rsidRPr="00F75926">
              <w:rPr>
                <w:sz w:val="20"/>
                <w:szCs w:val="20"/>
              </w:rPr>
              <w:t xml:space="preserve"> administrasi</w:t>
            </w:r>
            <w:r w:rsidRPr="00F75926">
              <w:rPr>
                <w:sz w:val="20"/>
                <w:szCs w:val="20"/>
              </w:rPr>
              <w:t xml:space="preserve"> Perpustakaan</w:t>
            </w:r>
            <w:r w:rsidR="00557AF3" w:rsidRPr="00F75926">
              <w:rPr>
                <w:sz w:val="20"/>
                <w:szCs w:val="20"/>
              </w:rPr>
              <w:t xml:space="preserve"> </w:t>
            </w:r>
            <w:r w:rsidRPr="00F75926">
              <w:rPr>
                <w:sz w:val="20"/>
                <w:szCs w:val="20"/>
              </w:rPr>
              <w:t>sekolah</w:t>
            </w:r>
            <w:r w:rsidR="00557AF3" w:rsidRPr="00F75926">
              <w:rPr>
                <w:sz w:val="20"/>
                <w:szCs w:val="20"/>
              </w:rPr>
              <w:t xml:space="preserve"> dan </w:t>
            </w:r>
            <w:r w:rsidRPr="00F75926">
              <w:rPr>
                <w:sz w:val="20"/>
                <w:szCs w:val="20"/>
              </w:rPr>
              <w:t>membantu</w:t>
            </w:r>
            <w:r w:rsidR="00557AF3" w:rsidRPr="00F75926">
              <w:rPr>
                <w:sz w:val="20"/>
                <w:szCs w:val="20"/>
              </w:rPr>
              <w:t xml:space="preserve"> </w:t>
            </w:r>
            <w:r w:rsidRPr="00F75926">
              <w:rPr>
                <w:sz w:val="20"/>
                <w:szCs w:val="20"/>
              </w:rPr>
              <w:t>operator</w:t>
            </w:r>
            <w:r w:rsidR="00557AF3" w:rsidRPr="00F75926">
              <w:rPr>
                <w:sz w:val="20"/>
                <w:szCs w:val="20"/>
              </w:rPr>
              <w:t xml:space="preserve"> </w:t>
            </w:r>
            <w:r w:rsidRPr="00F75926">
              <w:rPr>
                <w:sz w:val="20"/>
                <w:szCs w:val="20"/>
              </w:rPr>
              <w:t>sekolah</w:t>
            </w:r>
            <w:r w:rsidR="00557AF3" w:rsidRPr="00F75926">
              <w:rPr>
                <w:sz w:val="20"/>
                <w:szCs w:val="20"/>
              </w:rPr>
              <w:t xml:space="preserve"> dalam </w:t>
            </w:r>
            <w:r w:rsidRPr="00F75926">
              <w:rPr>
                <w:sz w:val="20"/>
                <w:szCs w:val="20"/>
              </w:rPr>
              <w:t>membuat</w:t>
            </w:r>
            <w:r w:rsidR="00557AF3" w:rsidRPr="00F75926">
              <w:rPr>
                <w:sz w:val="20"/>
                <w:szCs w:val="20"/>
              </w:rPr>
              <w:t xml:space="preserve"> </w:t>
            </w:r>
            <w:r w:rsidRPr="00F75926">
              <w:rPr>
                <w:sz w:val="20"/>
                <w:szCs w:val="20"/>
              </w:rPr>
              <w:t>laporan</w:t>
            </w:r>
            <w:r w:rsidR="00557AF3" w:rsidRPr="00F75926">
              <w:rPr>
                <w:sz w:val="20"/>
                <w:szCs w:val="20"/>
              </w:rPr>
              <w:t xml:space="preserve"> dana </w:t>
            </w:r>
            <w:r w:rsidRPr="00F75926">
              <w:rPr>
                <w:sz w:val="20"/>
                <w:szCs w:val="20"/>
              </w:rPr>
              <w:t>BOS</w:t>
            </w:r>
            <w:r w:rsidR="00557AF3" w:rsidRPr="00F75926">
              <w:rPr>
                <w:sz w:val="20"/>
                <w:szCs w:val="20"/>
              </w:rPr>
              <w:t>.</w:t>
            </w:r>
          </w:p>
        </w:tc>
        <w:tc>
          <w:tcPr>
            <w:tcW w:w="1484" w:type="dxa"/>
            <w:tcBorders>
              <w:top w:val="single" w:sz="4" w:space="0" w:color="auto"/>
              <w:bottom w:val="single" w:sz="4" w:space="0" w:color="auto"/>
            </w:tcBorders>
            <w:vAlign w:val="center"/>
          </w:tcPr>
          <w:p w14:paraId="62D33D4F" w14:textId="6B8E8A6D" w:rsidR="00557AF3" w:rsidRPr="00F75926" w:rsidRDefault="00557AF3" w:rsidP="00F75926">
            <w:pPr>
              <w:rPr>
                <w:sz w:val="20"/>
                <w:szCs w:val="20"/>
              </w:rPr>
            </w:pPr>
            <w:r w:rsidRPr="00F75926">
              <w:rPr>
                <w:sz w:val="20"/>
                <w:szCs w:val="20"/>
              </w:rPr>
              <w:t xml:space="preserve">Guru dan staf </w:t>
            </w:r>
          </w:p>
        </w:tc>
        <w:tc>
          <w:tcPr>
            <w:tcW w:w="1499" w:type="dxa"/>
            <w:tcBorders>
              <w:top w:val="single" w:sz="4" w:space="0" w:color="auto"/>
              <w:bottom w:val="single" w:sz="4" w:space="0" w:color="auto"/>
            </w:tcBorders>
            <w:vAlign w:val="center"/>
          </w:tcPr>
          <w:p w14:paraId="5CE3E381" w14:textId="1F7CD6DF" w:rsidR="00557AF3" w:rsidRPr="00F75926" w:rsidRDefault="00F75926" w:rsidP="00F75926">
            <w:pPr>
              <w:rPr>
                <w:sz w:val="20"/>
                <w:szCs w:val="20"/>
              </w:rPr>
            </w:pPr>
            <w:r w:rsidRPr="00F75926">
              <w:rPr>
                <w:sz w:val="20"/>
                <w:szCs w:val="20"/>
              </w:rPr>
              <w:t>Selama</w:t>
            </w:r>
            <w:r w:rsidR="00557AF3" w:rsidRPr="00F75926">
              <w:rPr>
                <w:sz w:val="20"/>
                <w:szCs w:val="20"/>
              </w:rPr>
              <w:t xml:space="preserve"> masa </w:t>
            </w:r>
            <w:r w:rsidRPr="00F75926">
              <w:rPr>
                <w:sz w:val="20"/>
                <w:szCs w:val="20"/>
              </w:rPr>
              <w:t>penugasan</w:t>
            </w:r>
            <w:r w:rsidR="00557AF3" w:rsidRPr="00F75926">
              <w:rPr>
                <w:sz w:val="20"/>
                <w:szCs w:val="20"/>
              </w:rPr>
              <w:t xml:space="preserve"> </w:t>
            </w:r>
            <w:r w:rsidRPr="00F75926">
              <w:rPr>
                <w:sz w:val="20"/>
                <w:szCs w:val="20"/>
              </w:rPr>
              <w:t>Kampus Mengajar</w:t>
            </w:r>
          </w:p>
        </w:tc>
      </w:tr>
    </w:tbl>
    <w:p w14:paraId="23F7F644" w14:textId="77777777" w:rsidR="00557AF3" w:rsidRPr="007D532C" w:rsidRDefault="00557AF3" w:rsidP="00F7121F">
      <w:pPr>
        <w:spacing w:before="240" w:line="276" w:lineRule="auto"/>
        <w:jc w:val="both"/>
        <w:rPr>
          <w:b/>
          <w:i/>
          <w:iCs/>
        </w:rPr>
      </w:pPr>
      <w:r w:rsidRPr="007D532C">
        <w:rPr>
          <w:b/>
          <w:bCs/>
          <w:i/>
          <w:iCs/>
        </w:rPr>
        <w:t>Pelaksanaan Kegiatan</w:t>
      </w:r>
    </w:p>
    <w:p w14:paraId="7AAF526F" w14:textId="77777777" w:rsidR="00557AF3" w:rsidRPr="00E85E66" w:rsidRDefault="00557AF3" w:rsidP="00D84547">
      <w:pPr>
        <w:pStyle w:val="ListParagraph"/>
        <w:numPr>
          <w:ilvl w:val="0"/>
          <w:numId w:val="61"/>
        </w:numPr>
        <w:spacing w:before="120" w:after="0"/>
        <w:ind w:left="284" w:hanging="284"/>
        <w:contextualSpacing w:val="0"/>
        <w:jc w:val="both"/>
        <w:rPr>
          <w:rFonts w:ascii="Times New Roman" w:eastAsia="Times New Roman" w:hAnsi="Times New Roman"/>
          <w:sz w:val="24"/>
          <w:szCs w:val="24"/>
        </w:rPr>
      </w:pPr>
      <w:r w:rsidRPr="00E85E66">
        <w:rPr>
          <w:rFonts w:ascii="Times New Roman" w:eastAsia="Times New Roman" w:hAnsi="Times New Roman"/>
          <w:sz w:val="24"/>
          <w:szCs w:val="24"/>
        </w:rPr>
        <w:t>Pembelajaran Literasi dan Numerasi</w:t>
      </w:r>
    </w:p>
    <w:p w14:paraId="32FA7452" w14:textId="77777777" w:rsidR="00557AF3" w:rsidRDefault="00557AF3" w:rsidP="00557AF3">
      <w:pPr>
        <w:spacing w:line="276" w:lineRule="auto"/>
        <w:ind w:firstLine="567"/>
        <w:jc w:val="center"/>
        <w:rPr>
          <w:b/>
          <w:bCs/>
        </w:rPr>
      </w:pPr>
      <w:r w:rsidRPr="005D3F7C">
        <w:rPr>
          <w:b/>
          <w:noProof/>
          <w:lang w:eastAsia="en-US"/>
        </w:rPr>
        <w:drawing>
          <wp:anchor distT="0" distB="0" distL="114300" distR="114300" simplePos="0" relativeHeight="251670528" behindDoc="0" locked="0" layoutInCell="1" allowOverlap="1" wp14:anchorId="593BA8D2" wp14:editId="358FF106">
            <wp:simplePos x="0" y="0"/>
            <wp:positionH relativeFrom="margin">
              <wp:posOffset>1715135</wp:posOffset>
            </wp:positionH>
            <wp:positionV relativeFrom="paragraph">
              <wp:posOffset>47955</wp:posOffset>
            </wp:positionV>
            <wp:extent cx="2329484" cy="1649488"/>
            <wp:effectExtent l="0" t="0" r="0" b="8255"/>
            <wp:wrapNone/>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nggu 6-3.jpg"/>
                    <pic:cNvPicPr/>
                  </pic:nvPicPr>
                  <pic:blipFill rotWithShape="1">
                    <a:blip r:embed="rId10" cstate="print">
                      <a:extLst>
                        <a:ext uri="{28A0092B-C50C-407E-A947-70E740481C1C}">
                          <a14:useLocalDpi xmlns:a14="http://schemas.microsoft.com/office/drawing/2010/main" val="0"/>
                        </a:ext>
                      </a:extLst>
                    </a:blip>
                    <a:srcRect t="13528"/>
                    <a:stretch>
                      <a:fillRect/>
                    </a:stretch>
                  </pic:blipFill>
                  <pic:spPr bwMode="auto">
                    <a:xfrm>
                      <a:off x="0" y="0"/>
                      <a:ext cx="2329484" cy="1649488"/>
                    </a:xfrm>
                    <a:prstGeom prst="rect">
                      <a:avLst/>
                    </a:prstGeom>
                    <a:ln>
                      <a:noFill/>
                    </a:ln>
                    <a:extLst>
                      <a:ext uri="{53640926-AAD7-44D8-BBD7-CCE9431645EC}">
                        <a14:shadowObscured xmlns:a14="http://schemas.microsoft.com/office/drawing/2010/main"/>
                      </a:ext>
                    </a:extLst>
                  </pic:spPr>
                </pic:pic>
              </a:graphicData>
            </a:graphic>
          </wp:anchor>
        </w:drawing>
      </w:r>
    </w:p>
    <w:p w14:paraId="65DC8A00" w14:textId="77777777" w:rsidR="00897CD2" w:rsidRDefault="00897CD2" w:rsidP="00557AF3">
      <w:pPr>
        <w:spacing w:line="276" w:lineRule="auto"/>
        <w:ind w:firstLine="567"/>
        <w:jc w:val="center"/>
        <w:rPr>
          <w:sz w:val="20"/>
          <w:szCs w:val="20"/>
        </w:rPr>
      </w:pPr>
    </w:p>
    <w:p w14:paraId="1C3A34B3" w14:textId="77777777" w:rsidR="00897CD2" w:rsidRDefault="00897CD2" w:rsidP="00557AF3">
      <w:pPr>
        <w:spacing w:line="276" w:lineRule="auto"/>
        <w:ind w:firstLine="567"/>
        <w:jc w:val="center"/>
        <w:rPr>
          <w:sz w:val="20"/>
          <w:szCs w:val="20"/>
        </w:rPr>
      </w:pPr>
    </w:p>
    <w:p w14:paraId="4490875F" w14:textId="77777777" w:rsidR="00897CD2" w:rsidRDefault="00897CD2" w:rsidP="00557AF3">
      <w:pPr>
        <w:spacing w:line="276" w:lineRule="auto"/>
        <w:ind w:firstLine="567"/>
        <w:jc w:val="center"/>
        <w:rPr>
          <w:sz w:val="20"/>
          <w:szCs w:val="20"/>
        </w:rPr>
      </w:pPr>
    </w:p>
    <w:p w14:paraId="3B79F7CF" w14:textId="77777777" w:rsidR="00897CD2" w:rsidRDefault="00897CD2" w:rsidP="00557AF3">
      <w:pPr>
        <w:spacing w:line="276" w:lineRule="auto"/>
        <w:ind w:firstLine="567"/>
        <w:jc w:val="center"/>
        <w:rPr>
          <w:sz w:val="20"/>
          <w:szCs w:val="20"/>
        </w:rPr>
      </w:pPr>
    </w:p>
    <w:p w14:paraId="00D7EA1B" w14:textId="77777777" w:rsidR="00897CD2" w:rsidRDefault="00897CD2" w:rsidP="00557AF3">
      <w:pPr>
        <w:spacing w:line="276" w:lineRule="auto"/>
        <w:ind w:firstLine="567"/>
        <w:jc w:val="center"/>
        <w:rPr>
          <w:sz w:val="20"/>
          <w:szCs w:val="20"/>
        </w:rPr>
      </w:pPr>
    </w:p>
    <w:p w14:paraId="150C10F8" w14:textId="77777777" w:rsidR="00897CD2" w:rsidRDefault="00897CD2" w:rsidP="00557AF3">
      <w:pPr>
        <w:spacing w:line="276" w:lineRule="auto"/>
        <w:ind w:firstLine="567"/>
        <w:jc w:val="center"/>
        <w:rPr>
          <w:sz w:val="20"/>
          <w:szCs w:val="20"/>
        </w:rPr>
      </w:pPr>
    </w:p>
    <w:p w14:paraId="440E2C6A" w14:textId="77777777" w:rsidR="00897CD2" w:rsidRDefault="00897CD2" w:rsidP="00557AF3">
      <w:pPr>
        <w:spacing w:line="276" w:lineRule="auto"/>
        <w:ind w:firstLine="567"/>
        <w:jc w:val="center"/>
        <w:rPr>
          <w:sz w:val="20"/>
          <w:szCs w:val="20"/>
        </w:rPr>
      </w:pPr>
    </w:p>
    <w:p w14:paraId="72038085" w14:textId="77777777" w:rsidR="00897CD2" w:rsidRDefault="00897CD2" w:rsidP="00557AF3">
      <w:pPr>
        <w:spacing w:line="276" w:lineRule="auto"/>
        <w:ind w:firstLine="567"/>
        <w:jc w:val="center"/>
        <w:rPr>
          <w:sz w:val="20"/>
          <w:szCs w:val="20"/>
        </w:rPr>
      </w:pPr>
    </w:p>
    <w:p w14:paraId="7057DC57" w14:textId="77777777" w:rsidR="00897CD2" w:rsidRDefault="00897CD2" w:rsidP="00557AF3">
      <w:pPr>
        <w:spacing w:line="276" w:lineRule="auto"/>
        <w:ind w:firstLine="567"/>
        <w:jc w:val="center"/>
        <w:rPr>
          <w:sz w:val="20"/>
          <w:szCs w:val="20"/>
        </w:rPr>
      </w:pPr>
    </w:p>
    <w:p w14:paraId="4D4D3B57" w14:textId="0B665858" w:rsidR="00557AF3" w:rsidRDefault="00F75926" w:rsidP="00897CD2">
      <w:pPr>
        <w:spacing w:line="276" w:lineRule="auto"/>
        <w:jc w:val="center"/>
        <w:rPr>
          <w:sz w:val="20"/>
          <w:szCs w:val="20"/>
        </w:rPr>
      </w:pPr>
      <w:r w:rsidRPr="00F75926">
        <w:rPr>
          <w:sz w:val="20"/>
          <w:szCs w:val="20"/>
        </w:rPr>
        <w:t>Gambar 1. Program Pembelajaran Literasi dan Numerasi</w:t>
      </w:r>
    </w:p>
    <w:p w14:paraId="26EA525F" w14:textId="358B495A" w:rsidR="00557AF3" w:rsidRPr="003348C4" w:rsidRDefault="00F75926" w:rsidP="00557AF3">
      <w:pPr>
        <w:autoSpaceDE w:val="0"/>
        <w:autoSpaceDN w:val="0"/>
        <w:adjustRightInd w:val="0"/>
        <w:spacing w:line="276" w:lineRule="auto"/>
        <w:ind w:firstLine="720"/>
        <w:jc w:val="both"/>
        <w:rPr>
          <w:sz w:val="20"/>
          <w:szCs w:val="20"/>
        </w:rPr>
      </w:pPr>
      <w:r w:rsidRPr="00F75926">
        <w:t xml:space="preserve">Gambar 1 adalah </w:t>
      </w:r>
      <w:r w:rsidRPr="00F75926">
        <w:t>kegiatan</w:t>
      </w:r>
      <w:r w:rsidRPr="00F75926">
        <w:t xml:space="preserve"> yang dilakukan penulis pada hari Rabu, 07 </w:t>
      </w:r>
      <w:r w:rsidRPr="00F75926">
        <w:t>September</w:t>
      </w:r>
      <w:r w:rsidRPr="00F75926">
        <w:t xml:space="preserve"> 2022, yakni </w:t>
      </w:r>
      <w:r w:rsidRPr="00F75926">
        <w:t>membantu</w:t>
      </w:r>
      <w:r w:rsidRPr="00F75926">
        <w:t xml:space="preserve"> guru </w:t>
      </w:r>
      <w:r w:rsidRPr="00F75926">
        <w:t>kelas</w:t>
      </w:r>
      <w:r w:rsidRPr="00F75926">
        <w:t xml:space="preserve"> V untuk </w:t>
      </w:r>
      <w:r w:rsidRPr="00F75926">
        <w:t>mengajar</w:t>
      </w:r>
      <w:r w:rsidRPr="00F75926">
        <w:t xml:space="preserve"> </w:t>
      </w:r>
      <w:r w:rsidRPr="00F75926">
        <w:t>pembelajaran</w:t>
      </w:r>
      <w:r w:rsidRPr="00F75926">
        <w:t xml:space="preserve"> </w:t>
      </w:r>
      <w:r w:rsidRPr="00F75926">
        <w:t>matematika</w:t>
      </w:r>
      <w:r w:rsidRPr="00F75926">
        <w:t xml:space="preserve">. Materi yang disampaikan adalah </w:t>
      </w:r>
      <w:r w:rsidRPr="00F75926">
        <w:t>pecahan</w:t>
      </w:r>
      <w:r w:rsidRPr="00F75926">
        <w:t xml:space="preserve"> </w:t>
      </w:r>
      <w:r w:rsidRPr="00F75926">
        <w:t>desimal</w:t>
      </w:r>
      <w:r w:rsidRPr="00F75926">
        <w:t xml:space="preserve"> </w:t>
      </w:r>
      <w:r w:rsidRPr="00F75926">
        <w:t>dengan</w:t>
      </w:r>
      <w:r w:rsidRPr="00F75926">
        <w:t xml:space="preserve"> </w:t>
      </w:r>
      <w:r w:rsidRPr="00F75926">
        <w:t>memberikan</w:t>
      </w:r>
      <w:r w:rsidRPr="00F75926">
        <w:t xml:space="preserve"> </w:t>
      </w:r>
      <w:r w:rsidRPr="00F75926">
        <w:t>beberapa</w:t>
      </w:r>
      <w:r w:rsidRPr="00F75926">
        <w:t xml:space="preserve"> </w:t>
      </w:r>
      <w:r w:rsidRPr="00F75926">
        <w:t>soal</w:t>
      </w:r>
      <w:r w:rsidRPr="00F75926">
        <w:t xml:space="preserve"> di papan tulis untuk dijawab siswa-siswi </w:t>
      </w:r>
      <w:r w:rsidRPr="00F75926">
        <w:t>kelas</w:t>
      </w:r>
      <w:r w:rsidRPr="00F75926">
        <w:t xml:space="preserve"> V.</w:t>
      </w:r>
    </w:p>
    <w:p w14:paraId="0666D138" w14:textId="77777777" w:rsidR="00557AF3" w:rsidRPr="00D84547" w:rsidRDefault="00557AF3" w:rsidP="00D84547">
      <w:pPr>
        <w:pStyle w:val="ListParagraph"/>
        <w:numPr>
          <w:ilvl w:val="0"/>
          <w:numId w:val="61"/>
        </w:numPr>
        <w:spacing w:before="120" w:after="0"/>
        <w:ind w:left="284" w:hanging="284"/>
        <w:contextualSpacing w:val="0"/>
        <w:jc w:val="both"/>
        <w:rPr>
          <w:rFonts w:ascii="Times New Roman" w:eastAsia="Times New Roman" w:hAnsi="Times New Roman"/>
          <w:sz w:val="24"/>
          <w:szCs w:val="24"/>
        </w:rPr>
      </w:pPr>
      <w:r w:rsidRPr="00D84547">
        <w:rPr>
          <w:rFonts w:ascii="Times New Roman" w:eastAsia="Times New Roman" w:hAnsi="Times New Roman"/>
          <w:sz w:val="24"/>
          <w:szCs w:val="24"/>
        </w:rPr>
        <w:t>Adaptasi</w:t>
      </w:r>
      <w:r w:rsidRPr="000F463E">
        <w:rPr>
          <w:rFonts w:ascii="Times New Roman" w:hAnsi="Times New Roman"/>
          <w:b/>
          <w:bCs/>
          <w:sz w:val="24"/>
          <w:szCs w:val="24"/>
        </w:rPr>
        <w:t xml:space="preserve"> </w:t>
      </w:r>
      <w:r w:rsidRPr="00D84547">
        <w:rPr>
          <w:rFonts w:ascii="Times New Roman" w:eastAsia="Times New Roman" w:hAnsi="Times New Roman"/>
          <w:sz w:val="24"/>
          <w:szCs w:val="24"/>
        </w:rPr>
        <w:t>Teknologi</w:t>
      </w:r>
    </w:p>
    <w:p w14:paraId="3175087E" w14:textId="6642C727" w:rsidR="00557AF3" w:rsidRPr="000F463E" w:rsidRDefault="00D84547" w:rsidP="00557AF3">
      <w:pPr>
        <w:autoSpaceDE w:val="0"/>
        <w:autoSpaceDN w:val="0"/>
        <w:adjustRightInd w:val="0"/>
        <w:spacing w:line="276" w:lineRule="auto"/>
        <w:ind w:firstLine="720"/>
        <w:jc w:val="both"/>
      </w:pPr>
      <w:r w:rsidRPr="00D84547">
        <w:t xml:space="preserve">Adaptasi </w:t>
      </w:r>
      <w:r w:rsidRPr="00D84547">
        <w:t>teknologi</w:t>
      </w:r>
      <w:r w:rsidRPr="00D84547">
        <w:t xml:space="preserve"> yang dilakukan penulis adalah </w:t>
      </w:r>
      <w:r w:rsidRPr="00D84547">
        <w:t>membantu</w:t>
      </w:r>
      <w:r w:rsidRPr="00D84547">
        <w:t xml:space="preserve"> siswa dalam </w:t>
      </w:r>
      <w:r w:rsidRPr="00D84547">
        <w:t>melaksanakan</w:t>
      </w:r>
      <w:r w:rsidRPr="00D84547">
        <w:t xml:space="preserve"> Asesmen Kompetensi Minimum (AKM) kelas, baik itu pre tes AKM dan </w:t>
      </w:r>
      <w:r w:rsidRPr="00D84547">
        <w:t>post</w:t>
      </w:r>
      <w:r w:rsidRPr="00D84547">
        <w:t xml:space="preserve"> tes AKM. Di mulai </w:t>
      </w:r>
      <w:r w:rsidRPr="00D84547">
        <w:t>dengan</w:t>
      </w:r>
      <w:r w:rsidRPr="00D84547">
        <w:t xml:space="preserve"> </w:t>
      </w:r>
      <w:r w:rsidRPr="00D84547">
        <w:t>mengajarkan</w:t>
      </w:r>
      <w:r w:rsidRPr="00D84547">
        <w:t xml:space="preserve"> siswa untuk masuk ke laman </w:t>
      </w:r>
      <w:r w:rsidR="003A2E39" w:rsidRPr="003A2E39">
        <w:t xml:space="preserve">Pusat Asesmen dan </w:t>
      </w:r>
      <w:r w:rsidR="003A2E39" w:rsidRPr="003A2E39">
        <w:lastRenderedPageBreak/>
        <w:t>Pembelajaran (</w:t>
      </w:r>
      <w:proofErr w:type="spellStart"/>
      <w:r w:rsidR="003A2E39" w:rsidRPr="003A2E39">
        <w:t>Pusmenjar</w:t>
      </w:r>
      <w:proofErr w:type="spellEnd"/>
      <w:r w:rsidR="003A2E39" w:rsidRPr="003A2E39">
        <w:t>)</w:t>
      </w:r>
      <w:r w:rsidRPr="00D84547">
        <w:t>, men-</w:t>
      </w:r>
      <w:r w:rsidRPr="003A2E39">
        <w:rPr>
          <w:i/>
          <w:iCs/>
        </w:rPr>
        <w:t>download</w:t>
      </w:r>
      <w:r w:rsidRPr="00D84547">
        <w:t xml:space="preserve"> aplikasi yang akan digunakan, </w:t>
      </w:r>
      <w:r w:rsidR="003A2E39" w:rsidRPr="00D84547">
        <w:t>melaksanakan</w:t>
      </w:r>
      <w:r w:rsidRPr="00D84547">
        <w:t xml:space="preserve"> tes AKM di kelas, dan </w:t>
      </w:r>
      <w:r w:rsidR="003A2E39" w:rsidRPr="00D84547">
        <w:t>mengunggah</w:t>
      </w:r>
      <w:r w:rsidRPr="00D84547">
        <w:t xml:space="preserve"> tes AKM kelas.</w:t>
      </w:r>
    </w:p>
    <w:p w14:paraId="71D3979F" w14:textId="77777777" w:rsidR="00557AF3" w:rsidRPr="00D84547" w:rsidRDefault="00557AF3" w:rsidP="00D84547">
      <w:pPr>
        <w:pStyle w:val="ListParagraph"/>
        <w:numPr>
          <w:ilvl w:val="0"/>
          <w:numId w:val="61"/>
        </w:numPr>
        <w:spacing w:before="120" w:after="0"/>
        <w:ind w:left="284" w:hanging="284"/>
        <w:contextualSpacing w:val="0"/>
        <w:jc w:val="both"/>
        <w:rPr>
          <w:rFonts w:ascii="Times New Roman" w:eastAsia="Times New Roman" w:hAnsi="Times New Roman"/>
          <w:sz w:val="24"/>
          <w:szCs w:val="24"/>
        </w:rPr>
      </w:pPr>
      <w:r w:rsidRPr="00D84547">
        <w:rPr>
          <w:rFonts w:ascii="Times New Roman" w:eastAsia="Times New Roman" w:hAnsi="Times New Roman"/>
          <w:sz w:val="24"/>
          <w:szCs w:val="24"/>
        </w:rPr>
        <w:t>Membantu</w:t>
      </w:r>
      <w:r w:rsidRPr="005D3F7C">
        <w:rPr>
          <w:rFonts w:ascii="Times New Roman" w:eastAsia="Times New Roman" w:hAnsi="Times New Roman"/>
          <w:b/>
          <w:bCs/>
          <w:sz w:val="24"/>
          <w:szCs w:val="24"/>
        </w:rPr>
        <w:t xml:space="preserve"> </w:t>
      </w:r>
      <w:r w:rsidRPr="00D84547">
        <w:rPr>
          <w:rFonts w:ascii="Times New Roman" w:eastAsia="Times New Roman" w:hAnsi="Times New Roman"/>
          <w:sz w:val="24"/>
          <w:szCs w:val="24"/>
        </w:rPr>
        <w:t>Administrasi</w:t>
      </w:r>
    </w:p>
    <w:p w14:paraId="2BEBBDCA" w14:textId="1B225826" w:rsidR="00557AF3" w:rsidRPr="00D84547" w:rsidRDefault="00557AF3" w:rsidP="00D84547">
      <w:pPr>
        <w:autoSpaceDE w:val="0"/>
        <w:autoSpaceDN w:val="0"/>
        <w:adjustRightInd w:val="0"/>
        <w:spacing w:line="276" w:lineRule="auto"/>
        <w:ind w:firstLine="720"/>
        <w:jc w:val="both"/>
      </w:pPr>
      <w:r>
        <w:t>Penulis</w:t>
      </w:r>
      <w:r w:rsidRPr="005D3F7C">
        <w:t xml:space="preserve"> </w:t>
      </w:r>
      <w:r w:rsidR="005C11E2" w:rsidRPr="005D3F7C">
        <w:t>me</w:t>
      </w:r>
      <w:r w:rsidR="005C11E2" w:rsidRPr="005C11E2">
        <w:t>m</w:t>
      </w:r>
      <w:r w:rsidR="005C11E2" w:rsidRPr="005D3F7C">
        <w:t>bantu</w:t>
      </w:r>
      <w:r w:rsidRPr="005D3F7C">
        <w:t xml:space="preserve"> administrasi</w:t>
      </w:r>
      <w:r>
        <w:t xml:space="preserve"> dengan </w:t>
      </w:r>
      <w:r w:rsidR="005C11E2" w:rsidRPr="005D3F7C">
        <w:t>me</w:t>
      </w:r>
      <w:r w:rsidR="005C11E2" w:rsidRPr="005C11E2">
        <w:t>n</w:t>
      </w:r>
      <w:r w:rsidR="005C11E2" w:rsidRPr="005D3F7C">
        <w:t>cob</w:t>
      </w:r>
      <w:r w:rsidR="005C11E2" w:rsidRPr="005C11E2">
        <w:t>a</w:t>
      </w:r>
      <w:r w:rsidRPr="005D3F7C">
        <w:t xml:space="preserve"> untuk </w:t>
      </w:r>
      <w:r w:rsidR="005C11E2" w:rsidRPr="005D3F7C">
        <w:t>me</w:t>
      </w:r>
      <w:r w:rsidR="005C11E2" w:rsidRPr="005C11E2">
        <w:t>l</w:t>
      </w:r>
      <w:r w:rsidR="005C11E2" w:rsidRPr="005D3F7C">
        <w:t>akukan</w:t>
      </w:r>
      <w:r w:rsidRPr="005D3F7C">
        <w:t xml:space="preserve"> diskusi </w:t>
      </w:r>
      <w:r w:rsidR="005C11E2" w:rsidRPr="005D3F7C">
        <w:t>te</w:t>
      </w:r>
      <w:r w:rsidR="005C11E2" w:rsidRPr="005C11E2">
        <w:t>r</w:t>
      </w:r>
      <w:r w:rsidR="005C11E2" w:rsidRPr="005D3F7C">
        <w:t>leb</w:t>
      </w:r>
      <w:r w:rsidR="005C11E2" w:rsidRPr="005C11E2">
        <w:t>i</w:t>
      </w:r>
      <w:r w:rsidR="005C11E2" w:rsidRPr="005D3F7C">
        <w:t>h</w:t>
      </w:r>
      <w:r w:rsidRPr="005D3F7C">
        <w:t xml:space="preserve"> dahulu </w:t>
      </w:r>
      <w:r w:rsidR="005C11E2" w:rsidRPr="005D3F7C">
        <w:t>de</w:t>
      </w:r>
      <w:r w:rsidR="005C11E2" w:rsidRPr="005C11E2">
        <w:t>n</w:t>
      </w:r>
      <w:r w:rsidR="005C11E2" w:rsidRPr="005D3F7C">
        <w:t>gan</w:t>
      </w:r>
      <w:r w:rsidRPr="005D3F7C">
        <w:t xml:space="preserve"> guru </w:t>
      </w:r>
      <w:r w:rsidR="005C11E2" w:rsidRPr="005D3F7C">
        <w:t>pamo</w:t>
      </w:r>
      <w:r w:rsidR="005C11E2" w:rsidRPr="005C11E2">
        <w:t>n</w:t>
      </w:r>
      <w:r w:rsidR="005C11E2" w:rsidRPr="005D3F7C">
        <w:t>g</w:t>
      </w:r>
      <w:r w:rsidRPr="005D3F7C">
        <w:t xml:space="preserve"> </w:t>
      </w:r>
      <w:r>
        <w:t xml:space="preserve">terkait cara </w:t>
      </w:r>
      <w:r w:rsidRPr="005D3F7C">
        <w:t xml:space="preserve">administrasi </w:t>
      </w:r>
      <w:r w:rsidR="005C11E2" w:rsidRPr="005D3F7C">
        <w:t>pe</w:t>
      </w:r>
      <w:r w:rsidR="005C11E2" w:rsidRPr="005C11E2">
        <w:t>r</w:t>
      </w:r>
      <w:r w:rsidR="005C11E2" w:rsidRPr="005D3F7C">
        <w:t>pustakaan</w:t>
      </w:r>
      <w:r>
        <w:t>. Penulis bersama peserta Kampus Mengajar lainnya</w:t>
      </w:r>
      <w:r w:rsidRPr="005D3F7C">
        <w:t xml:space="preserve"> </w:t>
      </w:r>
      <w:r w:rsidR="005C11E2">
        <w:t>k</w:t>
      </w:r>
      <w:r w:rsidR="005C11E2" w:rsidRPr="005D3F7C">
        <w:t>e</w:t>
      </w:r>
      <w:r w:rsidR="005C11E2" w:rsidRPr="005C11E2">
        <w:t>m</w:t>
      </w:r>
      <w:r w:rsidR="005C11E2" w:rsidRPr="005D3F7C">
        <w:t>udian</w:t>
      </w:r>
      <w:r w:rsidRPr="005D3F7C">
        <w:t xml:space="preserve"> </w:t>
      </w:r>
      <w:r w:rsidR="005C11E2" w:rsidRPr="005D3F7C">
        <w:t>me</w:t>
      </w:r>
      <w:r w:rsidR="005C11E2" w:rsidRPr="005C11E2">
        <w:t>m</w:t>
      </w:r>
      <w:r w:rsidR="005C11E2" w:rsidRPr="005D3F7C">
        <w:t>ben</w:t>
      </w:r>
      <w:r w:rsidR="005C11E2" w:rsidRPr="005C11E2">
        <w:t>a</w:t>
      </w:r>
      <w:r w:rsidR="005C11E2" w:rsidRPr="005D3F7C">
        <w:t>hi</w:t>
      </w:r>
      <w:r w:rsidRPr="005D3F7C">
        <w:t xml:space="preserve"> dan </w:t>
      </w:r>
      <w:r w:rsidR="005C11E2" w:rsidRPr="005D3F7C">
        <w:t>me</w:t>
      </w:r>
      <w:r w:rsidR="005C11E2" w:rsidRPr="005C11E2">
        <w:t>n</w:t>
      </w:r>
      <w:r w:rsidR="005C11E2" w:rsidRPr="005D3F7C">
        <w:t>ata</w:t>
      </w:r>
      <w:r w:rsidRPr="005D3F7C">
        <w:t xml:space="preserve"> buku </w:t>
      </w:r>
      <w:r w:rsidR="005C11E2" w:rsidRPr="005D3F7C">
        <w:t>se</w:t>
      </w:r>
      <w:r w:rsidR="005C11E2" w:rsidRPr="005C11E2">
        <w:t>r</w:t>
      </w:r>
      <w:r w:rsidR="005C11E2" w:rsidRPr="005D3F7C">
        <w:t>ta</w:t>
      </w:r>
      <w:r w:rsidRPr="005D3F7C">
        <w:t xml:space="preserve"> ruangan </w:t>
      </w:r>
      <w:r w:rsidR="005C11E2" w:rsidRPr="005D3F7C">
        <w:t>pe</w:t>
      </w:r>
      <w:r w:rsidR="005C11E2" w:rsidRPr="005C11E2">
        <w:t>r</w:t>
      </w:r>
      <w:r w:rsidR="005C11E2" w:rsidRPr="005D3F7C">
        <w:t>pustakaan</w:t>
      </w:r>
      <w:r w:rsidRPr="005D3F7C">
        <w:t>.</w:t>
      </w:r>
    </w:p>
    <w:p w14:paraId="0DDCB4F8" w14:textId="6C1CB08F" w:rsidR="00557AF3" w:rsidRPr="005D3F7C" w:rsidRDefault="00557AF3" w:rsidP="00D84547">
      <w:pPr>
        <w:suppressAutoHyphens w:val="0"/>
        <w:spacing w:before="120" w:line="276" w:lineRule="auto"/>
        <w:jc w:val="both"/>
        <w:textAlignment w:val="top"/>
        <w:outlineLvl w:val="0"/>
      </w:pPr>
      <w:r w:rsidRPr="00D84547">
        <w:rPr>
          <w:b/>
        </w:rPr>
        <w:t>Penguatan</w:t>
      </w:r>
      <w:r w:rsidRPr="00663047">
        <w:rPr>
          <w:b/>
          <w:bCs/>
        </w:rPr>
        <w:t xml:space="preserve"> Pendidikan Karakter </w:t>
      </w:r>
      <w:r w:rsidR="00D84547" w:rsidRPr="00663047">
        <w:rPr>
          <w:b/>
          <w:bCs/>
        </w:rPr>
        <w:t>Melalui</w:t>
      </w:r>
      <w:r w:rsidRPr="00663047">
        <w:rPr>
          <w:b/>
          <w:bCs/>
        </w:rPr>
        <w:t xml:space="preserve"> </w:t>
      </w:r>
      <w:r w:rsidRPr="00663047">
        <w:rPr>
          <w:b/>
          <w:bCs/>
          <w:i/>
          <w:iCs/>
        </w:rPr>
        <w:t>Video</w:t>
      </w:r>
      <w:r>
        <w:rPr>
          <w:b/>
          <w:bCs/>
          <w:i/>
          <w:iCs/>
        </w:rPr>
        <w:t>-</w:t>
      </w:r>
      <w:r w:rsidRPr="00663047">
        <w:rPr>
          <w:b/>
          <w:bCs/>
          <w:i/>
          <w:iCs/>
        </w:rPr>
        <w:t>Assi</w:t>
      </w:r>
      <w:r>
        <w:rPr>
          <w:b/>
          <w:bCs/>
          <w:i/>
          <w:iCs/>
        </w:rPr>
        <w:t>s</w:t>
      </w:r>
      <w:r w:rsidRPr="00663047">
        <w:rPr>
          <w:b/>
          <w:bCs/>
          <w:i/>
          <w:iCs/>
        </w:rPr>
        <w:t>ted Learning</w:t>
      </w:r>
    </w:p>
    <w:p w14:paraId="6717459D" w14:textId="62B9F6F0" w:rsidR="00557AF3" w:rsidRDefault="00557AF3" w:rsidP="00557AF3">
      <w:pPr>
        <w:autoSpaceDE w:val="0"/>
        <w:autoSpaceDN w:val="0"/>
        <w:adjustRightInd w:val="0"/>
        <w:spacing w:line="276" w:lineRule="auto"/>
        <w:ind w:firstLine="720"/>
        <w:jc w:val="both"/>
      </w:pPr>
      <w:r w:rsidRPr="006D174F">
        <w:t xml:space="preserve">Mahasiswa kampus </w:t>
      </w:r>
      <w:r w:rsidR="005C11E2" w:rsidRPr="006D174F">
        <w:t>me</w:t>
      </w:r>
      <w:r w:rsidR="005C11E2" w:rsidRPr="005C11E2">
        <w:t>n</w:t>
      </w:r>
      <w:r w:rsidR="005C11E2" w:rsidRPr="006D174F">
        <w:t>gajar</w:t>
      </w:r>
      <w:r w:rsidRPr="006D174F">
        <w:t xml:space="preserve"> </w:t>
      </w:r>
      <w:r w:rsidR="005C11E2" w:rsidRPr="006D174F">
        <w:t>me</w:t>
      </w:r>
      <w:r w:rsidR="005C11E2" w:rsidRPr="005C11E2">
        <w:t>n</w:t>
      </w:r>
      <w:r w:rsidR="005C11E2" w:rsidRPr="006D174F">
        <w:t>ampilkan</w:t>
      </w:r>
      <w:r w:rsidRPr="006D174F">
        <w:t xml:space="preserve"> </w:t>
      </w:r>
      <w:r w:rsidR="00EC0E1E" w:rsidRPr="00EC0E1E">
        <w:rPr>
          <w:i/>
          <w:iCs/>
        </w:rPr>
        <w:t>video-assisted learning</w:t>
      </w:r>
      <w:r w:rsidR="00EC0E1E" w:rsidRPr="006D174F">
        <w:t xml:space="preserve"> </w:t>
      </w:r>
      <w:r w:rsidRPr="006D174F">
        <w:t>d</w:t>
      </w:r>
      <w:r>
        <w:t xml:space="preserve">alam tema </w:t>
      </w:r>
      <w:r w:rsidRPr="006D174F">
        <w:t xml:space="preserve">anak </w:t>
      </w:r>
      <w:r w:rsidR="005C11E2" w:rsidRPr="006D174F">
        <w:t>ne</w:t>
      </w:r>
      <w:r w:rsidR="005C11E2" w:rsidRPr="005C11E2">
        <w:t>g</w:t>
      </w:r>
      <w:r w:rsidR="005C11E2" w:rsidRPr="006D174F">
        <w:t>er</w:t>
      </w:r>
      <w:r w:rsidR="005C11E2" w:rsidRPr="005C11E2">
        <w:t>i</w:t>
      </w:r>
      <w:r>
        <w:t xml:space="preserve">. Video yang ditampilkan adalah </w:t>
      </w:r>
      <w:r w:rsidRPr="006D174F">
        <w:t xml:space="preserve">kisah Bapak Ganjar </w:t>
      </w:r>
      <w:proofErr w:type="spellStart"/>
      <w:r w:rsidRPr="006D174F">
        <w:t>Pr</w:t>
      </w:r>
      <w:r w:rsidR="005C11E2">
        <w:t>a</w:t>
      </w:r>
      <w:r w:rsidRPr="006D174F">
        <w:t>nowo</w:t>
      </w:r>
      <w:proofErr w:type="spellEnd"/>
      <w:r>
        <w:t xml:space="preserve">. Proses siswa </w:t>
      </w:r>
      <w:r w:rsidR="005C11E2">
        <w:t>menonton</w:t>
      </w:r>
      <w:r>
        <w:t xml:space="preserve"> video pembelajaran dapat dilihat pada Gambar 2.</w:t>
      </w:r>
    </w:p>
    <w:p w14:paraId="02D688BB" w14:textId="77777777" w:rsidR="00557AF3" w:rsidRDefault="00557AF3" w:rsidP="00557AF3">
      <w:pPr>
        <w:tabs>
          <w:tab w:val="left" w:pos="1576"/>
        </w:tabs>
        <w:spacing w:line="360" w:lineRule="auto"/>
        <w:ind w:firstLine="567"/>
        <w:jc w:val="both"/>
      </w:pPr>
      <w:r w:rsidRPr="005D3F7C">
        <w:rPr>
          <w:b/>
          <w:noProof/>
          <w:lang w:eastAsia="en-US"/>
        </w:rPr>
        <w:drawing>
          <wp:anchor distT="0" distB="0" distL="114300" distR="114300" simplePos="0" relativeHeight="251668480" behindDoc="0" locked="0" layoutInCell="1" allowOverlap="1" wp14:anchorId="011F76B3" wp14:editId="326C3B18">
            <wp:simplePos x="0" y="0"/>
            <wp:positionH relativeFrom="margin">
              <wp:align>center</wp:align>
            </wp:positionH>
            <wp:positionV relativeFrom="paragraph">
              <wp:posOffset>14554</wp:posOffset>
            </wp:positionV>
            <wp:extent cx="2303536" cy="1464158"/>
            <wp:effectExtent l="0" t="0" r="1905" b="3175"/>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NGGU KE 9-3.jpg"/>
                    <pic:cNvPicPr/>
                  </pic:nvPicPr>
                  <pic:blipFill rotWithShape="1">
                    <a:blip r:embed="rId11" cstate="print">
                      <a:extLst>
                        <a:ext uri="{28A0092B-C50C-407E-A947-70E740481C1C}">
                          <a14:useLocalDpi xmlns:a14="http://schemas.microsoft.com/office/drawing/2010/main" val="0"/>
                        </a:ext>
                      </a:extLst>
                    </a:blip>
                    <a:srcRect t="10075" b="4119"/>
                    <a:stretch>
                      <a:fillRect/>
                    </a:stretch>
                  </pic:blipFill>
                  <pic:spPr bwMode="auto">
                    <a:xfrm>
                      <a:off x="0" y="0"/>
                      <a:ext cx="2303536" cy="146415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B482899" w14:textId="77777777" w:rsidR="00557AF3" w:rsidRDefault="00557AF3" w:rsidP="00557AF3">
      <w:pPr>
        <w:tabs>
          <w:tab w:val="left" w:pos="1576"/>
        </w:tabs>
        <w:spacing w:line="360" w:lineRule="auto"/>
        <w:ind w:firstLine="567"/>
        <w:jc w:val="both"/>
      </w:pPr>
    </w:p>
    <w:p w14:paraId="1A4A7E68" w14:textId="77777777" w:rsidR="00557AF3" w:rsidRDefault="00557AF3" w:rsidP="00557AF3">
      <w:pPr>
        <w:tabs>
          <w:tab w:val="left" w:pos="1576"/>
        </w:tabs>
        <w:spacing w:line="360" w:lineRule="auto"/>
        <w:ind w:firstLine="567"/>
        <w:jc w:val="both"/>
      </w:pPr>
    </w:p>
    <w:p w14:paraId="36E019E6" w14:textId="77777777" w:rsidR="00557AF3" w:rsidRDefault="00557AF3" w:rsidP="00557AF3">
      <w:pPr>
        <w:tabs>
          <w:tab w:val="left" w:pos="1576"/>
        </w:tabs>
        <w:spacing w:line="360" w:lineRule="auto"/>
        <w:ind w:firstLine="567"/>
        <w:jc w:val="both"/>
      </w:pPr>
    </w:p>
    <w:p w14:paraId="4E4E5649" w14:textId="77777777" w:rsidR="00557AF3" w:rsidRDefault="00557AF3" w:rsidP="00557AF3">
      <w:pPr>
        <w:tabs>
          <w:tab w:val="left" w:pos="1576"/>
        </w:tabs>
        <w:spacing w:line="360" w:lineRule="auto"/>
        <w:jc w:val="both"/>
      </w:pPr>
    </w:p>
    <w:p w14:paraId="2E50FE2B" w14:textId="77777777" w:rsidR="00557AF3" w:rsidRDefault="00557AF3" w:rsidP="00557AF3">
      <w:pPr>
        <w:tabs>
          <w:tab w:val="left" w:pos="1576"/>
        </w:tabs>
        <w:jc w:val="both"/>
      </w:pPr>
    </w:p>
    <w:p w14:paraId="743394AE" w14:textId="163E90E3" w:rsidR="00557AF3" w:rsidRPr="00EA5E63" w:rsidRDefault="00557AF3" w:rsidP="000E2FF8">
      <w:pPr>
        <w:tabs>
          <w:tab w:val="left" w:pos="1576"/>
        </w:tabs>
        <w:spacing w:line="276" w:lineRule="auto"/>
        <w:jc w:val="center"/>
        <w:rPr>
          <w:sz w:val="20"/>
          <w:szCs w:val="20"/>
        </w:rPr>
      </w:pPr>
      <w:r w:rsidRPr="00EA5E63">
        <w:rPr>
          <w:sz w:val="20"/>
          <w:szCs w:val="20"/>
        </w:rPr>
        <w:t xml:space="preserve">Gambar 2. Proses Pemutaran </w:t>
      </w:r>
      <w:r w:rsidRPr="00EA5E63">
        <w:rPr>
          <w:i/>
          <w:iCs/>
          <w:sz w:val="20"/>
          <w:szCs w:val="20"/>
        </w:rPr>
        <w:t>Video-</w:t>
      </w:r>
      <w:r w:rsidR="002C0A4C" w:rsidRPr="00EA5E63">
        <w:rPr>
          <w:i/>
          <w:iCs/>
          <w:sz w:val="20"/>
          <w:szCs w:val="20"/>
        </w:rPr>
        <w:t>Assist</w:t>
      </w:r>
      <w:r w:rsidR="002C0A4C" w:rsidRPr="002C0A4C">
        <w:rPr>
          <w:i/>
          <w:iCs/>
          <w:sz w:val="20"/>
          <w:szCs w:val="20"/>
        </w:rPr>
        <w:t>e</w:t>
      </w:r>
      <w:r w:rsidR="002C0A4C" w:rsidRPr="00EA5E63">
        <w:rPr>
          <w:i/>
          <w:iCs/>
          <w:sz w:val="20"/>
          <w:szCs w:val="20"/>
        </w:rPr>
        <w:t>d</w:t>
      </w:r>
      <w:r w:rsidRPr="00EA5E63">
        <w:rPr>
          <w:i/>
          <w:iCs/>
          <w:sz w:val="20"/>
          <w:szCs w:val="20"/>
        </w:rPr>
        <w:t xml:space="preserve"> </w:t>
      </w:r>
      <w:r w:rsidR="002C0A4C" w:rsidRPr="00EA5E63">
        <w:rPr>
          <w:i/>
          <w:iCs/>
          <w:sz w:val="20"/>
          <w:szCs w:val="20"/>
        </w:rPr>
        <w:t>Le</w:t>
      </w:r>
      <w:r w:rsidR="002C0A4C" w:rsidRPr="002C0A4C">
        <w:rPr>
          <w:i/>
          <w:iCs/>
          <w:sz w:val="20"/>
          <w:szCs w:val="20"/>
        </w:rPr>
        <w:t>a</w:t>
      </w:r>
      <w:r w:rsidR="002C0A4C" w:rsidRPr="00EA5E63">
        <w:rPr>
          <w:i/>
          <w:iCs/>
          <w:sz w:val="20"/>
          <w:szCs w:val="20"/>
        </w:rPr>
        <w:t>rning</w:t>
      </w:r>
    </w:p>
    <w:p w14:paraId="79DBC7FA" w14:textId="71C93C2C" w:rsidR="00557AF3" w:rsidRDefault="00557AF3" w:rsidP="00557AF3">
      <w:pPr>
        <w:autoSpaceDE w:val="0"/>
        <w:autoSpaceDN w:val="0"/>
        <w:adjustRightInd w:val="0"/>
        <w:spacing w:line="276" w:lineRule="auto"/>
        <w:ind w:firstLine="720"/>
        <w:jc w:val="both"/>
      </w:pPr>
      <w:r>
        <w:t xml:space="preserve">Mahasiswa </w:t>
      </w:r>
      <w:r w:rsidR="002C0A4C" w:rsidRPr="006D174F">
        <w:t>se</w:t>
      </w:r>
      <w:r w:rsidR="002C0A4C" w:rsidRPr="002C0A4C">
        <w:t>b</w:t>
      </w:r>
      <w:r w:rsidR="002C0A4C" w:rsidRPr="006D174F">
        <w:t>agai</w:t>
      </w:r>
      <w:r w:rsidRPr="006D174F">
        <w:t xml:space="preserve"> guru </w:t>
      </w:r>
      <w:r w:rsidR="002C0A4C" w:rsidRPr="006D174F">
        <w:t>me</w:t>
      </w:r>
      <w:r w:rsidR="002C0A4C" w:rsidRPr="002C0A4C">
        <w:t>n</w:t>
      </w:r>
      <w:r w:rsidR="002C0A4C" w:rsidRPr="006D174F">
        <w:t>garahkan</w:t>
      </w:r>
      <w:r w:rsidRPr="006D174F">
        <w:t xml:space="preserve"> siswa untuk </w:t>
      </w:r>
      <w:r w:rsidR="002C0A4C" w:rsidRPr="006D174F">
        <w:t>me</w:t>
      </w:r>
      <w:r w:rsidR="002C0A4C" w:rsidRPr="002C0A4C">
        <w:t>n</w:t>
      </w:r>
      <w:r w:rsidR="002C0A4C" w:rsidRPr="006D174F">
        <w:t>yimak</w:t>
      </w:r>
      <w:r>
        <w:t xml:space="preserve"> video. Setelah selesai </w:t>
      </w:r>
      <w:r w:rsidR="002C0A4C" w:rsidRPr="006D174F">
        <w:t>me</w:t>
      </w:r>
      <w:r w:rsidR="002C0A4C" w:rsidRPr="002C0A4C">
        <w:t>n</w:t>
      </w:r>
      <w:r w:rsidR="002C0A4C" w:rsidRPr="006D174F">
        <w:t>yimak</w:t>
      </w:r>
      <w:r>
        <w:t>,</w:t>
      </w:r>
      <w:r w:rsidRPr="006D174F">
        <w:t xml:space="preserve"> </w:t>
      </w:r>
      <w:r>
        <w:t xml:space="preserve">mahasiswa </w:t>
      </w:r>
      <w:r w:rsidR="002C0A4C" w:rsidRPr="006D174F">
        <w:t>me</w:t>
      </w:r>
      <w:r w:rsidR="002C0A4C" w:rsidRPr="002C0A4C">
        <w:t>m</w:t>
      </w:r>
      <w:r w:rsidR="002C0A4C" w:rsidRPr="006D174F">
        <w:t>ber</w:t>
      </w:r>
      <w:r w:rsidR="002C0A4C" w:rsidRPr="002C0A4C">
        <w:t>i</w:t>
      </w:r>
      <w:r w:rsidR="002C0A4C" w:rsidRPr="006D174F">
        <w:t>kan</w:t>
      </w:r>
      <w:r w:rsidRPr="006D174F">
        <w:t xml:space="preserve"> </w:t>
      </w:r>
      <w:r w:rsidR="002C0A4C" w:rsidRPr="006D174F">
        <w:t>be</w:t>
      </w:r>
      <w:r w:rsidR="002C0A4C" w:rsidRPr="002C0A4C">
        <w:t>b</w:t>
      </w:r>
      <w:r w:rsidR="002C0A4C" w:rsidRPr="006D174F">
        <w:t>er</w:t>
      </w:r>
      <w:r w:rsidR="002C0A4C" w:rsidRPr="002C0A4C">
        <w:t>a</w:t>
      </w:r>
      <w:r w:rsidR="002C0A4C" w:rsidRPr="006D174F">
        <w:t>pa</w:t>
      </w:r>
      <w:r w:rsidRPr="006D174F">
        <w:t xml:space="preserve"> </w:t>
      </w:r>
      <w:r w:rsidR="002C0A4C" w:rsidRPr="006D174F">
        <w:t>pe</w:t>
      </w:r>
      <w:r w:rsidR="002C0A4C" w:rsidRPr="002C0A4C">
        <w:t>r</w:t>
      </w:r>
      <w:r w:rsidR="002C0A4C" w:rsidRPr="006D174F">
        <w:t>tanyaan</w:t>
      </w:r>
      <w:r w:rsidRPr="006D174F">
        <w:t xml:space="preserve"> </w:t>
      </w:r>
      <w:r w:rsidR="002C0A4C" w:rsidRPr="006D174F">
        <w:t>se</w:t>
      </w:r>
      <w:r w:rsidR="002C0A4C" w:rsidRPr="002C0A4C">
        <w:t>p</w:t>
      </w:r>
      <w:r w:rsidR="002C0A4C" w:rsidRPr="006D174F">
        <w:t>utar</w:t>
      </w:r>
      <w:r w:rsidRPr="006D174F">
        <w:t xml:space="preserve"> </w:t>
      </w:r>
      <w:r w:rsidR="002C0A4C" w:rsidRPr="006D174F">
        <w:t>vide</w:t>
      </w:r>
      <w:r w:rsidR="002C0A4C" w:rsidRPr="002C0A4C">
        <w:t>o</w:t>
      </w:r>
      <w:r w:rsidRPr="006D174F">
        <w:t xml:space="preserve"> </w:t>
      </w:r>
      <w:r w:rsidR="002C0A4C" w:rsidRPr="006D174F">
        <w:t>pe</w:t>
      </w:r>
      <w:r w:rsidR="002C0A4C" w:rsidRPr="002C0A4C">
        <w:t>m</w:t>
      </w:r>
      <w:r w:rsidR="002C0A4C" w:rsidRPr="006D174F">
        <w:t>bel</w:t>
      </w:r>
      <w:r w:rsidR="002C0A4C" w:rsidRPr="002C0A4C">
        <w:t>a</w:t>
      </w:r>
      <w:r w:rsidR="002C0A4C" w:rsidRPr="006D174F">
        <w:t>jaran</w:t>
      </w:r>
      <w:r w:rsidRPr="006D174F">
        <w:t xml:space="preserve"> yang </w:t>
      </w:r>
      <w:r w:rsidR="002C0A4C" w:rsidRPr="006D174F">
        <w:t>te</w:t>
      </w:r>
      <w:r w:rsidR="002C0A4C" w:rsidRPr="002C0A4C">
        <w:t>l</w:t>
      </w:r>
      <w:r w:rsidR="002C0A4C" w:rsidRPr="006D174F">
        <w:t>ah</w:t>
      </w:r>
      <w:r w:rsidRPr="006D174F">
        <w:t xml:space="preserve"> ditampilkan</w:t>
      </w:r>
      <w:r>
        <w:t xml:space="preserve"> terkait nilai-nilai karakter.</w:t>
      </w:r>
      <w:r w:rsidRPr="006D174F">
        <w:t xml:space="preserve"> </w:t>
      </w:r>
      <w:r>
        <w:t>Ternyata</w:t>
      </w:r>
      <w:r w:rsidRPr="006D174F">
        <w:t xml:space="preserve"> masih ada siswa </w:t>
      </w:r>
      <w:r w:rsidR="002C0A4C" w:rsidRPr="006D174F">
        <w:t>ke</w:t>
      </w:r>
      <w:r w:rsidR="002C0A4C" w:rsidRPr="002C0A4C">
        <w:t>l</w:t>
      </w:r>
      <w:r w:rsidR="002C0A4C" w:rsidRPr="006D174F">
        <w:t>as</w:t>
      </w:r>
      <w:r w:rsidRPr="006D174F">
        <w:t xml:space="preserve"> V yang tidak </w:t>
      </w:r>
      <w:r>
        <w:t xml:space="preserve">dapat memberikan jawaban </w:t>
      </w:r>
      <w:r w:rsidR="002C0A4C">
        <w:t>pertanyaan</w:t>
      </w:r>
      <w:r>
        <w:t xml:space="preserve"> terkait </w:t>
      </w:r>
      <w:r w:rsidR="002C0A4C" w:rsidRPr="006D174F">
        <w:t>vide</w:t>
      </w:r>
      <w:r w:rsidR="002C0A4C" w:rsidRPr="002C0A4C">
        <w:t>o</w:t>
      </w:r>
      <w:r w:rsidRPr="006D174F">
        <w:t xml:space="preserve"> yang di tampilkan</w:t>
      </w:r>
      <w:r>
        <w:t>. Bahkan, pada</w:t>
      </w:r>
      <w:r w:rsidRPr="006D174F">
        <w:t xml:space="preserve"> saat </w:t>
      </w:r>
      <w:r w:rsidR="002C0A4C" w:rsidRPr="006D174F">
        <w:t>pro</w:t>
      </w:r>
      <w:r w:rsidR="002C0A4C" w:rsidRPr="002C0A4C">
        <w:t>s</w:t>
      </w:r>
      <w:r w:rsidR="002C0A4C" w:rsidRPr="006D174F">
        <w:t>es</w:t>
      </w:r>
      <w:r w:rsidRPr="006D174F">
        <w:t xml:space="preserve"> </w:t>
      </w:r>
      <w:r w:rsidR="002C0A4C" w:rsidRPr="006D174F">
        <w:t>be</w:t>
      </w:r>
      <w:r w:rsidR="002C0A4C" w:rsidRPr="002C0A4C">
        <w:t>l</w:t>
      </w:r>
      <w:r w:rsidR="002C0A4C" w:rsidRPr="006D174F">
        <w:t>ajar</w:t>
      </w:r>
      <w:r w:rsidRPr="006D174F">
        <w:t xml:space="preserve"> </w:t>
      </w:r>
      <w:r w:rsidR="002C0A4C" w:rsidRPr="006D174F">
        <w:t>me</w:t>
      </w:r>
      <w:r w:rsidR="002C0A4C" w:rsidRPr="002C0A4C">
        <w:t>n</w:t>
      </w:r>
      <w:r w:rsidR="002C0A4C" w:rsidRPr="006D174F">
        <w:t>gajar</w:t>
      </w:r>
      <w:r w:rsidRPr="006D174F">
        <w:t xml:space="preserve"> </w:t>
      </w:r>
      <w:r w:rsidR="002C0A4C" w:rsidRPr="006D174F">
        <w:t>be</w:t>
      </w:r>
      <w:r w:rsidR="002C0A4C" w:rsidRPr="002C0A4C">
        <w:t>r</w:t>
      </w:r>
      <w:r w:rsidR="002C0A4C" w:rsidRPr="006D174F">
        <w:t>langsung</w:t>
      </w:r>
      <w:r w:rsidRPr="006D174F">
        <w:t xml:space="preserve"> masih ada </w:t>
      </w:r>
      <w:r>
        <w:t xml:space="preserve">siswa </w:t>
      </w:r>
      <w:r w:rsidRPr="006D174F">
        <w:t xml:space="preserve">yang </w:t>
      </w:r>
      <w:r w:rsidR="002C0A4C" w:rsidRPr="006D174F">
        <w:t>be</w:t>
      </w:r>
      <w:r w:rsidR="002C0A4C" w:rsidRPr="002C0A4C">
        <w:t>r</w:t>
      </w:r>
      <w:r w:rsidR="002C0A4C" w:rsidRPr="006D174F">
        <w:t>main</w:t>
      </w:r>
      <w:r w:rsidRPr="006D174F">
        <w:t xml:space="preserve">-main. Bagi siswa yang tidak </w:t>
      </w:r>
      <w:r>
        <w:t xml:space="preserve">dapat menjawab pertanyaan dari mahasiswa Kampus Mengajar, diberi tugas untuk menyimak kembali video pembelajaran sambil menemukan dan menulis jawaban </w:t>
      </w:r>
      <w:r w:rsidR="002C0A4C">
        <w:t>pertanyaan</w:t>
      </w:r>
      <w:r>
        <w:t>. Setelah siswa</w:t>
      </w:r>
      <w:r w:rsidRPr="006D174F">
        <w:t xml:space="preserve"> </w:t>
      </w:r>
      <w:r w:rsidR="002C0A4C" w:rsidRPr="006D174F">
        <w:t>me</w:t>
      </w:r>
      <w:r w:rsidR="002C0A4C" w:rsidRPr="002C0A4C">
        <w:t>n</w:t>
      </w:r>
      <w:r w:rsidR="002C0A4C" w:rsidRPr="006D174F">
        <w:t>uliskan</w:t>
      </w:r>
      <w:r w:rsidRPr="006D174F">
        <w:t xml:space="preserve"> apa-apa saja yang </w:t>
      </w:r>
      <w:r w:rsidR="002C0A4C" w:rsidRPr="006D174F">
        <w:t>te</w:t>
      </w:r>
      <w:r w:rsidR="002C0A4C" w:rsidRPr="002C0A4C">
        <w:t>l</w:t>
      </w:r>
      <w:r w:rsidR="002C0A4C" w:rsidRPr="006D174F">
        <w:t>ah</w:t>
      </w:r>
      <w:r w:rsidRPr="006D174F">
        <w:t xml:space="preserve"> disimak </w:t>
      </w:r>
      <w:r>
        <w:t>selanjutnya mereka diminta untuk</w:t>
      </w:r>
      <w:r w:rsidRPr="006D174F">
        <w:t xml:space="preserve"> </w:t>
      </w:r>
      <w:r>
        <w:t>membacakan tulisan mereka di depan kelas</w:t>
      </w:r>
      <w:r w:rsidRPr="006D174F">
        <w:t>.</w:t>
      </w:r>
    </w:p>
    <w:p w14:paraId="7F93A9E4" w14:textId="77777777" w:rsidR="00557AF3" w:rsidRDefault="00557AF3" w:rsidP="00557AF3">
      <w:pPr>
        <w:tabs>
          <w:tab w:val="left" w:pos="1576"/>
        </w:tabs>
        <w:spacing w:line="360" w:lineRule="auto"/>
        <w:ind w:firstLine="567"/>
        <w:jc w:val="both"/>
      </w:pPr>
      <w:r>
        <w:rPr>
          <w:noProof/>
        </w:rPr>
        <mc:AlternateContent>
          <mc:Choice Requires="wpg">
            <w:drawing>
              <wp:anchor distT="0" distB="0" distL="114300" distR="114300" simplePos="0" relativeHeight="251669504" behindDoc="0" locked="0" layoutInCell="1" allowOverlap="1" wp14:anchorId="7B51449F" wp14:editId="7D23CC46">
                <wp:simplePos x="0" y="0"/>
                <wp:positionH relativeFrom="margin">
                  <wp:align>center</wp:align>
                </wp:positionH>
                <wp:positionV relativeFrom="paragraph">
                  <wp:posOffset>75771</wp:posOffset>
                </wp:positionV>
                <wp:extent cx="2703830" cy="1675130"/>
                <wp:effectExtent l="0" t="0" r="1270" b="1270"/>
                <wp:wrapNone/>
                <wp:docPr id="2041757991" name="Group 1"/>
                <wp:cNvGraphicFramePr/>
                <a:graphic xmlns:a="http://schemas.openxmlformats.org/drawingml/2006/main">
                  <a:graphicData uri="http://schemas.microsoft.com/office/word/2010/wordprocessingGroup">
                    <wpg:wgp>
                      <wpg:cNvGrpSpPr/>
                      <wpg:grpSpPr>
                        <a:xfrm>
                          <a:off x="0" y="0"/>
                          <a:ext cx="2703830" cy="1675130"/>
                          <a:chOff x="0" y="0"/>
                          <a:chExt cx="2703892" cy="1675130"/>
                        </a:xfrm>
                      </wpg:grpSpPr>
                      <pic:pic xmlns:pic="http://schemas.openxmlformats.org/drawingml/2006/picture">
                        <pic:nvPicPr>
                          <pic:cNvPr id="41179919" name="Picture 18"/>
                          <pic:cNvPicPr>
                            <a:picLocks noChangeAspect="1"/>
                          </pic:cNvPicPr>
                        </pic:nvPicPr>
                        <pic:blipFill rotWithShape="1">
                          <a:blip r:embed="rId12" cstate="print">
                            <a:extLst>
                              <a:ext uri="{28A0092B-C50C-407E-A947-70E740481C1C}">
                                <a14:useLocalDpi xmlns:a14="http://schemas.microsoft.com/office/drawing/2010/main" val="0"/>
                              </a:ext>
                            </a:extLst>
                          </a:blip>
                          <a:srcRect l="6302"/>
                          <a:stretch>
                            <a:fillRect/>
                          </a:stretch>
                        </pic:blipFill>
                        <pic:spPr bwMode="auto">
                          <a:xfrm>
                            <a:off x="1452942" y="0"/>
                            <a:ext cx="1250950" cy="167449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600313898" name="Picture 19"/>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267460" cy="1675130"/>
                          </a:xfrm>
                          <a:prstGeom prst="rect">
                            <a:avLst/>
                          </a:prstGeom>
                        </pic:spPr>
                      </pic:pic>
                    </wpg:wgp>
                  </a:graphicData>
                </a:graphic>
              </wp:anchor>
            </w:drawing>
          </mc:Choice>
          <mc:Fallback>
            <w:pict>
              <v:group w14:anchorId="4B3FDF88" id="Group 1" o:spid="_x0000_s1026" style="position:absolute;margin-left:0;margin-top:5.95pt;width:212.9pt;height:131.9pt;z-index:251669504;mso-position-horizontal:center;mso-position-horizontal-relative:margin" coordsize="27038,1675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8" o:spid="_x0000_s1027" type="#_x0000_t75" style="position:absolute;left:14529;width:12509;height:167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">
                  <v:imagedata r:id="rId14" o:title="" cropleft="4130f"/>
                </v:shape>
                <v:shape id="Picture 19" o:spid="_x0000_s1028" type="#_x0000_t75" style="position:absolute;width:12674;height:167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">
                  <v:imagedata r:id="rId15" o:title=""/>
                </v:shape>
                <w10:wrap anchorx="margin"/>
              </v:group>
            </w:pict>
          </mc:Fallback>
        </mc:AlternateContent>
      </w:r>
    </w:p>
    <w:p w14:paraId="5EE99B91" w14:textId="77777777" w:rsidR="00557AF3" w:rsidRDefault="00557AF3" w:rsidP="00557AF3">
      <w:pPr>
        <w:tabs>
          <w:tab w:val="left" w:pos="1576"/>
        </w:tabs>
        <w:spacing w:line="360" w:lineRule="auto"/>
        <w:ind w:firstLine="567"/>
        <w:jc w:val="both"/>
      </w:pPr>
    </w:p>
    <w:p w14:paraId="430200BD" w14:textId="77777777" w:rsidR="00557AF3" w:rsidRDefault="00557AF3" w:rsidP="00557AF3">
      <w:pPr>
        <w:tabs>
          <w:tab w:val="left" w:pos="1576"/>
        </w:tabs>
        <w:spacing w:line="360" w:lineRule="auto"/>
        <w:ind w:firstLine="567"/>
        <w:jc w:val="both"/>
      </w:pPr>
    </w:p>
    <w:p w14:paraId="3EE31E30" w14:textId="77777777" w:rsidR="00557AF3" w:rsidRDefault="00557AF3" w:rsidP="00557AF3">
      <w:pPr>
        <w:tabs>
          <w:tab w:val="left" w:pos="1576"/>
        </w:tabs>
        <w:spacing w:line="360" w:lineRule="auto"/>
        <w:ind w:firstLine="567"/>
        <w:jc w:val="both"/>
      </w:pPr>
    </w:p>
    <w:p w14:paraId="2A09F4E0" w14:textId="77777777" w:rsidR="00557AF3" w:rsidRDefault="00557AF3" w:rsidP="00557AF3">
      <w:pPr>
        <w:tabs>
          <w:tab w:val="left" w:pos="1576"/>
        </w:tabs>
        <w:spacing w:line="360" w:lineRule="auto"/>
        <w:ind w:firstLine="567"/>
        <w:jc w:val="both"/>
      </w:pPr>
    </w:p>
    <w:p w14:paraId="5B03FC41" w14:textId="77777777" w:rsidR="00557AF3" w:rsidRDefault="00557AF3" w:rsidP="00557AF3">
      <w:pPr>
        <w:tabs>
          <w:tab w:val="left" w:pos="1576"/>
        </w:tabs>
        <w:spacing w:line="360" w:lineRule="auto"/>
        <w:ind w:firstLine="567"/>
        <w:jc w:val="both"/>
      </w:pPr>
    </w:p>
    <w:p w14:paraId="42F1435F" w14:textId="77777777" w:rsidR="00557AF3" w:rsidRDefault="00557AF3" w:rsidP="00557AF3">
      <w:pPr>
        <w:tabs>
          <w:tab w:val="left" w:pos="1576"/>
        </w:tabs>
        <w:spacing w:line="360" w:lineRule="auto"/>
        <w:jc w:val="center"/>
        <w:rPr>
          <w:sz w:val="20"/>
          <w:szCs w:val="20"/>
        </w:rPr>
      </w:pPr>
    </w:p>
    <w:p w14:paraId="3CB273B8" w14:textId="77777777" w:rsidR="00557AF3" w:rsidRPr="007864A9" w:rsidRDefault="00557AF3" w:rsidP="000E2FF8">
      <w:pPr>
        <w:tabs>
          <w:tab w:val="left" w:pos="1576"/>
        </w:tabs>
        <w:spacing w:line="276" w:lineRule="auto"/>
        <w:jc w:val="center"/>
        <w:rPr>
          <w:sz w:val="20"/>
          <w:szCs w:val="20"/>
        </w:rPr>
      </w:pPr>
      <w:r w:rsidRPr="005342B4">
        <w:rPr>
          <w:sz w:val="20"/>
          <w:szCs w:val="20"/>
        </w:rPr>
        <w:t>Gambar 3. Siswa Membacakan Hasil Pengamatan terhadap Video</w:t>
      </w:r>
    </w:p>
    <w:p w14:paraId="250E3C60" w14:textId="241BDC2E" w:rsidR="00557AF3" w:rsidRPr="00663047" w:rsidRDefault="00557AF3" w:rsidP="00D84547">
      <w:pPr>
        <w:suppressAutoHyphens w:val="0"/>
        <w:spacing w:before="120" w:line="276" w:lineRule="auto"/>
        <w:jc w:val="both"/>
        <w:textAlignment w:val="top"/>
        <w:outlineLvl w:val="0"/>
        <w:rPr>
          <w:b/>
          <w:bCs/>
        </w:rPr>
      </w:pPr>
      <w:r>
        <w:rPr>
          <w:b/>
          <w:bCs/>
        </w:rPr>
        <w:t xml:space="preserve">Hasil </w:t>
      </w:r>
      <w:r w:rsidRPr="00663047">
        <w:rPr>
          <w:b/>
          <w:bCs/>
        </w:rPr>
        <w:t xml:space="preserve">Pendidikan Karakter </w:t>
      </w:r>
      <w:r w:rsidR="00D84547" w:rsidRPr="00663047">
        <w:rPr>
          <w:b/>
          <w:bCs/>
        </w:rPr>
        <w:t>Melalui</w:t>
      </w:r>
      <w:r w:rsidRPr="00663047">
        <w:rPr>
          <w:b/>
          <w:bCs/>
        </w:rPr>
        <w:t xml:space="preserve"> </w:t>
      </w:r>
      <w:r w:rsidRPr="00663047">
        <w:rPr>
          <w:b/>
          <w:bCs/>
          <w:i/>
          <w:iCs/>
        </w:rPr>
        <w:t>Video</w:t>
      </w:r>
      <w:r>
        <w:rPr>
          <w:b/>
          <w:bCs/>
          <w:i/>
          <w:iCs/>
        </w:rPr>
        <w:t>-</w:t>
      </w:r>
      <w:r w:rsidRPr="00663047">
        <w:rPr>
          <w:b/>
          <w:bCs/>
          <w:i/>
          <w:iCs/>
        </w:rPr>
        <w:t>Assi</w:t>
      </w:r>
      <w:r>
        <w:rPr>
          <w:b/>
          <w:bCs/>
          <w:i/>
          <w:iCs/>
        </w:rPr>
        <w:t>s</w:t>
      </w:r>
      <w:r w:rsidRPr="00663047">
        <w:rPr>
          <w:b/>
          <w:bCs/>
          <w:i/>
          <w:iCs/>
        </w:rPr>
        <w:t>ted Learning</w:t>
      </w:r>
    </w:p>
    <w:p w14:paraId="2E2F033F" w14:textId="1C806E9D" w:rsidR="00557AF3" w:rsidRPr="003348C4" w:rsidRDefault="000E2FF8" w:rsidP="00557AF3">
      <w:pPr>
        <w:autoSpaceDE w:val="0"/>
        <w:autoSpaceDN w:val="0"/>
        <w:adjustRightInd w:val="0"/>
        <w:spacing w:line="276" w:lineRule="auto"/>
        <w:ind w:firstLine="720"/>
        <w:jc w:val="both"/>
      </w:pPr>
      <w:r w:rsidRPr="00393CCB">
        <w:t>Imple</w:t>
      </w:r>
      <w:r w:rsidRPr="000E2FF8">
        <w:t>m</w:t>
      </w:r>
      <w:r w:rsidRPr="00393CCB">
        <w:t>en</w:t>
      </w:r>
      <w:r w:rsidRPr="000E2FF8">
        <w:t>t</w:t>
      </w:r>
      <w:r w:rsidRPr="00393CCB">
        <w:t>asi</w:t>
      </w:r>
      <w:r w:rsidR="00557AF3" w:rsidRPr="00393CCB">
        <w:t xml:space="preserve"> </w:t>
      </w:r>
      <w:r w:rsidRPr="00393CCB">
        <w:t>pe</w:t>
      </w:r>
      <w:r w:rsidRPr="000E2FF8">
        <w:t>n</w:t>
      </w:r>
      <w:r w:rsidRPr="00393CCB">
        <w:t>guatan</w:t>
      </w:r>
      <w:r w:rsidR="00557AF3" w:rsidRPr="00393CCB">
        <w:t xml:space="preserve"> </w:t>
      </w:r>
      <w:r w:rsidRPr="00393CCB">
        <w:t>pe</w:t>
      </w:r>
      <w:r w:rsidRPr="000E2FF8">
        <w:t>n</w:t>
      </w:r>
      <w:r w:rsidRPr="00393CCB">
        <w:t>didikan</w:t>
      </w:r>
      <w:r w:rsidR="00557AF3" w:rsidRPr="00393CCB">
        <w:t xml:space="preserve"> </w:t>
      </w:r>
      <w:r w:rsidRPr="00393CCB">
        <w:t>karakte</w:t>
      </w:r>
      <w:r w:rsidRPr="000E2FF8">
        <w:t>r</w:t>
      </w:r>
      <w:r w:rsidR="00557AF3" w:rsidRPr="00393CCB">
        <w:t xml:space="preserve"> </w:t>
      </w:r>
      <w:r w:rsidRPr="00393CCB">
        <w:t>me</w:t>
      </w:r>
      <w:r w:rsidRPr="000E2FF8">
        <w:t>l</w:t>
      </w:r>
      <w:r w:rsidRPr="00393CCB">
        <w:t>alui</w:t>
      </w:r>
      <w:r w:rsidR="00557AF3" w:rsidRPr="00393CCB">
        <w:t xml:space="preserve"> </w:t>
      </w:r>
      <w:r w:rsidR="00EC0E1E" w:rsidRPr="000E2FF8">
        <w:rPr>
          <w:i/>
          <w:iCs/>
        </w:rPr>
        <w:t>video-assisted learning</w:t>
      </w:r>
      <w:r w:rsidR="00EC0E1E" w:rsidRPr="00393CCB">
        <w:t xml:space="preserve"> </w:t>
      </w:r>
      <w:r w:rsidR="00557AF3" w:rsidRPr="00393CCB">
        <w:t xml:space="preserve">dalam </w:t>
      </w:r>
      <w:r w:rsidRPr="00393CCB">
        <w:t>pe</w:t>
      </w:r>
      <w:r w:rsidRPr="000E2FF8">
        <w:t>r</w:t>
      </w:r>
      <w:r w:rsidRPr="00393CCB">
        <w:t>encanaan</w:t>
      </w:r>
      <w:r w:rsidR="00557AF3" w:rsidRPr="00393CCB">
        <w:t xml:space="preserve"> dan </w:t>
      </w:r>
      <w:r w:rsidRPr="00393CCB">
        <w:t>pro</w:t>
      </w:r>
      <w:r w:rsidRPr="000E2FF8">
        <w:t>g</w:t>
      </w:r>
      <w:r w:rsidRPr="00393CCB">
        <w:t>ram</w:t>
      </w:r>
      <w:r w:rsidR="00557AF3" w:rsidRPr="00393CCB">
        <w:t xml:space="preserve"> </w:t>
      </w:r>
      <w:r w:rsidRPr="00393CCB">
        <w:t>se</w:t>
      </w:r>
      <w:r w:rsidRPr="000E2FF8">
        <w:t>k</w:t>
      </w:r>
      <w:r w:rsidRPr="00393CCB">
        <w:t>ol</w:t>
      </w:r>
      <w:r w:rsidRPr="000E2FF8">
        <w:t>a</w:t>
      </w:r>
      <w:r w:rsidRPr="00393CCB">
        <w:t>h</w:t>
      </w:r>
      <w:r w:rsidR="00557AF3" w:rsidRPr="00393CCB">
        <w:t xml:space="preserve"> </w:t>
      </w:r>
      <w:r w:rsidRPr="00393CCB">
        <w:t>se</w:t>
      </w:r>
      <w:r w:rsidRPr="000E2FF8">
        <w:t>r</w:t>
      </w:r>
      <w:r w:rsidRPr="00393CCB">
        <w:t>ta</w:t>
      </w:r>
      <w:r w:rsidR="00557AF3" w:rsidRPr="00393CCB">
        <w:t xml:space="preserve"> </w:t>
      </w:r>
      <w:r w:rsidRPr="00393CCB">
        <w:t>Kampus Me</w:t>
      </w:r>
      <w:r w:rsidRPr="000E2FF8">
        <w:t>n</w:t>
      </w:r>
      <w:r w:rsidRPr="00393CCB">
        <w:t xml:space="preserve">gajar Angkatan </w:t>
      </w:r>
      <w:r w:rsidR="00557AF3" w:rsidRPr="00393CCB">
        <w:t xml:space="preserve">4 dilakukan </w:t>
      </w:r>
      <w:r w:rsidRPr="00393CCB">
        <w:t>me</w:t>
      </w:r>
      <w:r w:rsidRPr="000E2FF8">
        <w:t>l</w:t>
      </w:r>
      <w:r w:rsidRPr="00393CCB">
        <w:t>alui</w:t>
      </w:r>
      <w:r w:rsidR="00557AF3" w:rsidRPr="00393CCB">
        <w:t xml:space="preserve"> </w:t>
      </w:r>
      <w:r w:rsidRPr="00393CCB">
        <w:t>imple</w:t>
      </w:r>
      <w:r w:rsidRPr="000E2FF8">
        <w:t>m</w:t>
      </w:r>
      <w:r w:rsidRPr="00393CCB">
        <w:t>en</w:t>
      </w:r>
      <w:r w:rsidRPr="000E2FF8">
        <w:t>t</w:t>
      </w:r>
      <w:r w:rsidRPr="00393CCB">
        <w:t>asi</w:t>
      </w:r>
      <w:r w:rsidR="00557AF3" w:rsidRPr="00393CCB">
        <w:t xml:space="preserve"> dan </w:t>
      </w:r>
      <w:r w:rsidRPr="00393CCB">
        <w:t>pe</w:t>
      </w:r>
      <w:r w:rsidRPr="000E2FF8">
        <w:t>n</w:t>
      </w:r>
      <w:r w:rsidRPr="00393CCB">
        <w:t>yusunan</w:t>
      </w:r>
      <w:r w:rsidR="00557AF3" w:rsidRPr="00393CCB">
        <w:t xml:space="preserve"> </w:t>
      </w:r>
      <w:r w:rsidRPr="00393CCB">
        <w:t>Re</w:t>
      </w:r>
      <w:r w:rsidRPr="000E2FF8">
        <w:t>n</w:t>
      </w:r>
      <w:r w:rsidRPr="00393CCB">
        <w:t>cana</w:t>
      </w:r>
      <w:r w:rsidR="00557AF3" w:rsidRPr="00393CCB">
        <w:t xml:space="preserve"> </w:t>
      </w:r>
      <w:r w:rsidRPr="00393CCB">
        <w:t>Ke</w:t>
      </w:r>
      <w:r w:rsidRPr="000E2FF8">
        <w:t>r</w:t>
      </w:r>
      <w:r w:rsidRPr="00393CCB">
        <w:t>ja</w:t>
      </w:r>
      <w:r w:rsidR="00557AF3" w:rsidRPr="00393CCB">
        <w:t xml:space="preserve"> </w:t>
      </w:r>
      <w:r w:rsidR="00557AF3">
        <w:t xml:space="preserve">Sekolah (RKS) </w:t>
      </w:r>
      <w:r w:rsidR="00557AF3" w:rsidRPr="00393CCB">
        <w:t xml:space="preserve">untuk jangka </w:t>
      </w:r>
      <w:r w:rsidRPr="00393CCB">
        <w:t>me</w:t>
      </w:r>
      <w:r w:rsidRPr="000E2FF8">
        <w:t>n</w:t>
      </w:r>
      <w:r w:rsidRPr="00393CCB">
        <w:t>en</w:t>
      </w:r>
      <w:r w:rsidRPr="000E2FF8">
        <w:t>g</w:t>
      </w:r>
      <w:r w:rsidRPr="00393CCB">
        <w:t>ah</w:t>
      </w:r>
      <w:r w:rsidR="00557AF3">
        <w:t xml:space="preserve"> dan </w:t>
      </w:r>
      <w:r w:rsidR="00557AF3" w:rsidRPr="00393CCB">
        <w:lastRenderedPageBreak/>
        <w:t xml:space="preserve">panjang. Dalam upaya </w:t>
      </w:r>
      <w:r>
        <w:t xml:space="preserve">penguatan </w:t>
      </w:r>
      <w:r w:rsidRPr="00393CCB">
        <w:t>pe</w:t>
      </w:r>
      <w:r w:rsidRPr="000E2FF8">
        <w:t>n</w:t>
      </w:r>
      <w:r w:rsidRPr="00393CCB">
        <w:t>didikan</w:t>
      </w:r>
      <w:r w:rsidR="00557AF3" w:rsidRPr="00393CCB">
        <w:t xml:space="preserve"> </w:t>
      </w:r>
      <w:r w:rsidRPr="00393CCB">
        <w:t>karakte</w:t>
      </w:r>
      <w:r w:rsidRPr="000E2FF8">
        <w:t>r</w:t>
      </w:r>
      <w:r w:rsidR="00557AF3" w:rsidRPr="00393CCB">
        <w:t xml:space="preserve">, UPT SPF SD </w:t>
      </w:r>
      <w:r w:rsidRPr="00393CCB">
        <w:t>Inpre</w:t>
      </w:r>
      <w:r w:rsidRPr="000E2FF8">
        <w:t>s</w:t>
      </w:r>
      <w:r w:rsidR="00557AF3" w:rsidRPr="00393CCB">
        <w:t xml:space="preserve"> </w:t>
      </w:r>
      <w:proofErr w:type="spellStart"/>
      <w:r w:rsidR="00557AF3" w:rsidRPr="00393CCB">
        <w:t>Pa</w:t>
      </w:r>
      <w:r w:rsidR="00557AF3">
        <w:t>b</w:t>
      </w:r>
      <w:r w:rsidR="00557AF3" w:rsidRPr="00393CCB">
        <w:t>aeng-baeng</w:t>
      </w:r>
      <w:proofErr w:type="spellEnd"/>
      <w:r w:rsidR="00557AF3" w:rsidRPr="00393CCB">
        <w:t xml:space="preserve"> </w:t>
      </w:r>
      <w:r w:rsidRPr="00393CCB">
        <w:t>be</w:t>
      </w:r>
      <w:r w:rsidRPr="000E2FF8">
        <w:t>r</w:t>
      </w:r>
      <w:r w:rsidRPr="00393CCB">
        <w:t>sama</w:t>
      </w:r>
      <w:r w:rsidR="00557AF3" w:rsidRPr="00393CCB">
        <w:t xml:space="preserve">-sama </w:t>
      </w:r>
      <w:r w:rsidRPr="00393CCB">
        <w:t>de</w:t>
      </w:r>
      <w:r w:rsidRPr="000E2FF8">
        <w:t>n</w:t>
      </w:r>
      <w:r w:rsidRPr="00393CCB">
        <w:t>gan</w:t>
      </w:r>
      <w:r w:rsidR="00557AF3" w:rsidRPr="00393CCB">
        <w:t xml:space="preserve"> </w:t>
      </w:r>
      <w:r w:rsidRPr="00393CCB">
        <w:t>pe</w:t>
      </w:r>
      <w:r w:rsidRPr="000E2FF8">
        <w:t>m</w:t>
      </w:r>
      <w:r w:rsidRPr="00393CCB">
        <w:t>angku</w:t>
      </w:r>
      <w:r w:rsidR="00557AF3" w:rsidRPr="00393CCB">
        <w:t xml:space="preserve"> </w:t>
      </w:r>
      <w:r w:rsidRPr="00393CCB">
        <w:t>ke</w:t>
      </w:r>
      <w:r w:rsidRPr="000E2FF8">
        <w:t>p</w:t>
      </w:r>
      <w:r w:rsidRPr="00393CCB">
        <w:t>en</w:t>
      </w:r>
      <w:r w:rsidRPr="000E2FF8">
        <w:t>t</w:t>
      </w:r>
      <w:r w:rsidRPr="00393CCB">
        <w:t>ingan</w:t>
      </w:r>
      <w:r w:rsidR="00557AF3" w:rsidRPr="00393CCB">
        <w:t xml:space="preserve"> dalam </w:t>
      </w:r>
      <w:r w:rsidRPr="00393CCB">
        <w:t>pe</w:t>
      </w:r>
      <w:r w:rsidRPr="000E2FF8">
        <w:t>n</w:t>
      </w:r>
      <w:r w:rsidRPr="00393CCB">
        <w:t>yusunan</w:t>
      </w:r>
      <w:r w:rsidR="00557AF3" w:rsidRPr="00393CCB">
        <w:t xml:space="preserve"> RKS </w:t>
      </w:r>
      <w:r w:rsidRPr="00393CCB">
        <w:t>me</w:t>
      </w:r>
      <w:r w:rsidRPr="000E2FF8">
        <w:t>l</w:t>
      </w:r>
      <w:r w:rsidRPr="00393CCB">
        <w:t>alui</w:t>
      </w:r>
      <w:r w:rsidR="00557AF3" w:rsidRPr="00393CCB">
        <w:t xml:space="preserve"> </w:t>
      </w:r>
      <w:r w:rsidRPr="00393CCB">
        <w:t>be</w:t>
      </w:r>
      <w:r w:rsidRPr="000E2FF8">
        <w:t>r</w:t>
      </w:r>
      <w:r w:rsidRPr="00393CCB">
        <w:t>bagai</w:t>
      </w:r>
      <w:r w:rsidR="00557AF3" w:rsidRPr="00393CCB">
        <w:t xml:space="preserve"> </w:t>
      </w:r>
      <w:r w:rsidRPr="00393CCB">
        <w:t>pro</w:t>
      </w:r>
      <w:r w:rsidRPr="000E2FF8">
        <w:t>s</w:t>
      </w:r>
      <w:r w:rsidRPr="00393CCB">
        <w:t>es</w:t>
      </w:r>
      <w:r w:rsidR="00557AF3" w:rsidRPr="00393CCB">
        <w:t xml:space="preserve"> yang dapat </w:t>
      </w:r>
      <w:r w:rsidRPr="00393CCB">
        <w:t>me</w:t>
      </w:r>
      <w:r w:rsidRPr="000E2FF8">
        <w:t>n</w:t>
      </w:r>
      <w:r w:rsidRPr="00393CCB">
        <w:t>umbuhkan</w:t>
      </w:r>
      <w:r w:rsidR="00557AF3" w:rsidRPr="00393CCB">
        <w:t xml:space="preserve"> nil</w:t>
      </w:r>
      <w:r w:rsidR="00557AF3">
        <w:t>a</w:t>
      </w:r>
      <w:r w:rsidR="00557AF3" w:rsidRPr="00393CCB">
        <w:t xml:space="preserve">i-nilai </w:t>
      </w:r>
      <w:r w:rsidRPr="00393CCB">
        <w:t>karakte</w:t>
      </w:r>
      <w:r w:rsidRPr="000E2FF8">
        <w:t>r</w:t>
      </w:r>
      <w:r w:rsidR="00557AF3" w:rsidRPr="00393CCB">
        <w:t>.</w:t>
      </w:r>
      <w:r w:rsidR="00557AF3">
        <w:t xml:space="preserve"> </w:t>
      </w:r>
      <w:r w:rsidRPr="00393CCB">
        <w:t>De</w:t>
      </w:r>
      <w:r w:rsidRPr="000E2FF8">
        <w:t>n</w:t>
      </w:r>
      <w:r w:rsidRPr="00393CCB">
        <w:t>gan</w:t>
      </w:r>
      <w:r w:rsidR="00557AF3" w:rsidRPr="00393CCB">
        <w:t xml:space="preserve"> cara itu</w:t>
      </w:r>
      <w:r w:rsidR="00557AF3">
        <w:t>,</w:t>
      </w:r>
      <w:r w:rsidR="00557AF3" w:rsidRPr="00393CCB">
        <w:t xml:space="preserve"> diharapkan </w:t>
      </w:r>
      <w:r w:rsidRPr="00393CCB">
        <w:t>re</w:t>
      </w:r>
      <w:r w:rsidRPr="000E2FF8">
        <w:t>n</w:t>
      </w:r>
      <w:r w:rsidRPr="00393CCB">
        <w:t>cana</w:t>
      </w:r>
      <w:r w:rsidR="00557AF3" w:rsidRPr="00393CCB">
        <w:t xml:space="preserve"> </w:t>
      </w:r>
      <w:r w:rsidRPr="00393CCB">
        <w:t>imple</w:t>
      </w:r>
      <w:r w:rsidRPr="000E2FF8">
        <w:t>m</w:t>
      </w:r>
      <w:r w:rsidRPr="00393CCB">
        <w:t>en</w:t>
      </w:r>
      <w:r w:rsidRPr="000E2FF8">
        <w:t>t</w:t>
      </w:r>
      <w:r w:rsidRPr="00393CCB">
        <w:t>asi</w:t>
      </w:r>
      <w:r w:rsidR="00557AF3" w:rsidRPr="00393CCB">
        <w:t xml:space="preserve"> </w:t>
      </w:r>
      <w:r w:rsidRPr="00393CCB">
        <w:t>se</w:t>
      </w:r>
      <w:r w:rsidRPr="000E2FF8">
        <w:t>k</w:t>
      </w:r>
      <w:r w:rsidRPr="00393CCB">
        <w:t>ol</w:t>
      </w:r>
      <w:r w:rsidRPr="000E2FF8">
        <w:t>a</w:t>
      </w:r>
      <w:r w:rsidRPr="00393CCB">
        <w:t>h</w:t>
      </w:r>
      <w:r w:rsidR="00557AF3" w:rsidRPr="00393CCB">
        <w:t xml:space="preserve"> </w:t>
      </w:r>
      <w:r w:rsidRPr="00393CCB">
        <w:t>me</w:t>
      </w:r>
      <w:r w:rsidRPr="000E2FF8">
        <w:t>n</w:t>
      </w:r>
      <w:r w:rsidRPr="00393CCB">
        <w:t>jadi</w:t>
      </w:r>
      <w:r w:rsidR="00557AF3" w:rsidRPr="00393CCB">
        <w:t xml:space="preserve"> milik warga </w:t>
      </w:r>
      <w:r w:rsidRPr="00393CCB">
        <w:t>se</w:t>
      </w:r>
      <w:r w:rsidRPr="000E2FF8">
        <w:t>k</w:t>
      </w:r>
      <w:r w:rsidRPr="00393CCB">
        <w:t>ol</w:t>
      </w:r>
      <w:r w:rsidRPr="000E2FF8">
        <w:t>a</w:t>
      </w:r>
      <w:r w:rsidRPr="00393CCB">
        <w:t>h</w:t>
      </w:r>
      <w:r w:rsidR="00557AF3" w:rsidRPr="00393CCB">
        <w:t xml:space="preserve"> dan pihak lain yang </w:t>
      </w:r>
      <w:r w:rsidRPr="00393CCB">
        <w:t>te</w:t>
      </w:r>
      <w:r w:rsidRPr="000E2FF8">
        <w:t>r</w:t>
      </w:r>
      <w:r w:rsidRPr="00393CCB">
        <w:t>kait</w:t>
      </w:r>
      <w:r w:rsidR="00557AF3" w:rsidRPr="00393CCB">
        <w:t xml:space="preserve">. </w:t>
      </w:r>
      <w:r w:rsidRPr="00393CCB">
        <w:t>Ke</w:t>
      </w:r>
      <w:r w:rsidRPr="000E2FF8">
        <w:t>t</w:t>
      </w:r>
      <w:r w:rsidRPr="00393CCB">
        <w:t>er</w:t>
      </w:r>
      <w:r w:rsidRPr="000E2FF8">
        <w:t>l</w:t>
      </w:r>
      <w:r w:rsidRPr="00393CCB">
        <w:t>ibatan</w:t>
      </w:r>
      <w:r w:rsidR="00557AF3" w:rsidRPr="00393CCB">
        <w:t xml:space="preserve"> </w:t>
      </w:r>
      <w:r w:rsidRPr="00393CCB">
        <w:t>be</w:t>
      </w:r>
      <w:r w:rsidRPr="000E2FF8">
        <w:t>r</w:t>
      </w:r>
      <w:r w:rsidRPr="00393CCB">
        <w:t>bagai</w:t>
      </w:r>
      <w:r w:rsidR="00557AF3" w:rsidRPr="00393CCB">
        <w:t xml:space="preserve"> unsur </w:t>
      </w:r>
      <w:r w:rsidRPr="00393CCB">
        <w:t>se</w:t>
      </w:r>
      <w:r w:rsidRPr="000E2FF8">
        <w:t>s</w:t>
      </w:r>
      <w:r w:rsidRPr="00393CCB">
        <w:t>uai</w:t>
      </w:r>
      <w:r w:rsidR="00557AF3" w:rsidRPr="00393CCB">
        <w:t xml:space="preserve"> </w:t>
      </w:r>
      <w:r w:rsidRPr="00393CCB">
        <w:t>de</w:t>
      </w:r>
      <w:r w:rsidRPr="000E2FF8">
        <w:t>n</w:t>
      </w:r>
      <w:r w:rsidRPr="00393CCB">
        <w:t>gan</w:t>
      </w:r>
      <w:r w:rsidR="00557AF3" w:rsidRPr="00393CCB">
        <w:t xml:space="preserve"> </w:t>
      </w:r>
      <w:r w:rsidRPr="00393CCB">
        <w:t>ke</w:t>
      </w:r>
      <w:r w:rsidRPr="000E2FF8">
        <w:t>m</w:t>
      </w:r>
      <w:r w:rsidRPr="00393CCB">
        <w:t>ampuan</w:t>
      </w:r>
      <w:r w:rsidR="00557AF3" w:rsidRPr="00393CCB">
        <w:t xml:space="preserve"> masing-masing akan </w:t>
      </w:r>
      <w:r w:rsidRPr="00393CCB">
        <w:t>me</w:t>
      </w:r>
      <w:r w:rsidRPr="000E2FF8">
        <w:t>w</w:t>
      </w:r>
      <w:r>
        <w:t>u</w:t>
      </w:r>
      <w:r w:rsidRPr="00393CCB">
        <w:t>judkan</w:t>
      </w:r>
      <w:r w:rsidR="00557AF3" w:rsidRPr="00393CCB">
        <w:t xml:space="preserve"> rasa </w:t>
      </w:r>
      <w:r w:rsidRPr="00393CCB">
        <w:t>te</w:t>
      </w:r>
      <w:r w:rsidRPr="000E2FF8">
        <w:t>r</w:t>
      </w:r>
      <w:r w:rsidRPr="00393CCB">
        <w:t>wakili</w:t>
      </w:r>
      <w:r w:rsidR="00557AF3" w:rsidRPr="00393CCB">
        <w:t xml:space="preserve"> dan rasa </w:t>
      </w:r>
      <w:r w:rsidRPr="00393CCB">
        <w:t>me</w:t>
      </w:r>
      <w:r w:rsidRPr="000E2FF8">
        <w:t>m</w:t>
      </w:r>
      <w:r w:rsidRPr="00393CCB">
        <w:t>iliki</w:t>
      </w:r>
      <w:r w:rsidR="00557AF3" w:rsidRPr="00393CCB">
        <w:t xml:space="preserve"> </w:t>
      </w:r>
      <w:r w:rsidRPr="00393CCB">
        <w:t>te</w:t>
      </w:r>
      <w:r w:rsidRPr="000E2FF8">
        <w:t>r</w:t>
      </w:r>
      <w:r w:rsidRPr="00393CCB">
        <w:t>hadap</w:t>
      </w:r>
      <w:r w:rsidR="00557AF3" w:rsidRPr="00393CCB">
        <w:t xml:space="preserve"> hasil </w:t>
      </w:r>
      <w:r w:rsidRPr="00393CCB">
        <w:t>se</w:t>
      </w:r>
      <w:r w:rsidRPr="000E2FF8">
        <w:t>h</w:t>
      </w:r>
      <w:r w:rsidRPr="00393CCB">
        <w:t>ingga</w:t>
      </w:r>
      <w:r w:rsidR="00557AF3" w:rsidRPr="00393CCB">
        <w:t xml:space="preserve"> pada akhirnya </w:t>
      </w:r>
      <w:r w:rsidRPr="00393CCB">
        <w:t>me</w:t>
      </w:r>
      <w:r w:rsidRPr="000E2FF8">
        <w:t>r</w:t>
      </w:r>
      <w:r w:rsidRPr="00393CCB">
        <w:t>asa</w:t>
      </w:r>
      <w:r w:rsidR="00557AF3" w:rsidRPr="00393CCB">
        <w:t xml:space="preserve"> wajib untuk </w:t>
      </w:r>
      <w:r w:rsidRPr="00393CCB">
        <w:t>me</w:t>
      </w:r>
      <w:r w:rsidRPr="000E2FF8">
        <w:t>l</w:t>
      </w:r>
      <w:r w:rsidRPr="00393CCB">
        <w:t>aksanakannya</w:t>
      </w:r>
      <w:r w:rsidR="00557AF3" w:rsidRPr="003348C4">
        <w:t>.</w:t>
      </w:r>
    </w:p>
    <w:p w14:paraId="5C9C4F97" w14:textId="65CF6005" w:rsidR="00557AF3" w:rsidRPr="005342B4" w:rsidRDefault="00557AF3" w:rsidP="004C4D6A">
      <w:pPr>
        <w:spacing w:before="120" w:line="276" w:lineRule="auto"/>
        <w:jc w:val="both"/>
        <w:rPr>
          <w:b/>
          <w:bCs/>
          <w:i/>
          <w:iCs/>
        </w:rPr>
      </w:pPr>
      <w:r w:rsidRPr="005342B4">
        <w:rPr>
          <w:b/>
          <w:bCs/>
          <w:i/>
          <w:iCs/>
        </w:rPr>
        <w:t xml:space="preserve">Penguatan Karakter </w:t>
      </w:r>
      <w:r w:rsidR="000E2FF8" w:rsidRPr="005342B4">
        <w:rPr>
          <w:b/>
          <w:bCs/>
          <w:i/>
          <w:iCs/>
        </w:rPr>
        <w:t>Re</w:t>
      </w:r>
      <w:r w:rsidR="000E2FF8" w:rsidRPr="000E2FF8">
        <w:rPr>
          <w:b/>
          <w:bCs/>
          <w:i/>
          <w:iCs/>
        </w:rPr>
        <w:t>l</w:t>
      </w:r>
      <w:r w:rsidR="000E2FF8" w:rsidRPr="005342B4">
        <w:rPr>
          <w:b/>
          <w:bCs/>
          <w:i/>
          <w:iCs/>
        </w:rPr>
        <w:t>igius</w:t>
      </w:r>
    </w:p>
    <w:p w14:paraId="4DF9805F" w14:textId="46079D93" w:rsidR="00557AF3" w:rsidRPr="000E2FF8" w:rsidRDefault="00557AF3" w:rsidP="000E2FF8">
      <w:pPr>
        <w:autoSpaceDE w:val="0"/>
        <w:autoSpaceDN w:val="0"/>
        <w:adjustRightInd w:val="0"/>
        <w:spacing w:line="276" w:lineRule="auto"/>
        <w:ind w:firstLine="720"/>
        <w:jc w:val="both"/>
      </w:pPr>
      <w:r w:rsidRPr="00393CCB">
        <w:t xml:space="preserve">Hasil wawancara </w:t>
      </w:r>
      <w:r>
        <w:t xml:space="preserve">dengan guru </w:t>
      </w:r>
      <w:r w:rsidRPr="00393CCB">
        <w:t xml:space="preserve">wali </w:t>
      </w:r>
      <w:r w:rsidR="000E2FF8" w:rsidRPr="00393CCB">
        <w:t>ke</w:t>
      </w:r>
      <w:r w:rsidR="000E2FF8" w:rsidRPr="000E2FF8">
        <w:t>l</w:t>
      </w:r>
      <w:r w:rsidR="000E2FF8" w:rsidRPr="00393CCB">
        <w:t>as</w:t>
      </w:r>
      <w:r w:rsidRPr="00393CCB">
        <w:t xml:space="preserve"> V </w:t>
      </w:r>
      <w:r>
        <w:t>dideskripsikan sebagai berikut:</w:t>
      </w:r>
    </w:p>
    <w:p w14:paraId="6789361F" w14:textId="2EE0EE99" w:rsidR="00557AF3" w:rsidRPr="005342B4" w:rsidRDefault="00557AF3" w:rsidP="000E2FF8">
      <w:pPr>
        <w:tabs>
          <w:tab w:val="left" w:pos="5668"/>
        </w:tabs>
        <w:spacing w:after="60"/>
        <w:ind w:left="284"/>
        <w:jc w:val="both"/>
      </w:pPr>
      <w:r w:rsidRPr="005342B4">
        <w:t>Iya</w:t>
      </w:r>
      <w:r>
        <w:t>,</w:t>
      </w:r>
      <w:r w:rsidRPr="005342B4">
        <w:t xml:space="preserve"> siswa-siswi saya ini Dek Sari mereka membaca doa sebelum </w:t>
      </w:r>
      <w:r w:rsidR="000E2FF8" w:rsidRPr="005342B4">
        <w:t>be</w:t>
      </w:r>
      <w:r w:rsidR="000E2FF8" w:rsidRPr="000E2FF8">
        <w:t>l</w:t>
      </w:r>
      <w:r w:rsidR="000E2FF8" w:rsidRPr="005342B4">
        <w:t>ajar</w:t>
      </w:r>
      <w:r w:rsidRPr="005342B4">
        <w:t xml:space="preserve"> dan </w:t>
      </w:r>
      <w:r w:rsidR="000E2FF8" w:rsidRPr="005342B4">
        <w:t>be</w:t>
      </w:r>
      <w:r w:rsidR="000E2FF8" w:rsidRPr="000E2FF8">
        <w:t>r</w:t>
      </w:r>
      <w:r w:rsidR="000E2FF8" w:rsidRPr="005342B4">
        <w:t>doa</w:t>
      </w:r>
      <w:r w:rsidRPr="005342B4">
        <w:t xml:space="preserve"> </w:t>
      </w:r>
      <w:r w:rsidR="000E2FF8" w:rsidRPr="005342B4">
        <w:t>se</w:t>
      </w:r>
      <w:r w:rsidR="000E2FF8" w:rsidRPr="000E2FF8">
        <w:t>s</w:t>
      </w:r>
      <w:r w:rsidR="000E2FF8" w:rsidRPr="005342B4">
        <w:t>udah</w:t>
      </w:r>
      <w:r w:rsidRPr="005342B4">
        <w:t xml:space="preserve"> belajar, akan </w:t>
      </w:r>
      <w:r w:rsidR="000E2FF8" w:rsidRPr="005342B4">
        <w:t>te</w:t>
      </w:r>
      <w:r w:rsidR="000E2FF8" w:rsidRPr="000E2FF8">
        <w:t>t</w:t>
      </w:r>
      <w:r w:rsidR="000E2FF8" w:rsidRPr="005342B4">
        <w:t>api</w:t>
      </w:r>
      <w:r w:rsidRPr="005342B4">
        <w:t xml:space="preserve"> masih banyak yang belum menghafal </w:t>
      </w:r>
      <w:r w:rsidR="000E2FF8" w:rsidRPr="005342B4">
        <w:t>do</w:t>
      </w:r>
      <w:r w:rsidR="000E2FF8" w:rsidRPr="000E2FF8">
        <w:t>a</w:t>
      </w:r>
      <w:r w:rsidRPr="005342B4">
        <w:t xml:space="preserve"> </w:t>
      </w:r>
      <w:r w:rsidR="000E2FF8" w:rsidRPr="005342B4">
        <w:t>be</w:t>
      </w:r>
      <w:r w:rsidR="000E2FF8" w:rsidRPr="000E2FF8">
        <w:t>l</w:t>
      </w:r>
      <w:r w:rsidR="000E2FF8" w:rsidRPr="005342B4">
        <w:t>ajar</w:t>
      </w:r>
      <w:r w:rsidRPr="005342B4">
        <w:t xml:space="preserve"> dan ketika berdoa masih ada yang tidak </w:t>
      </w:r>
      <w:r w:rsidR="000E2FF8" w:rsidRPr="005342B4">
        <w:t>se</w:t>
      </w:r>
      <w:r w:rsidR="000E2FF8" w:rsidRPr="000E2FF8">
        <w:t>r</w:t>
      </w:r>
      <w:r w:rsidR="000E2FF8" w:rsidRPr="005342B4">
        <w:t>ius</w:t>
      </w:r>
      <w:r w:rsidRPr="005342B4">
        <w:t xml:space="preserve"> dalam berdoa.</w:t>
      </w:r>
    </w:p>
    <w:p w14:paraId="15EE30E2" w14:textId="77777777" w:rsidR="00557AF3" w:rsidRPr="00393CCB" w:rsidRDefault="00557AF3" w:rsidP="00557AF3">
      <w:pPr>
        <w:autoSpaceDE w:val="0"/>
        <w:autoSpaceDN w:val="0"/>
        <w:adjustRightInd w:val="0"/>
        <w:spacing w:line="276" w:lineRule="auto"/>
        <w:ind w:firstLine="720"/>
        <w:jc w:val="both"/>
      </w:pPr>
      <w:r>
        <w:t>Lebih lanjut, guru wali kelas V menyatakan:</w:t>
      </w:r>
    </w:p>
    <w:p w14:paraId="6DD61DF9" w14:textId="23F0F878" w:rsidR="00557AF3" w:rsidRPr="00393CCB" w:rsidRDefault="00557AF3" w:rsidP="000E2FF8">
      <w:pPr>
        <w:tabs>
          <w:tab w:val="left" w:pos="5668"/>
        </w:tabs>
        <w:spacing w:after="60"/>
        <w:ind w:left="284"/>
        <w:jc w:val="both"/>
      </w:pPr>
      <w:r w:rsidRPr="00393CCB">
        <w:t xml:space="preserve">Di </w:t>
      </w:r>
      <w:r w:rsidR="000E2FF8" w:rsidRPr="00393CCB">
        <w:t>se</w:t>
      </w:r>
      <w:r w:rsidR="000E2FF8" w:rsidRPr="000E2FF8">
        <w:t>k</w:t>
      </w:r>
      <w:r w:rsidR="000E2FF8" w:rsidRPr="00393CCB">
        <w:t>ol</w:t>
      </w:r>
      <w:r w:rsidR="000E2FF8" w:rsidRPr="000E2FF8">
        <w:t>a</w:t>
      </w:r>
      <w:r w:rsidR="000E2FF8" w:rsidRPr="00393CCB">
        <w:t>h</w:t>
      </w:r>
      <w:r w:rsidRPr="00393CCB">
        <w:t xml:space="preserve"> ini </w:t>
      </w:r>
      <w:r w:rsidR="000E2FF8" w:rsidRPr="00393CCB">
        <w:t>te</w:t>
      </w:r>
      <w:r w:rsidR="000E2FF8" w:rsidRPr="000E2FF8">
        <w:t>p</w:t>
      </w:r>
      <w:r w:rsidR="000E2FF8" w:rsidRPr="00393CCB">
        <w:t>atnya</w:t>
      </w:r>
      <w:r w:rsidRPr="00393CCB">
        <w:t xml:space="preserve"> </w:t>
      </w:r>
      <w:r w:rsidR="000E2FF8" w:rsidRPr="00393CCB">
        <w:t>se</w:t>
      </w:r>
      <w:r w:rsidR="000E2FF8" w:rsidRPr="000E2FF8">
        <w:t>t</w:t>
      </w:r>
      <w:r w:rsidR="000E2FF8" w:rsidRPr="00393CCB">
        <w:t>iap</w:t>
      </w:r>
      <w:r w:rsidRPr="00393CCB">
        <w:t xml:space="preserve"> Jumat pagi dilaksanakan </w:t>
      </w:r>
      <w:r w:rsidR="000E2FF8" w:rsidRPr="00393CCB">
        <w:t>sol</w:t>
      </w:r>
      <w:r w:rsidR="000E2FF8" w:rsidRPr="000E2FF8">
        <w:t>a</w:t>
      </w:r>
      <w:r w:rsidR="000E2FF8" w:rsidRPr="00393CCB">
        <w:t>t</w:t>
      </w:r>
      <w:r w:rsidRPr="00393CCB">
        <w:t xml:space="preserve"> </w:t>
      </w:r>
      <w:r w:rsidR="000E2FF8" w:rsidRPr="00393CCB">
        <w:t>duha</w:t>
      </w:r>
      <w:r w:rsidRPr="00393CCB">
        <w:t xml:space="preserve"> </w:t>
      </w:r>
      <w:r w:rsidR="000E2FF8" w:rsidRPr="00393CCB">
        <w:t>be</w:t>
      </w:r>
      <w:r w:rsidR="000E2FF8" w:rsidRPr="000E2FF8">
        <w:t>r</w:t>
      </w:r>
      <w:r w:rsidR="000E2FF8" w:rsidRPr="00393CCB">
        <w:t>jamaah</w:t>
      </w:r>
      <w:r w:rsidRPr="00393CCB">
        <w:t xml:space="preserve"> dan </w:t>
      </w:r>
      <w:r w:rsidR="000E2FF8" w:rsidRPr="00393CCB">
        <w:t>sol</w:t>
      </w:r>
      <w:r w:rsidR="000E2FF8" w:rsidRPr="000E2FF8">
        <w:t>a</w:t>
      </w:r>
      <w:r w:rsidR="000E2FF8" w:rsidRPr="00393CCB">
        <w:t>t</w:t>
      </w:r>
      <w:r w:rsidRPr="00393CCB">
        <w:t xml:space="preserve"> di masing-masing </w:t>
      </w:r>
      <w:r w:rsidR="000E2FF8" w:rsidRPr="00393CCB">
        <w:t>ke</w:t>
      </w:r>
      <w:r w:rsidR="000E2FF8" w:rsidRPr="000E2FF8">
        <w:t>l</w:t>
      </w:r>
      <w:r w:rsidR="000E2FF8" w:rsidRPr="00393CCB">
        <w:t>as</w:t>
      </w:r>
      <w:r w:rsidRPr="00393CCB">
        <w:t xml:space="preserve"> </w:t>
      </w:r>
      <w:r w:rsidR="000E2FF8" w:rsidRPr="00393CCB">
        <w:t>de</w:t>
      </w:r>
      <w:r w:rsidR="000E2FF8" w:rsidRPr="000E2FF8">
        <w:t>n</w:t>
      </w:r>
      <w:r w:rsidR="000E2FF8" w:rsidRPr="00393CCB">
        <w:t>gan</w:t>
      </w:r>
      <w:r w:rsidRPr="00393CCB">
        <w:t xml:space="preserve"> waktu </w:t>
      </w:r>
      <w:r w:rsidR="000E2FF8" w:rsidRPr="00393CCB">
        <w:t>sol</w:t>
      </w:r>
      <w:r w:rsidR="000E2FF8" w:rsidRPr="000E2FF8">
        <w:t>a</w:t>
      </w:r>
      <w:r w:rsidR="000E2FF8" w:rsidRPr="00393CCB">
        <w:t>t</w:t>
      </w:r>
      <w:r w:rsidRPr="00393CCB">
        <w:t xml:space="preserve"> jika </w:t>
      </w:r>
      <w:r w:rsidR="000E2FF8" w:rsidRPr="00393CCB">
        <w:t>te</w:t>
      </w:r>
      <w:r w:rsidR="000E2FF8" w:rsidRPr="000E2FF8">
        <w:t>l</w:t>
      </w:r>
      <w:r w:rsidR="000E2FF8" w:rsidRPr="00393CCB">
        <w:t>ah</w:t>
      </w:r>
      <w:r w:rsidRPr="00393CCB">
        <w:t xml:space="preserve"> tiba</w:t>
      </w:r>
      <w:r w:rsidR="000E2FF8">
        <w:t>,</w:t>
      </w:r>
      <w:r w:rsidRPr="00393CCB">
        <w:t xml:space="preserve"> </w:t>
      </w:r>
      <w:r w:rsidR="000E2FF8" w:rsidRPr="00393CCB">
        <w:t>te</w:t>
      </w:r>
      <w:r w:rsidR="000E2FF8">
        <w:t>ta</w:t>
      </w:r>
      <w:r w:rsidR="000E2FF8" w:rsidRPr="00393CCB">
        <w:t>pi</w:t>
      </w:r>
      <w:r w:rsidRPr="00393CCB">
        <w:t xml:space="preserve"> </w:t>
      </w:r>
      <w:r w:rsidR="000E2FF8" w:rsidRPr="00393CCB">
        <w:t>te</w:t>
      </w:r>
      <w:r w:rsidR="000E2FF8" w:rsidRPr="000E2FF8">
        <w:t>r</w:t>
      </w:r>
      <w:r w:rsidR="000E2FF8" w:rsidRPr="00393CCB">
        <w:t>kadang</w:t>
      </w:r>
      <w:r w:rsidRPr="00393CCB">
        <w:t xml:space="preserve"> tidak </w:t>
      </w:r>
      <w:r w:rsidR="000E2FF8" w:rsidRPr="00393CCB">
        <w:t>te</w:t>
      </w:r>
      <w:r w:rsidR="000E2FF8" w:rsidRPr="000E2FF8">
        <w:t>p</w:t>
      </w:r>
      <w:r w:rsidR="000E2FF8" w:rsidRPr="00393CCB">
        <w:t>at</w:t>
      </w:r>
      <w:r w:rsidRPr="00393CCB">
        <w:t xml:space="preserve"> waktu dalam </w:t>
      </w:r>
      <w:r w:rsidR="000E2FF8" w:rsidRPr="00393CCB">
        <w:t>me</w:t>
      </w:r>
      <w:r w:rsidR="000E2FF8" w:rsidRPr="000E2FF8">
        <w:t>l</w:t>
      </w:r>
      <w:r w:rsidR="000E2FF8" w:rsidRPr="00393CCB">
        <w:t>aksanakannya</w:t>
      </w:r>
      <w:r w:rsidRPr="00393CCB">
        <w:t xml:space="preserve"> bahkan hanya </w:t>
      </w:r>
      <w:r w:rsidR="000E2FF8">
        <w:t>s</w:t>
      </w:r>
      <w:r w:rsidR="000E2FF8" w:rsidRPr="00393CCB">
        <w:t>e</w:t>
      </w:r>
      <w:r w:rsidR="000E2FF8" w:rsidRPr="000E2FF8">
        <w:t>b</w:t>
      </w:r>
      <w:r w:rsidR="000E2FF8" w:rsidRPr="00393CCB">
        <w:t>agian</w:t>
      </w:r>
      <w:r w:rsidRPr="00393CCB">
        <w:t xml:space="preserve"> siswa saja yang </w:t>
      </w:r>
      <w:r w:rsidR="000E2FF8" w:rsidRPr="00393CCB">
        <w:t>me</w:t>
      </w:r>
      <w:r w:rsidR="000E2FF8" w:rsidRPr="000E2FF8">
        <w:t>n</w:t>
      </w:r>
      <w:r w:rsidR="000E2FF8" w:rsidRPr="00393CCB">
        <w:t>jalankannya</w:t>
      </w:r>
      <w:r w:rsidR="000E2FF8">
        <w:t>.</w:t>
      </w:r>
      <w:r w:rsidRPr="00393CCB">
        <w:t xml:space="preserve"> </w:t>
      </w:r>
      <w:r w:rsidR="000E2FF8" w:rsidRPr="00393CCB">
        <w:t xml:space="preserve">Sama </w:t>
      </w:r>
      <w:r w:rsidRPr="00393CCB">
        <w:t xml:space="preserve">halnya juga </w:t>
      </w:r>
      <w:r w:rsidR="000E2FF8" w:rsidRPr="00393CCB">
        <w:t>de</w:t>
      </w:r>
      <w:r w:rsidR="000E2FF8" w:rsidRPr="000E2FF8">
        <w:t>n</w:t>
      </w:r>
      <w:r w:rsidR="000E2FF8" w:rsidRPr="00393CCB">
        <w:t>gan</w:t>
      </w:r>
      <w:r w:rsidRPr="00393CCB">
        <w:t xml:space="preserve"> </w:t>
      </w:r>
      <w:r w:rsidR="000E2FF8" w:rsidRPr="00393CCB">
        <w:t>me</w:t>
      </w:r>
      <w:r w:rsidR="000E2FF8" w:rsidRPr="000E2FF8">
        <w:t>m</w:t>
      </w:r>
      <w:r w:rsidR="000E2FF8" w:rsidRPr="00393CCB">
        <w:t>baca</w:t>
      </w:r>
      <w:r w:rsidRPr="00393CCB">
        <w:t xml:space="preserve"> </w:t>
      </w:r>
      <w:r w:rsidR="000E2FF8">
        <w:t>a</w:t>
      </w:r>
      <w:r w:rsidRPr="00393CCB">
        <w:t xml:space="preserve">l-Quran hanya </w:t>
      </w:r>
      <w:r w:rsidR="000E2FF8" w:rsidRPr="00393CCB">
        <w:t>be</w:t>
      </w:r>
      <w:r w:rsidR="000E2FF8" w:rsidRPr="000E2FF8">
        <w:t>b</w:t>
      </w:r>
      <w:r w:rsidR="000E2FF8" w:rsidRPr="00393CCB">
        <w:t>er</w:t>
      </w:r>
      <w:r w:rsidR="000E2FF8" w:rsidRPr="000E2FF8">
        <w:t>a</w:t>
      </w:r>
      <w:r w:rsidR="000E2FF8" w:rsidRPr="00393CCB">
        <w:t>pa</w:t>
      </w:r>
      <w:r w:rsidRPr="00393CCB">
        <w:t xml:space="preserve"> </w:t>
      </w:r>
      <w:r w:rsidR="000E2FF8" w:rsidRPr="00393CCB">
        <w:t>o</w:t>
      </w:r>
      <w:r w:rsidR="000E2FF8" w:rsidRPr="000E2FF8">
        <w:t>r</w:t>
      </w:r>
      <w:r w:rsidR="000E2FF8">
        <w:t>a</w:t>
      </w:r>
      <w:r w:rsidR="000E2FF8" w:rsidRPr="00393CCB">
        <w:t>ng</w:t>
      </w:r>
      <w:r w:rsidRPr="00393CCB">
        <w:t xml:space="preserve"> saja yang </w:t>
      </w:r>
      <w:r w:rsidR="000E2FF8" w:rsidRPr="00393CCB">
        <w:t>me</w:t>
      </w:r>
      <w:r w:rsidR="000E2FF8" w:rsidRPr="000E2FF8">
        <w:t>m</w:t>
      </w:r>
      <w:r w:rsidR="000E2FF8" w:rsidRPr="00393CCB">
        <w:t>baca</w:t>
      </w:r>
      <w:r w:rsidRPr="00393CCB">
        <w:t xml:space="preserve">. Saya </w:t>
      </w:r>
      <w:r w:rsidR="000E2FF8" w:rsidRPr="00393CCB">
        <w:t>se</w:t>
      </w:r>
      <w:r w:rsidR="000E2FF8" w:rsidRPr="000E2FF8">
        <w:t>b</w:t>
      </w:r>
      <w:r w:rsidR="000E2FF8" w:rsidRPr="00393CCB">
        <w:t>agai</w:t>
      </w:r>
      <w:r w:rsidRPr="00393CCB">
        <w:t xml:space="preserve"> wali </w:t>
      </w:r>
      <w:r w:rsidR="000E2FF8" w:rsidRPr="00393CCB">
        <w:t>ke</w:t>
      </w:r>
      <w:r w:rsidR="000E2FF8" w:rsidRPr="000E2FF8">
        <w:t>l</w:t>
      </w:r>
      <w:r w:rsidR="000E2FF8" w:rsidRPr="00393CCB">
        <w:t>asnya</w:t>
      </w:r>
      <w:r w:rsidRPr="00393CCB">
        <w:t xml:space="preserve"> sangat prihatin </w:t>
      </w:r>
      <w:r w:rsidR="000E2FF8" w:rsidRPr="00393CCB">
        <w:t>te</w:t>
      </w:r>
      <w:r w:rsidR="000E2FF8" w:rsidRPr="000E2FF8">
        <w:t>r</w:t>
      </w:r>
      <w:r w:rsidR="000E2FF8" w:rsidRPr="00393CCB">
        <w:t>hadap</w:t>
      </w:r>
      <w:r w:rsidRPr="00393CCB">
        <w:t xml:space="preserve"> akhlak dan </w:t>
      </w:r>
      <w:r w:rsidR="000E2FF8" w:rsidRPr="00393CCB">
        <w:t>pe</w:t>
      </w:r>
      <w:r w:rsidR="000E2FF8" w:rsidRPr="000E2FF8">
        <w:t>r</w:t>
      </w:r>
      <w:r w:rsidR="000E2FF8" w:rsidRPr="00393CCB">
        <w:t>ilaku</w:t>
      </w:r>
      <w:r w:rsidRPr="00393CCB">
        <w:t xml:space="preserve"> </w:t>
      </w:r>
      <w:r w:rsidR="000E2FF8" w:rsidRPr="00393CCB">
        <w:t>me</w:t>
      </w:r>
      <w:r w:rsidR="000E2FF8" w:rsidRPr="000E2FF8">
        <w:t>r</w:t>
      </w:r>
      <w:r w:rsidR="000E2FF8" w:rsidRPr="00393CCB">
        <w:t>ek</w:t>
      </w:r>
      <w:r w:rsidR="000E2FF8" w:rsidRPr="000E2FF8">
        <w:t>a</w:t>
      </w:r>
      <w:r w:rsidRPr="00393CCB">
        <w:t xml:space="preserve"> yang kurang </w:t>
      </w:r>
      <w:r w:rsidR="000E2FF8" w:rsidRPr="00393CCB">
        <w:t>me</w:t>
      </w:r>
      <w:r w:rsidR="000E2FF8" w:rsidRPr="000E2FF8">
        <w:t>n</w:t>
      </w:r>
      <w:r w:rsidR="000E2FF8" w:rsidRPr="00393CCB">
        <w:t>anamkan</w:t>
      </w:r>
      <w:r w:rsidRPr="00393CCB">
        <w:t xml:space="preserve"> </w:t>
      </w:r>
      <w:r w:rsidR="000E2FF8" w:rsidRPr="00393CCB">
        <w:t>karakte</w:t>
      </w:r>
      <w:r w:rsidR="000E2FF8" w:rsidRPr="000E2FF8">
        <w:t>r</w:t>
      </w:r>
      <w:r w:rsidRPr="00393CCB">
        <w:t xml:space="preserve"> </w:t>
      </w:r>
      <w:r w:rsidR="000E2FF8" w:rsidRPr="00393CCB">
        <w:t>re</w:t>
      </w:r>
      <w:r w:rsidR="000E2FF8" w:rsidRPr="000E2FF8">
        <w:t>l</w:t>
      </w:r>
      <w:r w:rsidR="000E2FF8" w:rsidRPr="00393CCB">
        <w:t>igius</w:t>
      </w:r>
      <w:r w:rsidRPr="00393CCB">
        <w:t xml:space="preserve">, ini </w:t>
      </w:r>
      <w:r w:rsidR="000E2FF8" w:rsidRPr="00393CCB">
        <w:t>dikare</w:t>
      </w:r>
      <w:r w:rsidR="000E2FF8" w:rsidRPr="000E2FF8">
        <w:t>n</w:t>
      </w:r>
      <w:r w:rsidR="000E2FF8" w:rsidRPr="00393CCB">
        <w:t>akan</w:t>
      </w:r>
      <w:r w:rsidRPr="00393CCB">
        <w:t xml:space="preserve"> </w:t>
      </w:r>
      <w:r w:rsidR="000E2FF8" w:rsidRPr="00393CCB">
        <w:t>se</w:t>
      </w:r>
      <w:r w:rsidR="000E2FF8" w:rsidRPr="000E2FF8">
        <w:t>l</w:t>
      </w:r>
      <w:r w:rsidR="000E2FF8" w:rsidRPr="00393CCB">
        <w:t>ama</w:t>
      </w:r>
      <w:r w:rsidRPr="00393CCB">
        <w:t xml:space="preserve"> 2 tahun </w:t>
      </w:r>
      <w:r w:rsidR="000E2FF8" w:rsidRPr="00393CCB">
        <w:t>le</w:t>
      </w:r>
      <w:r w:rsidR="000E2FF8" w:rsidRPr="000E2FF8">
        <w:t>b</w:t>
      </w:r>
      <w:r w:rsidR="000E2FF8" w:rsidRPr="00393CCB">
        <w:t>ih</w:t>
      </w:r>
      <w:r w:rsidRPr="00393CCB">
        <w:t xml:space="preserve"> </w:t>
      </w:r>
      <w:r w:rsidR="000E2FF8" w:rsidRPr="00393CCB">
        <w:t>me</w:t>
      </w:r>
      <w:r w:rsidR="000E2FF8" w:rsidRPr="000E2FF8">
        <w:t>r</w:t>
      </w:r>
      <w:r w:rsidR="000E2FF8" w:rsidRPr="00393CCB">
        <w:t>ek</w:t>
      </w:r>
      <w:r w:rsidR="000E2FF8" w:rsidRPr="000E2FF8">
        <w:t>a</w:t>
      </w:r>
      <w:r w:rsidRPr="00393CCB">
        <w:t xml:space="preserve"> </w:t>
      </w:r>
      <w:r w:rsidR="000E2FF8" w:rsidRPr="00393CCB">
        <w:t>be</w:t>
      </w:r>
      <w:r w:rsidR="000E2FF8" w:rsidRPr="000E2FF8">
        <w:t>l</w:t>
      </w:r>
      <w:r w:rsidR="000E2FF8" w:rsidRPr="00393CCB">
        <w:t>ajar</w:t>
      </w:r>
      <w:r w:rsidRPr="00393CCB">
        <w:t xml:space="preserve"> </w:t>
      </w:r>
      <w:r w:rsidR="000E2FF8" w:rsidRPr="00393CCB">
        <w:t>o</w:t>
      </w:r>
      <w:r w:rsidR="000E2FF8" w:rsidRPr="000E2FF8">
        <w:t>n</w:t>
      </w:r>
      <w:r w:rsidR="000E2FF8" w:rsidRPr="00393CCB">
        <w:t>line</w:t>
      </w:r>
      <w:r w:rsidRPr="00393CCB">
        <w:t>.</w:t>
      </w:r>
    </w:p>
    <w:p w14:paraId="4A48CB6C" w14:textId="1583C464" w:rsidR="00557AF3" w:rsidRDefault="00557AF3" w:rsidP="00557AF3">
      <w:pPr>
        <w:autoSpaceDE w:val="0"/>
        <w:autoSpaceDN w:val="0"/>
        <w:adjustRightInd w:val="0"/>
        <w:spacing w:line="276" w:lineRule="auto"/>
        <w:ind w:firstLine="720"/>
        <w:jc w:val="both"/>
      </w:pPr>
      <w:r>
        <w:t xml:space="preserve">Data wawancara tersebut menunjukkan bahwa guru </w:t>
      </w:r>
      <w:r w:rsidR="006A1164" w:rsidRPr="00393CCB">
        <w:t>me</w:t>
      </w:r>
      <w:r w:rsidR="006A1164" w:rsidRPr="006A1164">
        <w:t>n</w:t>
      </w:r>
      <w:r w:rsidR="006A1164" w:rsidRPr="00393CCB">
        <w:t>gakui</w:t>
      </w:r>
      <w:r w:rsidRPr="00393CCB">
        <w:t xml:space="preserve"> sikap </w:t>
      </w:r>
      <w:r w:rsidR="006A1164" w:rsidRPr="00393CCB">
        <w:t>ke</w:t>
      </w:r>
      <w:r w:rsidR="006A1164" w:rsidRPr="006A1164">
        <w:t>p</w:t>
      </w:r>
      <w:r w:rsidR="006A1164" w:rsidRPr="00393CCB">
        <w:t>atuhan</w:t>
      </w:r>
      <w:r w:rsidRPr="00393CCB">
        <w:t xml:space="preserve"> </w:t>
      </w:r>
      <w:r w:rsidR="006A1164" w:rsidRPr="00393CCB">
        <w:t>pe</w:t>
      </w:r>
      <w:r w:rsidR="006A1164" w:rsidRPr="006A1164">
        <w:t>s</w:t>
      </w:r>
      <w:r w:rsidR="006A1164" w:rsidRPr="00393CCB">
        <w:t>er</w:t>
      </w:r>
      <w:r w:rsidR="006A1164" w:rsidRPr="006A1164">
        <w:t>t</w:t>
      </w:r>
      <w:r w:rsidR="006A1164" w:rsidRPr="00393CCB">
        <w:t>a</w:t>
      </w:r>
      <w:r w:rsidRPr="00393CCB">
        <w:t xml:space="preserve"> didik </w:t>
      </w:r>
      <w:r w:rsidR="006A1164" w:rsidRPr="00393CCB">
        <w:t>te</w:t>
      </w:r>
      <w:r w:rsidR="006A1164" w:rsidRPr="006A1164">
        <w:t>r</w:t>
      </w:r>
      <w:r w:rsidR="006A1164" w:rsidRPr="00393CCB">
        <w:t>hadap</w:t>
      </w:r>
      <w:r w:rsidRPr="00393CCB">
        <w:t xml:space="preserve"> ajaran agamanya masih kurang</w:t>
      </w:r>
      <w:r>
        <w:t>.</w:t>
      </w:r>
      <w:r w:rsidRPr="00393CCB">
        <w:t xml:space="preserve"> Misalnya, </w:t>
      </w:r>
      <w:r w:rsidR="006A1164" w:rsidRPr="00393CCB">
        <w:t>sol</w:t>
      </w:r>
      <w:r w:rsidR="006A1164" w:rsidRPr="006A1164">
        <w:t>a</w:t>
      </w:r>
      <w:r w:rsidR="006A1164" w:rsidRPr="00393CCB">
        <w:t>t</w:t>
      </w:r>
      <w:r w:rsidRPr="00393CCB">
        <w:t xml:space="preserve">, </w:t>
      </w:r>
      <w:r w:rsidR="006A1164" w:rsidRPr="00393CCB">
        <w:t>me</w:t>
      </w:r>
      <w:r w:rsidR="006A1164" w:rsidRPr="006A1164">
        <w:t>n</w:t>
      </w:r>
      <w:r w:rsidR="006A1164" w:rsidRPr="00393CCB">
        <w:t>ghafal</w:t>
      </w:r>
      <w:r w:rsidRPr="00393CCB">
        <w:t xml:space="preserve"> surah-surah </w:t>
      </w:r>
      <w:r w:rsidR="006A1164" w:rsidRPr="00393CCB">
        <w:t>pe</w:t>
      </w:r>
      <w:r w:rsidR="006A1164" w:rsidRPr="006A1164">
        <w:t>n</w:t>
      </w:r>
      <w:r w:rsidR="006A1164" w:rsidRPr="00393CCB">
        <w:t>dek</w:t>
      </w:r>
      <w:r w:rsidRPr="00393CCB">
        <w:t xml:space="preserve">, </w:t>
      </w:r>
      <w:r w:rsidR="006A1164" w:rsidRPr="00393CCB">
        <w:t>e</w:t>
      </w:r>
      <w:r w:rsidR="006A1164" w:rsidRPr="006A1164">
        <w:t>t</w:t>
      </w:r>
      <w:r w:rsidR="006A1164" w:rsidRPr="00393CCB">
        <w:t>ika</w:t>
      </w:r>
      <w:r w:rsidRPr="00393CCB">
        <w:t xml:space="preserve"> </w:t>
      </w:r>
      <w:r w:rsidR="006A1164" w:rsidRPr="00393CCB">
        <w:t>be</w:t>
      </w:r>
      <w:r w:rsidR="006A1164" w:rsidRPr="006A1164">
        <w:t>r</w:t>
      </w:r>
      <w:r w:rsidR="006A1164" w:rsidRPr="00393CCB">
        <w:t>doa</w:t>
      </w:r>
      <w:r w:rsidRPr="00393CCB">
        <w:t xml:space="preserve"> </w:t>
      </w:r>
      <w:r w:rsidR="006A1164" w:rsidRPr="00393CCB">
        <w:t>se</w:t>
      </w:r>
      <w:r w:rsidR="006A1164" w:rsidRPr="006A1164">
        <w:t>b</w:t>
      </w:r>
      <w:r w:rsidR="006A1164" w:rsidRPr="00393CCB">
        <w:t>el</w:t>
      </w:r>
      <w:r w:rsidR="006A1164" w:rsidRPr="006A1164">
        <w:t>u</w:t>
      </w:r>
      <w:r w:rsidR="006A1164" w:rsidRPr="00393CCB">
        <w:t>m</w:t>
      </w:r>
      <w:r w:rsidRPr="00393CCB">
        <w:t xml:space="preserve"> dan </w:t>
      </w:r>
      <w:r w:rsidR="006A1164" w:rsidRPr="00393CCB">
        <w:t>se</w:t>
      </w:r>
      <w:r w:rsidR="006A1164" w:rsidRPr="006A1164">
        <w:t>s</w:t>
      </w:r>
      <w:r w:rsidR="006A1164" w:rsidRPr="00393CCB">
        <w:t>udah</w:t>
      </w:r>
      <w:r w:rsidRPr="00393CCB">
        <w:t xml:space="preserve"> </w:t>
      </w:r>
      <w:r w:rsidR="006A1164" w:rsidRPr="00393CCB">
        <w:t>be</w:t>
      </w:r>
      <w:r w:rsidR="006A1164" w:rsidRPr="006A1164">
        <w:t>l</w:t>
      </w:r>
      <w:r w:rsidR="006A1164" w:rsidRPr="00393CCB">
        <w:t>ajar</w:t>
      </w:r>
      <w:r w:rsidRPr="00393CCB">
        <w:t xml:space="preserve">. </w:t>
      </w:r>
      <w:r w:rsidR="006A1164" w:rsidRPr="00393CCB">
        <w:t>Se</w:t>
      </w:r>
      <w:r w:rsidR="006A1164" w:rsidRPr="006A1164">
        <w:t>h</w:t>
      </w:r>
      <w:r w:rsidR="006A1164" w:rsidRPr="00393CCB">
        <w:t>ingga</w:t>
      </w:r>
      <w:r w:rsidRPr="00393CCB">
        <w:t xml:space="preserve"> </w:t>
      </w:r>
      <w:r w:rsidR="006A1164" w:rsidRPr="00393CCB">
        <w:t>pe</w:t>
      </w:r>
      <w:r w:rsidR="006A1164" w:rsidRPr="006A1164">
        <w:t>s</w:t>
      </w:r>
      <w:r w:rsidR="006A1164" w:rsidRPr="00393CCB">
        <w:t>er</w:t>
      </w:r>
      <w:r w:rsidR="006A1164" w:rsidRPr="006A1164">
        <w:t>t</w:t>
      </w:r>
      <w:r w:rsidR="006A1164" w:rsidRPr="00393CCB">
        <w:t>a</w:t>
      </w:r>
      <w:r w:rsidRPr="00393CCB">
        <w:t xml:space="preserve"> didik </w:t>
      </w:r>
      <w:r w:rsidR="006A1164" w:rsidRPr="00393CCB">
        <w:t>le</w:t>
      </w:r>
      <w:r w:rsidR="006A1164" w:rsidRPr="006A1164">
        <w:t>b</w:t>
      </w:r>
      <w:r w:rsidR="006A1164" w:rsidRPr="00393CCB">
        <w:t>ih</w:t>
      </w:r>
      <w:r w:rsidRPr="00393CCB">
        <w:t xml:space="preserve"> mudah </w:t>
      </w:r>
      <w:r w:rsidR="006A1164" w:rsidRPr="00393CCB">
        <w:t>me</w:t>
      </w:r>
      <w:r w:rsidR="006A1164" w:rsidRPr="006A1164">
        <w:t>l</w:t>
      </w:r>
      <w:r w:rsidR="006A1164" w:rsidRPr="00393CCB">
        <w:t>akukan</w:t>
      </w:r>
      <w:r w:rsidRPr="00393CCB">
        <w:t xml:space="preserve"> tindakan atau </w:t>
      </w:r>
      <w:r w:rsidR="006A1164" w:rsidRPr="00393CCB">
        <w:t>pe</w:t>
      </w:r>
      <w:r w:rsidR="006A1164" w:rsidRPr="006A1164">
        <w:t>r</w:t>
      </w:r>
      <w:r w:rsidR="006A1164" w:rsidRPr="00393CCB">
        <w:t>ilaku</w:t>
      </w:r>
      <w:r w:rsidRPr="00393CCB">
        <w:t xml:space="preserve"> yang tidak </w:t>
      </w:r>
      <w:r w:rsidR="006A1164" w:rsidRPr="00393CCB">
        <w:t>be</w:t>
      </w:r>
      <w:r w:rsidR="006A1164" w:rsidRPr="006A1164">
        <w:t>r</w:t>
      </w:r>
      <w:r w:rsidR="006A1164" w:rsidRPr="00393CCB">
        <w:t>akhlak</w:t>
      </w:r>
      <w:r w:rsidRPr="00393CCB">
        <w:t xml:space="preserve"> mulia. Dan juga dalam hasil wawancara ini</w:t>
      </w:r>
      <w:r w:rsidR="006A1164">
        <w:t>.</w:t>
      </w:r>
      <w:r w:rsidRPr="00393CCB">
        <w:t xml:space="preserve"> </w:t>
      </w:r>
      <w:r w:rsidR="006A1164" w:rsidRPr="00393CCB">
        <w:t>Ke</w:t>
      </w:r>
      <w:r w:rsidR="006A1164" w:rsidRPr="006A1164">
        <w:t>p</w:t>
      </w:r>
      <w:r w:rsidR="006A1164" w:rsidRPr="00393CCB">
        <w:t>ala</w:t>
      </w:r>
      <w:r w:rsidRPr="00393CCB">
        <w:t xml:space="preserve"> </w:t>
      </w:r>
      <w:r w:rsidR="006A1164">
        <w:t>s</w:t>
      </w:r>
      <w:r w:rsidR="006A1164" w:rsidRPr="00393CCB">
        <w:t>e</w:t>
      </w:r>
      <w:r w:rsidR="006A1164" w:rsidRPr="006A1164">
        <w:t>k</w:t>
      </w:r>
      <w:r w:rsidR="006A1164" w:rsidRPr="00393CCB">
        <w:t>ol</w:t>
      </w:r>
      <w:r w:rsidR="006A1164" w:rsidRPr="006A1164">
        <w:t>a</w:t>
      </w:r>
      <w:r w:rsidR="006A1164" w:rsidRPr="00393CCB">
        <w:t>h</w:t>
      </w:r>
      <w:r w:rsidRPr="00393CCB">
        <w:t xml:space="preserve"> </w:t>
      </w:r>
      <w:r w:rsidR="006A1164" w:rsidRPr="00393CCB">
        <w:t>me</w:t>
      </w:r>
      <w:r w:rsidR="006A1164" w:rsidRPr="006A1164">
        <w:t>n</w:t>
      </w:r>
      <w:r w:rsidR="006A1164" w:rsidRPr="00393CCB">
        <w:t>gakui</w:t>
      </w:r>
      <w:r w:rsidRPr="00393CCB">
        <w:t xml:space="preserve"> </w:t>
      </w:r>
      <w:r w:rsidR="006A1164" w:rsidRPr="00393CCB">
        <w:t>pe</w:t>
      </w:r>
      <w:r w:rsidR="006A1164" w:rsidRPr="006A1164">
        <w:t>s</w:t>
      </w:r>
      <w:r w:rsidR="006A1164" w:rsidRPr="00393CCB">
        <w:t>er</w:t>
      </w:r>
      <w:r w:rsidR="006A1164" w:rsidRPr="006A1164">
        <w:t>t</w:t>
      </w:r>
      <w:r w:rsidR="006A1164" w:rsidRPr="00393CCB">
        <w:t>a</w:t>
      </w:r>
      <w:r w:rsidRPr="00393CCB">
        <w:t xml:space="preserve"> didik </w:t>
      </w:r>
      <w:r w:rsidR="006A1164" w:rsidRPr="00393CCB">
        <w:t>ke</w:t>
      </w:r>
      <w:r w:rsidR="006A1164" w:rsidRPr="006A1164">
        <w:t>l</w:t>
      </w:r>
      <w:r w:rsidR="006A1164" w:rsidRPr="00393CCB">
        <w:t>as</w:t>
      </w:r>
      <w:r w:rsidRPr="00393CCB">
        <w:t xml:space="preserve"> V </w:t>
      </w:r>
      <w:r w:rsidR="006A1164" w:rsidRPr="00393CCB">
        <w:t>me</w:t>
      </w:r>
      <w:r w:rsidR="006A1164" w:rsidRPr="006A1164">
        <w:t>m</w:t>
      </w:r>
      <w:r w:rsidR="006A1164" w:rsidRPr="00393CCB">
        <w:t>ang</w:t>
      </w:r>
      <w:r w:rsidRPr="00393CCB">
        <w:t xml:space="preserve"> </w:t>
      </w:r>
      <w:r>
        <w:t xml:space="preserve">memiliki </w:t>
      </w:r>
      <w:r w:rsidRPr="00393CCB">
        <w:t xml:space="preserve">sikap dan </w:t>
      </w:r>
      <w:r w:rsidR="006A1164" w:rsidRPr="00393CCB">
        <w:t>pe</w:t>
      </w:r>
      <w:r w:rsidR="006A1164" w:rsidRPr="006A1164">
        <w:t>r</w:t>
      </w:r>
      <w:r w:rsidR="006A1164" w:rsidRPr="00393CCB">
        <w:t>ilaku</w:t>
      </w:r>
      <w:r w:rsidRPr="00393CCB">
        <w:t xml:space="preserve"> yang jauh dari ajaran agama</w:t>
      </w:r>
      <w:r>
        <w:t>.</w:t>
      </w:r>
      <w:r w:rsidRPr="00393CCB">
        <w:t xml:space="preserve"> </w:t>
      </w:r>
      <w:r w:rsidR="006A1164" w:rsidRPr="00393CCB">
        <w:t>Ke</w:t>
      </w:r>
      <w:r w:rsidR="006A1164" w:rsidRPr="006A1164">
        <w:t>p</w:t>
      </w:r>
      <w:r w:rsidR="006A1164" w:rsidRPr="00393CCB">
        <w:t>ala</w:t>
      </w:r>
      <w:r w:rsidRPr="00393CCB">
        <w:t xml:space="preserve"> </w:t>
      </w:r>
      <w:r w:rsidR="006A1164" w:rsidRPr="00393CCB">
        <w:t>se</w:t>
      </w:r>
      <w:r w:rsidR="006A1164" w:rsidRPr="006A1164">
        <w:t>k</w:t>
      </w:r>
      <w:r w:rsidR="006A1164" w:rsidRPr="00393CCB">
        <w:t>ol</w:t>
      </w:r>
      <w:r w:rsidR="006A1164" w:rsidRPr="006A1164">
        <w:t>a</w:t>
      </w:r>
      <w:r w:rsidR="006A1164" w:rsidRPr="00393CCB">
        <w:t>h</w:t>
      </w:r>
      <w:r w:rsidRPr="00393CCB">
        <w:t xml:space="preserve"> </w:t>
      </w:r>
      <w:r w:rsidR="006A1164" w:rsidRPr="00393CCB">
        <w:t>me</w:t>
      </w:r>
      <w:r w:rsidR="006A1164" w:rsidRPr="006A1164">
        <w:t>m</w:t>
      </w:r>
      <w:r w:rsidR="006A1164" w:rsidRPr="00393CCB">
        <w:t>inta</w:t>
      </w:r>
      <w:r w:rsidRPr="00393CCB">
        <w:t xml:space="preserve"> agar guru agama dan wali </w:t>
      </w:r>
      <w:r w:rsidR="006A1164" w:rsidRPr="00393CCB">
        <w:t>ke</w:t>
      </w:r>
      <w:r w:rsidR="006A1164" w:rsidRPr="006A1164">
        <w:t>l</w:t>
      </w:r>
      <w:r w:rsidR="006A1164" w:rsidRPr="00393CCB">
        <w:t>as</w:t>
      </w:r>
      <w:r w:rsidRPr="00393CCB">
        <w:t xml:space="preserve"> bisa </w:t>
      </w:r>
      <w:r w:rsidR="006A1164" w:rsidRPr="00393CCB">
        <w:t>be</w:t>
      </w:r>
      <w:r w:rsidR="006A1164" w:rsidRPr="006A1164">
        <w:t>k</w:t>
      </w:r>
      <w:r w:rsidR="006A1164" w:rsidRPr="00393CCB">
        <w:t>er</w:t>
      </w:r>
      <w:r w:rsidR="006A1164" w:rsidRPr="006A1164">
        <w:t>j</w:t>
      </w:r>
      <w:r w:rsidR="006A1164" w:rsidRPr="00393CCB">
        <w:t>a</w:t>
      </w:r>
      <w:r w:rsidRPr="00393CCB">
        <w:t xml:space="preserve"> sama dalam </w:t>
      </w:r>
      <w:r w:rsidR="006A1164" w:rsidRPr="00393CCB">
        <w:t>me</w:t>
      </w:r>
      <w:r w:rsidR="006A1164" w:rsidRPr="006A1164">
        <w:t>m</w:t>
      </w:r>
      <w:r w:rsidR="006A1164" w:rsidRPr="00393CCB">
        <w:t>ber</w:t>
      </w:r>
      <w:r w:rsidR="006A1164" w:rsidRPr="006A1164">
        <w:t>i</w:t>
      </w:r>
      <w:r w:rsidRPr="00393CCB">
        <w:t xml:space="preserve"> </w:t>
      </w:r>
      <w:r w:rsidR="006A1164" w:rsidRPr="00393CCB">
        <w:t>pe</w:t>
      </w:r>
      <w:r w:rsidR="006A1164" w:rsidRPr="006A1164">
        <w:t>n</w:t>
      </w:r>
      <w:r w:rsidR="006A1164" w:rsidRPr="00393CCB">
        <w:t>guatan</w:t>
      </w:r>
      <w:r w:rsidRPr="00393CCB">
        <w:t xml:space="preserve"> </w:t>
      </w:r>
      <w:r w:rsidR="006A1164" w:rsidRPr="00393CCB">
        <w:t>karakte</w:t>
      </w:r>
      <w:r w:rsidR="006A1164" w:rsidRPr="006A1164">
        <w:t>r</w:t>
      </w:r>
      <w:r w:rsidRPr="00393CCB">
        <w:t xml:space="preserve"> yang baik (insan kamil). </w:t>
      </w:r>
    </w:p>
    <w:p w14:paraId="4B908036" w14:textId="59DBD66A" w:rsidR="00557AF3" w:rsidRPr="006A1164" w:rsidRDefault="006A1164" w:rsidP="000E2FF8">
      <w:pPr>
        <w:autoSpaceDE w:val="0"/>
        <w:autoSpaceDN w:val="0"/>
        <w:adjustRightInd w:val="0"/>
        <w:spacing w:line="276" w:lineRule="auto"/>
        <w:ind w:firstLine="720"/>
        <w:jc w:val="both"/>
      </w:pPr>
      <w:r w:rsidRPr="00557AF3">
        <w:t>Be</w:t>
      </w:r>
      <w:r w:rsidRPr="006A1164">
        <w:t>r</w:t>
      </w:r>
      <w:r w:rsidRPr="00557AF3">
        <w:t>dasarkan</w:t>
      </w:r>
      <w:r w:rsidR="00557AF3" w:rsidRPr="006A1164">
        <w:t xml:space="preserve"> dari </w:t>
      </w:r>
      <w:r w:rsidRPr="006A1164">
        <w:t>penjelasan</w:t>
      </w:r>
      <w:r w:rsidR="00557AF3" w:rsidRPr="006A1164">
        <w:t xml:space="preserve"> di atas dapat dipahami bahwa </w:t>
      </w:r>
      <w:r w:rsidRPr="006A1164">
        <w:t>pembentukan</w:t>
      </w:r>
      <w:r w:rsidR="00557AF3" w:rsidRPr="006A1164">
        <w:t xml:space="preserve"> </w:t>
      </w:r>
      <w:r w:rsidRPr="006A1164">
        <w:t>karakter</w:t>
      </w:r>
      <w:r w:rsidR="00557AF3" w:rsidRPr="006A1164">
        <w:t xml:space="preserve"> </w:t>
      </w:r>
      <w:r w:rsidRPr="006A1164">
        <w:t>religius</w:t>
      </w:r>
      <w:r w:rsidR="00557AF3" w:rsidRPr="006A1164">
        <w:t xml:space="preserve"> siswa-siswi sangatlah </w:t>
      </w:r>
      <w:r w:rsidRPr="006A1164">
        <w:t>penting</w:t>
      </w:r>
      <w:r w:rsidR="00ED10BC">
        <w:t xml:space="preserve"> </w:t>
      </w:r>
      <w:r w:rsidR="00ED10BC">
        <w:fldChar w:fldCharType="begin" w:fldLock="1"/>
      </w:r>
      <w:r w:rsidR="008D2CD2">
        <w:instrText>ADDIN CSL_CITATION {"citationItems":[{"id":"ITEM-1","itemData":{"ISSN":"2716-4357","author":[{"dropping-particle":"","family":"Kartika","given":"Ika","non-dropping-particle":"","parse-names":false,"suffix":""},{"dropping-particle":"","family":"Arifudin","given":"Opan","non-dropping-particle":"","parse-names":false,"suffix":""}],"container-title":"Jurnal Al-Amar: Ekonomi Syariah, Perbankan Syariah, Agama Islam, Manajemen Dan Pendidikan","id":"ITEM-1","issue":"2","issued":{"date-parts":[["2024"]]},"page":"171-187","title":"Strategi Guru Pendidikan Agama Islam (Pai) Dalam Mengatasi Kesulitan Belajar Siswa Di Sekolah Dasar","type":"article-journal","volume":"5"},"uris":["http://www.mendeley.com/documents/?uuid=78c84059-0bc9-4e27-aa1b-cfc4a808a1bf"]}],"mendeley":{"formattedCitation":"(Kartika and Arifudin 2024)","manualFormatting":"(Kartika dan Arifudin 2024)","plainTextFormattedCitation":"(Kartika and Arifudin 2024)","previouslyFormattedCitation":"(Kartika and Arifudin 2024)"},"properties":{"noteIndex":0},"schema":"https://github.com/citation-style-language/schema/raw/master/csl-citation.json"}</w:instrText>
      </w:r>
      <w:r w:rsidR="00ED10BC">
        <w:fldChar w:fldCharType="separate"/>
      </w:r>
      <w:r w:rsidR="00ED10BC" w:rsidRPr="00ED10BC">
        <w:rPr>
          <w:noProof/>
        </w:rPr>
        <w:t xml:space="preserve">(Kartika </w:t>
      </w:r>
      <w:r w:rsidR="00ED10BC">
        <w:rPr>
          <w:noProof/>
        </w:rPr>
        <w:t>dan</w:t>
      </w:r>
      <w:r w:rsidR="00ED10BC" w:rsidRPr="00ED10BC">
        <w:rPr>
          <w:noProof/>
        </w:rPr>
        <w:t xml:space="preserve"> Arifudin 2024)</w:t>
      </w:r>
      <w:r w:rsidR="00ED10BC">
        <w:fldChar w:fldCharType="end"/>
      </w:r>
      <w:r w:rsidR="00557AF3" w:rsidRPr="006A1164">
        <w:t xml:space="preserve">. </w:t>
      </w:r>
      <w:r w:rsidRPr="006A1164">
        <w:t>Setelah</w:t>
      </w:r>
      <w:r w:rsidR="00557AF3" w:rsidRPr="006A1164">
        <w:t xml:space="preserve"> lingkungan </w:t>
      </w:r>
      <w:r w:rsidRPr="006A1164">
        <w:t>keluarga</w:t>
      </w:r>
      <w:r w:rsidR="00557AF3" w:rsidRPr="006A1164">
        <w:t xml:space="preserve"> maka yang </w:t>
      </w:r>
      <w:r w:rsidRPr="006A1164">
        <w:t>kedua</w:t>
      </w:r>
      <w:r w:rsidR="00557AF3" w:rsidRPr="006A1164">
        <w:t xml:space="preserve"> yang dapat </w:t>
      </w:r>
      <w:r w:rsidRPr="006A1164">
        <w:t>mempengaruhi</w:t>
      </w:r>
      <w:r w:rsidR="00557AF3" w:rsidRPr="006A1164">
        <w:t xml:space="preserve"> </w:t>
      </w:r>
      <w:r w:rsidRPr="006A1164">
        <w:t>karakter</w:t>
      </w:r>
      <w:r w:rsidR="00557AF3" w:rsidRPr="006A1164">
        <w:t xml:space="preserve"> </w:t>
      </w:r>
      <w:r w:rsidRPr="006A1164">
        <w:t>religius</w:t>
      </w:r>
      <w:r w:rsidR="00557AF3" w:rsidRPr="006A1164">
        <w:t xml:space="preserve"> siswa-siswi adalah lingkungan </w:t>
      </w:r>
      <w:r w:rsidRPr="006A1164">
        <w:t>sekolah</w:t>
      </w:r>
      <w:r w:rsidR="00557AF3" w:rsidRPr="006A1164">
        <w:t xml:space="preserve">, yaitu </w:t>
      </w:r>
      <w:r w:rsidRPr="006A1164">
        <w:t>melalui</w:t>
      </w:r>
      <w:r w:rsidR="00557AF3" w:rsidRPr="006A1164">
        <w:t xml:space="preserve"> </w:t>
      </w:r>
      <w:r w:rsidRPr="006A1164">
        <w:t>pendidikan</w:t>
      </w:r>
      <w:r w:rsidR="00557AF3" w:rsidRPr="006A1164">
        <w:t xml:space="preserve"> agama Islam, baik di dalam </w:t>
      </w:r>
      <w:r w:rsidRPr="006A1164">
        <w:t>kegiatan</w:t>
      </w:r>
      <w:r w:rsidR="00557AF3" w:rsidRPr="006A1164">
        <w:t xml:space="preserve"> </w:t>
      </w:r>
      <w:r w:rsidRPr="006A1164">
        <w:t>belajar</w:t>
      </w:r>
      <w:r w:rsidR="00557AF3" w:rsidRPr="006A1164">
        <w:t xml:space="preserve"> </w:t>
      </w:r>
      <w:r w:rsidRPr="006A1164">
        <w:t>mengajar</w:t>
      </w:r>
      <w:r w:rsidR="00557AF3" w:rsidRPr="006A1164">
        <w:t xml:space="preserve"> maupun di luar </w:t>
      </w:r>
      <w:r w:rsidRPr="006A1164">
        <w:t>kegiatan</w:t>
      </w:r>
      <w:r w:rsidR="00557AF3" w:rsidRPr="006A1164">
        <w:t xml:space="preserve"> </w:t>
      </w:r>
      <w:r w:rsidRPr="006A1164">
        <w:t>belajar</w:t>
      </w:r>
      <w:r w:rsidR="00557AF3" w:rsidRPr="006A1164">
        <w:t xml:space="preserve"> </w:t>
      </w:r>
      <w:r w:rsidRPr="006A1164">
        <w:t>mengajar</w:t>
      </w:r>
      <w:r w:rsidR="00ED10BC">
        <w:t xml:space="preserve"> </w:t>
      </w:r>
      <w:r w:rsidR="00ED10BC">
        <w:fldChar w:fldCharType="begin" w:fldLock="1"/>
      </w:r>
      <w:r w:rsidR="008D2CD2">
        <w:instrText>ADDIN CSL_CITATION {"citationItems":[{"id":"ITEM-1","itemData":{"ISSN":"3025-0722","author":[{"dropping-particle":"","family":"Azizah","given":"Mar'atul","non-dropping-particle":"","parse-names":false,"suffix":""},{"dropping-particle":"","family":"Jariah","given":"Safinatul","non-dropping-particle":"","parse-names":false,"suffix":""},{"dropping-particle":"","family":"Aprilianto","given":"Andika","non-dropping-particle":"","parse-names":false,"suffix":""}],"container-title":"Ngaos: Jurnal Pendidikan Dan Pembelajaran","id":"ITEM-1","issue":"1","issued":{"date-parts":[["2023"]]},"page":"29-45","title":"Pembentukan Karakter Religius Siswa Melalui Pembelajaran Pendidikan Agama Islam di Sekolah Menengah Kejuruan","type":"article-journal","volume":"1"},"uris":["http://www.mendeley.com/documents/?uuid=d539db14-9aaf-4de7-bfeb-558abd47485d"]}],"mendeley":{"formattedCitation":"(Azizah, Jariah, and Aprilianto 2023)","manualFormatting":"(Azizah, Jariah, dan Aprilianto 2023)","plainTextFormattedCitation":"(Azizah, Jariah, and Aprilianto 2023)","previouslyFormattedCitation":"(Azizah, Jariah, and Aprilianto 2023)"},"properties":{"noteIndex":0},"schema":"https://github.com/citation-style-language/schema/raw/master/csl-citation.json"}</w:instrText>
      </w:r>
      <w:r w:rsidR="00ED10BC">
        <w:fldChar w:fldCharType="separate"/>
      </w:r>
      <w:r w:rsidR="00ED10BC" w:rsidRPr="00ED10BC">
        <w:rPr>
          <w:noProof/>
        </w:rPr>
        <w:t xml:space="preserve">(Azizah, Jariah, </w:t>
      </w:r>
      <w:r w:rsidR="00ED10BC">
        <w:rPr>
          <w:noProof/>
        </w:rPr>
        <w:t>dan</w:t>
      </w:r>
      <w:r w:rsidR="00ED10BC" w:rsidRPr="00ED10BC">
        <w:rPr>
          <w:noProof/>
        </w:rPr>
        <w:t xml:space="preserve"> Aprilianto 2023)</w:t>
      </w:r>
      <w:r w:rsidR="00ED10BC">
        <w:fldChar w:fldCharType="end"/>
      </w:r>
      <w:r w:rsidR="00557AF3" w:rsidRPr="006A1164">
        <w:t>.</w:t>
      </w:r>
    </w:p>
    <w:p w14:paraId="01936745" w14:textId="77777777" w:rsidR="00557AF3" w:rsidRPr="00393CCB" w:rsidRDefault="00557AF3" w:rsidP="004C4D6A">
      <w:pPr>
        <w:spacing w:before="120" w:line="276" w:lineRule="auto"/>
        <w:jc w:val="both"/>
      </w:pPr>
      <w:r w:rsidRPr="005342B4">
        <w:rPr>
          <w:b/>
          <w:bCs/>
          <w:i/>
          <w:iCs/>
        </w:rPr>
        <w:t xml:space="preserve">Penguatan Karakter </w:t>
      </w:r>
      <w:r w:rsidRPr="00452669">
        <w:rPr>
          <w:b/>
          <w:bCs/>
          <w:i/>
          <w:iCs/>
        </w:rPr>
        <w:t>Disiplin</w:t>
      </w:r>
    </w:p>
    <w:p w14:paraId="0EED78C4" w14:textId="1383364A" w:rsidR="00557AF3" w:rsidRPr="00393CCB" w:rsidRDefault="00557AF3" w:rsidP="00557AF3">
      <w:pPr>
        <w:autoSpaceDE w:val="0"/>
        <w:autoSpaceDN w:val="0"/>
        <w:adjustRightInd w:val="0"/>
        <w:spacing w:line="276" w:lineRule="auto"/>
        <w:ind w:firstLine="720"/>
        <w:jc w:val="both"/>
      </w:pPr>
      <w:r>
        <w:t>H</w:t>
      </w:r>
      <w:r w:rsidRPr="00393CCB">
        <w:t xml:space="preserve">asil </w:t>
      </w:r>
      <w:r w:rsidR="006A1164" w:rsidRPr="00393CCB">
        <w:t>o</w:t>
      </w:r>
      <w:r w:rsidR="006A1164" w:rsidRPr="006A1164">
        <w:t>b</w:t>
      </w:r>
      <w:r w:rsidR="006A1164" w:rsidRPr="00393CCB">
        <w:t>ser</w:t>
      </w:r>
      <w:r w:rsidR="006A1164" w:rsidRPr="006A1164">
        <w:t>v</w:t>
      </w:r>
      <w:r w:rsidR="006A1164" w:rsidRPr="00393CCB">
        <w:t>asi</w:t>
      </w:r>
      <w:r w:rsidRPr="00393CCB">
        <w:t xml:space="preserve"> aktivitas </w:t>
      </w:r>
      <w:r w:rsidR="006A1164" w:rsidRPr="00393CCB">
        <w:t>pe</w:t>
      </w:r>
      <w:r w:rsidR="006A1164" w:rsidRPr="006A1164">
        <w:t>s</w:t>
      </w:r>
      <w:r w:rsidR="006A1164" w:rsidRPr="00393CCB">
        <w:t>er</w:t>
      </w:r>
      <w:r w:rsidR="006A1164" w:rsidRPr="006A1164">
        <w:t>t</w:t>
      </w:r>
      <w:r w:rsidR="006A1164" w:rsidRPr="00393CCB">
        <w:t>a</w:t>
      </w:r>
      <w:r w:rsidRPr="00393CCB">
        <w:t xml:space="preserve"> didik dalam </w:t>
      </w:r>
      <w:r w:rsidR="006A1164" w:rsidRPr="00393CCB">
        <w:t>pro</w:t>
      </w:r>
      <w:r w:rsidR="006A1164" w:rsidRPr="006A1164">
        <w:t>s</w:t>
      </w:r>
      <w:r w:rsidR="006A1164" w:rsidRPr="00393CCB">
        <w:t>es</w:t>
      </w:r>
      <w:r w:rsidRPr="00393CCB">
        <w:t xml:space="preserve"> </w:t>
      </w:r>
      <w:r w:rsidR="006A1164" w:rsidRPr="00393CCB">
        <w:t>imple</w:t>
      </w:r>
      <w:r w:rsidR="006A1164" w:rsidRPr="006A1164">
        <w:t>m</w:t>
      </w:r>
      <w:r w:rsidR="006A1164" w:rsidRPr="00393CCB">
        <w:t>en</w:t>
      </w:r>
      <w:r w:rsidR="006A1164" w:rsidRPr="006A1164">
        <w:t>t</w:t>
      </w:r>
      <w:r w:rsidR="006A1164" w:rsidRPr="00393CCB">
        <w:t>asi</w:t>
      </w:r>
      <w:r w:rsidRPr="00393CCB">
        <w:t xml:space="preserve"> </w:t>
      </w:r>
      <w:r w:rsidR="006A1164" w:rsidRPr="00393CCB">
        <w:t>pe</w:t>
      </w:r>
      <w:r w:rsidR="006A1164" w:rsidRPr="006A1164">
        <w:t>n</w:t>
      </w:r>
      <w:r w:rsidR="006A1164" w:rsidRPr="00393CCB">
        <w:t>guatan</w:t>
      </w:r>
      <w:r w:rsidRPr="00393CCB">
        <w:t xml:space="preserve"> </w:t>
      </w:r>
      <w:r w:rsidR="006A1164" w:rsidRPr="00393CCB">
        <w:t>pe</w:t>
      </w:r>
      <w:r w:rsidR="006A1164" w:rsidRPr="006A1164">
        <w:t>n</w:t>
      </w:r>
      <w:r w:rsidR="006A1164" w:rsidRPr="00393CCB">
        <w:t>didikan</w:t>
      </w:r>
      <w:r w:rsidRPr="00393CCB">
        <w:t xml:space="preserve"> </w:t>
      </w:r>
      <w:r w:rsidR="006A1164" w:rsidRPr="00393CCB">
        <w:t>karakte</w:t>
      </w:r>
      <w:r w:rsidR="006A1164" w:rsidRPr="006A1164">
        <w:t>r</w:t>
      </w:r>
      <w:r w:rsidRPr="00393CCB">
        <w:t xml:space="preserve"> </w:t>
      </w:r>
      <w:r w:rsidR="006A1164" w:rsidRPr="00393CCB">
        <w:t>me</w:t>
      </w:r>
      <w:r w:rsidR="006A1164" w:rsidRPr="006A1164">
        <w:t>l</w:t>
      </w:r>
      <w:r w:rsidR="006A1164" w:rsidRPr="00393CCB">
        <w:t>alui</w:t>
      </w:r>
      <w:r w:rsidRPr="00393CCB">
        <w:t xml:space="preserve"> </w:t>
      </w:r>
      <w:r w:rsidR="006A1164" w:rsidRPr="006A1164">
        <w:rPr>
          <w:i/>
          <w:iCs/>
        </w:rPr>
        <w:t>video-assisted</w:t>
      </w:r>
      <w:r w:rsidRPr="006A1164">
        <w:rPr>
          <w:i/>
          <w:iCs/>
        </w:rPr>
        <w:t xml:space="preserve"> </w:t>
      </w:r>
      <w:r w:rsidR="006A1164" w:rsidRPr="006A1164">
        <w:rPr>
          <w:i/>
          <w:iCs/>
        </w:rPr>
        <w:t>learning</w:t>
      </w:r>
      <w:r w:rsidRPr="00393CCB">
        <w:t xml:space="preserve"> </w:t>
      </w:r>
      <w:r>
        <w:t xml:space="preserve">masih perlu ditingkatkan. Hal ini karena masih ditemukan peserta didik terlambat dan kurang mematuhi aturan sekolah. </w:t>
      </w:r>
    </w:p>
    <w:p w14:paraId="473EC19C" w14:textId="31DAA5DE" w:rsidR="00557AF3" w:rsidRPr="006A1164" w:rsidRDefault="006A1164" w:rsidP="00557AF3">
      <w:pPr>
        <w:autoSpaceDE w:val="0"/>
        <w:autoSpaceDN w:val="0"/>
        <w:adjustRightInd w:val="0"/>
        <w:spacing w:line="276" w:lineRule="auto"/>
        <w:ind w:firstLine="720"/>
        <w:jc w:val="both"/>
        <w:rPr>
          <w:bCs/>
        </w:rPr>
      </w:pPr>
      <w:r w:rsidRPr="00393CCB">
        <w:rPr>
          <w:bCs/>
        </w:rPr>
        <w:t>Pe</w:t>
      </w:r>
      <w:r w:rsidRPr="006A1164">
        <w:rPr>
          <w:bCs/>
        </w:rPr>
        <w:t>n</w:t>
      </w:r>
      <w:r w:rsidRPr="00393CCB">
        <w:rPr>
          <w:bCs/>
        </w:rPr>
        <w:t>el</w:t>
      </w:r>
      <w:r w:rsidRPr="006A1164">
        <w:rPr>
          <w:bCs/>
        </w:rPr>
        <w:t>i</w:t>
      </w:r>
      <w:r w:rsidRPr="00393CCB">
        <w:rPr>
          <w:bCs/>
        </w:rPr>
        <w:t>ti</w:t>
      </w:r>
      <w:r w:rsidR="00557AF3" w:rsidRPr="00393CCB">
        <w:rPr>
          <w:bCs/>
        </w:rPr>
        <w:t xml:space="preserve"> </w:t>
      </w:r>
      <w:r w:rsidRPr="00393CCB">
        <w:rPr>
          <w:bCs/>
        </w:rPr>
        <w:t>me</w:t>
      </w:r>
      <w:r w:rsidRPr="006A1164">
        <w:rPr>
          <w:bCs/>
        </w:rPr>
        <w:t>n</w:t>
      </w:r>
      <w:r w:rsidRPr="00393CCB">
        <w:rPr>
          <w:bCs/>
        </w:rPr>
        <w:t>em</w:t>
      </w:r>
      <w:r w:rsidRPr="006A1164">
        <w:rPr>
          <w:bCs/>
        </w:rPr>
        <w:t>u</w:t>
      </w:r>
      <w:r w:rsidRPr="00393CCB">
        <w:rPr>
          <w:bCs/>
        </w:rPr>
        <w:t>kan</w:t>
      </w:r>
      <w:r w:rsidR="00557AF3" w:rsidRPr="00393CCB">
        <w:rPr>
          <w:bCs/>
        </w:rPr>
        <w:t xml:space="preserve"> bahwa siswa </w:t>
      </w:r>
      <w:r w:rsidRPr="00393CCB">
        <w:rPr>
          <w:bCs/>
        </w:rPr>
        <w:t>ke</w:t>
      </w:r>
      <w:r w:rsidRPr="006A1164">
        <w:rPr>
          <w:bCs/>
        </w:rPr>
        <w:t>l</w:t>
      </w:r>
      <w:r w:rsidRPr="00393CCB">
        <w:rPr>
          <w:bCs/>
        </w:rPr>
        <w:t>as</w:t>
      </w:r>
      <w:r w:rsidR="00557AF3" w:rsidRPr="00393CCB">
        <w:rPr>
          <w:bCs/>
        </w:rPr>
        <w:t xml:space="preserve"> V sering </w:t>
      </w:r>
      <w:r w:rsidRPr="00393CCB">
        <w:rPr>
          <w:bCs/>
        </w:rPr>
        <w:t>te</w:t>
      </w:r>
      <w:r w:rsidRPr="006A1164">
        <w:rPr>
          <w:bCs/>
        </w:rPr>
        <w:t>r</w:t>
      </w:r>
      <w:r w:rsidRPr="00393CCB">
        <w:rPr>
          <w:bCs/>
        </w:rPr>
        <w:t>lambat</w:t>
      </w:r>
      <w:r w:rsidR="00557AF3" w:rsidRPr="00393CCB">
        <w:rPr>
          <w:bCs/>
        </w:rPr>
        <w:t xml:space="preserve"> masuk </w:t>
      </w:r>
      <w:r w:rsidRPr="00393CCB">
        <w:rPr>
          <w:bCs/>
        </w:rPr>
        <w:t>ke</w:t>
      </w:r>
      <w:r w:rsidRPr="006A1164">
        <w:rPr>
          <w:bCs/>
        </w:rPr>
        <w:t>l</w:t>
      </w:r>
      <w:r w:rsidRPr="00393CCB">
        <w:rPr>
          <w:bCs/>
        </w:rPr>
        <w:t>as</w:t>
      </w:r>
      <w:r w:rsidR="00557AF3" w:rsidRPr="00393CCB">
        <w:rPr>
          <w:bCs/>
        </w:rPr>
        <w:t xml:space="preserve">. </w:t>
      </w:r>
      <w:r w:rsidRPr="00393CCB">
        <w:rPr>
          <w:bCs/>
        </w:rPr>
        <w:t>O</w:t>
      </w:r>
      <w:r w:rsidRPr="006A1164">
        <w:rPr>
          <w:bCs/>
        </w:rPr>
        <w:t>l</w:t>
      </w:r>
      <w:r w:rsidRPr="00393CCB">
        <w:rPr>
          <w:bCs/>
        </w:rPr>
        <w:t>eh</w:t>
      </w:r>
      <w:r w:rsidR="00557AF3" w:rsidRPr="00393CCB">
        <w:rPr>
          <w:bCs/>
        </w:rPr>
        <w:t xml:space="preserve"> </w:t>
      </w:r>
      <w:r w:rsidRPr="00393CCB">
        <w:rPr>
          <w:bCs/>
        </w:rPr>
        <w:t>kare</w:t>
      </w:r>
      <w:r w:rsidRPr="006A1164">
        <w:rPr>
          <w:bCs/>
        </w:rPr>
        <w:t>n</w:t>
      </w:r>
      <w:r w:rsidRPr="00393CCB">
        <w:rPr>
          <w:bCs/>
        </w:rPr>
        <w:t>a</w:t>
      </w:r>
      <w:r w:rsidR="00557AF3" w:rsidRPr="00393CCB">
        <w:rPr>
          <w:bCs/>
        </w:rPr>
        <w:t xml:space="preserve"> itu</w:t>
      </w:r>
      <w:r w:rsidR="00557AF3">
        <w:rPr>
          <w:bCs/>
        </w:rPr>
        <w:t>,</w:t>
      </w:r>
      <w:r w:rsidR="00557AF3" w:rsidRPr="00393CCB">
        <w:rPr>
          <w:bCs/>
        </w:rPr>
        <w:t xml:space="preserve"> </w:t>
      </w:r>
      <w:r w:rsidRPr="00393CCB">
        <w:rPr>
          <w:bCs/>
        </w:rPr>
        <w:t>pe</w:t>
      </w:r>
      <w:r w:rsidRPr="006A1164">
        <w:rPr>
          <w:bCs/>
        </w:rPr>
        <w:t>n</w:t>
      </w:r>
      <w:r w:rsidRPr="00393CCB">
        <w:rPr>
          <w:bCs/>
        </w:rPr>
        <w:t>el</w:t>
      </w:r>
      <w:r w:rsidRPr="006A1164">
        <w:rPr>
          <w:bCs/>
        </w:rPr>
        <w:t>i</w:t>
      </w:r>
      <w:r w:rsidRPr="00393CCB">
        <w:rPr>
          <w:bCs/>
        </w:rPr>
        <w:t>ti</w:t>
      </w:r>
      <w:r w:rsidR="00557AF3" w:rsidRPr="00393CCB">
        <w:rPr>
          <w:bCs/>
        </w:rPr>
        <w:t xml:space="preserve"> </w:t>
      </w:r>
      <w:r w:rsidRPr="00393CCB">
        <w:rPr>
          <w:bCs/>
        </w:rPr>
        <w:t>be</w:t>
      </w:r>
      <w:r w:rsidRPr="006A1164">
        <w:rPr>
          <w:bCs/>
        </w:rPr>
        <w:t>r</w:t>
      </w:r>
      <w:r w:rsidRPr="00393CCB">
        <w:rPr>
          <w:bCs/>
        </w:rPr>
        <w:t>sama</w:t>
      </w:r>
      <w:r w:rsidR="00557AF3" w:rsidRPr="00393CCB">
        <w:rPr>
          <w:bCs/>
        </w:rPr>
        <w:t xml:space="preserve"> </w:t>
      </w:r>
      <w:r w:rsidRPr="00393CCB">
        <w:rPr>
          <w:bCs/>
        </w:rPr>
        <w:t>re</w:t>
      </w:r>
      <w:r w:rsidRPr="006A1164">
        <w:rPr>
          <w:bCs/>
        </w:rPr>
        <w:t>k</w:t>
      </w:r>
      <w:r w:rsidRPr="00393CCB">
        <w:rPr>
          <w:bCs/>
        </w:rPr>
        <w:t>an</w:t>
      </w:r>
      <w:r w:rsidR="00557AF3" w:rsidRPr="00393CCB">
        <w:rPr>
          <w:bCs/>
        </w:rPr>
        <w:t xml:space="preserve"> mahasiswa Kampus </w:t>
      </w:r>
      <w:r w:rsidRPr="00393CCB">
        <w:rPr>
          <w:bCs/>
        </w:rPr>
        <w:t>Me</w:t>
      </w:r>
      <w:r w:rsidRPr="006A1164">
        <w:rPr>
          <w:bCs/>
        </w:rPr>
        <w:t>n</w:t>
      </w:r>
      <w:r w:rsidRPr="00393CCB">
        <w:rPr>
          <w:bCs/>
        </w:rPr>
        <w:t>gajar</w:t>
      </w:r>
      <w:r w:rsidR="00557AF3" w:rsidRPr="00393CCB">
        <w:rPr>
          <w:bCs/>
        </w:rPr>
        <w:t xml:space="preserve"> </w:t>
      </w:r>
      <w:r w:rsidRPr="00393CCB">
        <w:rPr>
          <w:bCs/>
        </w:rPr>
        <w:t>me</w:t>
      </w:r>
      <w:r w:rsidRPr="006A1164">
        <w:rPr>
          <w:bCs/>
        </w:rPr>
        <w:t>n</w:t>
      </w:r>
      <w:r w:rsidRPr="00393CCB">
        <w:rPr>
          <w:bCs/>
        </w:rPr>
        <w:t>er</w:t>
      </w:r>
      <w:r w:rsidRPr="006A1164">
        <w:rPr>
          <w:bCs/>
        </w:rPr>
        <w:t>a</w:t>
      </w:r>
      <w:r w:rsidRPr="00393CCB">
        <w:rPr>
          <w:bCs/>
        </w:rPr>
        <w:t>pkan</w:t>
      </w:r>
      <w:r w:rsidR="00557AF3" w:rsidRPr="00393CCB">
        <w:rPr>
          <w:bCs/>
        </w:rPr>
        <w:t xml:space="preserve"> </w:t>
      </w:r>
      <w:r w:rsidR="00557AF3">
        <w:rPr>
          <w:bCs/>
        </w:rPr>
        <w:t xml:space="preserve">hukuman </w:t>
      </w:r>
      <w:r w:rsidRPr="00393CCB">
        <w:rPr>
          <w:bCs/>
        </w:rPr>
        <w:t>de</w:t>
      </w:r>
      <w:r w:rsidRPr="006A1164">
        <w:rPr>
          <w:bCs/>
        </w:rPr>
        <w:t>n</w:t>
      </w:r>
      <w:r w:rsidRPr="00393CCB">
        <w:rPr>
          <w:bCs/>
        </w:rPr>
        <w:t>gan</w:t>
      </w:r>
      <w:r w:rsidR="00557AF3" w:rsidRPr="00393CCB">
        <w:rPr>
          <w:bCs/>
        </w:rPr>
        <w:t xml:space="preserve"> </w:t>
      </w:r>
      <w:r w:rsidRPr="00393CCB">
        <w:rPr>
          <w:bCs/>
        </w:rPr>
        <w:t>te</w:t>
      </w:r>
      <w:r w:rsidRPr="006A1164">
        <w:rPr>
          <w:bCs/>
        </w:rPr>
        <w:t>g</w:t>
      </w:r>
      <w:r w:rsidRPr="00393CCB">
        <w:rPr>
          <w:bCs/>
        </w:rPr>
        <w:t>as</w:t>
      </w:r>
      <w:r w:rsidR="00557AF3" w:rsidRPr="00393CCB">
        <w:rPr>
          <w:bCs/>
        </w:rPr>
        <w:t xml:space="preserve">. </w:t>
      </w:r>
      <w:r w:rsidR="00557AF3">
        <w:rPr>
          <w:bCs/>
        </w:rPr>
        <w:t xml:space="preserve">Pemberian hukuman </w:t>
      </w:r>
      <w:r w:rsidR="00557AF3" w:rsidRPr="00393CCB">
        <w:rPr>
          <w:bCs/>
        </w:rPr>
        <w:t xml:space="preserve">yang </w:t>
      </w:r>
      <w:r w:rsidRPr="00393CCB">
        <w:rPr>
          <w:bCs/>
        </w:rPr>
        <w:t>didampingi</w:t>
      </w:r>
      <w:r w:rsidR="00557AF3" w:rsidRPr="00393CCB">
        <w:rPr>
          <w:bCs/>
        </w:rPr>
        <w:t xml:space="preserve"> </w:t>
      </w:r>
      <w:r w:rsidRPr="00393CCB">
        <w:rPr>
          <w:bCs/>
        </w:rPr>
        <w:t>o</w:t>
      </w:r>
      <w:r w:rsidRPr="006A1164">
        <w:rPr>
          <w:bCs/>
        </w:rPr>
        <w:t>l</w:t>
      </w:r>
      <w:r w:rsidRPr="00393CCB">
        <w:rPr>
          <w:bCs/>
        </w:rPr>
        <w:t>eh</w:t>
      </w:r>
      <w:r w:rsidR="00557AF3" w:rsidRPr="00393CCB">
        <w:rPr>
          <w:bCs/>
        </w:rPr>
        <w:t xml:space="preserve"> guru </w:t>
      </w:r>
      <w:r w:rsidR="00557AF3">
        <w:rPr>
          <w:bCs/>
        </w:rPr>
        <w:t xml:space="preserve">wali </w:t>
      </w:r>
      <w:r w:rsidRPr="00393CCB">
        <w:rPr>
          <w:bCs/>
        </w:rPr>
        <w:t>ke</w:t>
      </w:r>
      <w:r w:rsidRPr="006A1164">
        <w:rPr>
          <w:bCs/>
        </w:rPr>
        <w:t>l</w:t>
      </w:r>
      <w:r w:rsidRPr="00393CCB">
        <w:rPr>
          <w:bCs/>
        </w:rPr>
        <w:t>as</w:t>
      </w:r>
      <w:r w:rsidR="00557AF3" w:rsidRPr="00393CCB">
        <w:rPr>
          <w:bCs/>
        </w:rPr>
        <w:t xml:space="preserve"> V </w:t>
      </w:r>
      <w:r w:rsidR="00557AF3">
        <w:rPr>
          <w:bCs/>
        </w:rPr>
        <w:t xml:space="preserve">berimplikasi pada siswa tidak lagi terlambat masuk kelas. </w:t>
      </w:r>
      <w:r w:rsidR="00557AF3" w:rsidRPr="00393CCB">
        <w:rPr>
          <w:bCs/>
        </w:rPr>
        <w:t xml:space="preserve">Hukuman yang </w:t>
      </w:r>
      <w:r w:rsidRPr="00393CCB">
        <w:rPr>
          <w:bCs/>
        </w:rPr>
        <w:t>dibe</w:t>
      </w:r>
      <w:r w:rsidRPr="006A1164">
        <w:rPr>
          <w:bCs/>
        </w:rPr>
        <w:t>r</w:t>
      </w:r>
      <w:r w:rsidRPr="00393CCB">
        <w:rPr>
          <w:bCs/>
        </w:rPr>
        <w:t>ikan</w:t>
      </w:r>
      <w:r w:rsidR="00557AF3" w:rsidRPr="00393CCB">
        <w:rPr>
          <w:bCs/>
        </w:rPr>
        <w:t xml:space="preserve"> pada siswa yang </w:t>
      </w:r>
      <w:r w:rsidRPr="00393CCB">
        <w:rPr>
          <w:bCs/>
        </w:rPr>
        <w:t>te</w:t>
      </w:r>
      <w:r w:rsidRPr="006A1164">
        <w:rPr>
          <w:bCs/>
        </w:rPr>
        <w:t>r</w:t>
      </w:r>
      <w:r w:rsidRPr="00393CCB">
        <w:rPr>
          <w:bCs/>
        </w:rPr>
        <w:t>lambat</w:t>
      </w:r>
      <w:r w:rsidR="00557AF3" w:rsidRPr="00393CCB">
        <w:rPr>
          <w:bCs/>
        </w:rPr>
        <w:t xml:space="preserve"> ialah </w:t>
      </w:r>
      <w:r w:rsidRPr="00393CCB">
        <w:rPr>
          <w:bCs/>
        </w:rPr>
        <w:t>de</w:t>
      </w:r>
      <w:r w:rsidRPr="006A1164">
        <w:rPr>
          <w:bCs/>
        </w:rPr>
        <w:t>n</w:t>
      </w:r>
      <w:r w:rsidRPr="00393CCB">
        <w:rPr>
          <w:bCs/>
        </w:rPr>
        <w:t>gan</w:t>
      </w:r>
      <w:r w:rsidR="00557AF3" w:rsidRPr="00393CCB">
        <w:rPr>
          <w:bCs/>
        </w:rPr>
        <w:t xml:space="preserve"> </w:t>
      </w:r>
      <w:r w:rsidRPr="00393CCB">
        <w:rPr>
          <w:bCs/>
        </w:rPr>
        <w:t>me</w:t>
      </w:r>
      <w:r w:rsidRPr="006A1164">
        <w:rPr>
          <w:bCs/>
        </w:rPr>
        <w:t>m</w:t>
      </w:r>
      <w:r w:rsidRPr="00393CCB">
        <w:rPr>
          <w:bCs/>
        </w:rPr>
        <w:t>ber</w:t>
      </w:r>
      <w:r w:rsidRPr="006A1164">
        <w:rPr>
          <w:bCs/>
        </w:rPr>
        <w:t>i</w:t>
      </w:r>
      <w:r w:rsidRPr="00393CCB">
        <w:rPr>
          <w:bCs/>
        </w:rPr>
        <w:t>kan</w:t>
      </w:r>
      <w:r w:rsidR="00557AF3" w:rsidRPr="00393CCB">
        <w:rPr>
          <w:bCs/>
        </w:rPr>
        <w:t xml:space="preserve"> </w:t>
      </w:r>
      <w:r w:rsidRPr="00393CCB">
        <w:rPr>
          <w:bCs/>
        </w:rPr>
        <w:t>pe</w:t>
      </w:r>
      <w:r w:rsidRPr="006A1164">
        <w:rPr>
          <w:bCs/>
        </w:rPr>
        <w:t>r</w:t>
      </w:r>
      <w:r w:rsidRPr="00393CCB">
        <w:rPr>
          <w:bCs/>
        </w:rPr>
        <w:t>kalian</w:t>
      </w:r>
      <w:r w:rsidR="00557AF3" w:rsidRPr="00393CCB">
        <w:rPr>
          <w:bCs/>
        </w:rPr>
        <w:t xml:space="preserve"> </w:t>
      </w:r>
      <w:r w:rsidRPr="00393CCB">
        <w:rPr>
          <w:bCs/>
        </w:rPr>
        <w:t>se</w:t>
      </w:r>
      <w:r w:rsidRPr="006A1164">
        <w:rPr>
          <w:bCs/>
        </w:rPr>
        <w:t>b</w:t>
      </w:r>
      <w:r w:rsidRPr="00393CCB">
        <w:rPr>
          <w:bCs/>
        </w:rPr>
        <w:t>el</w:t>
      </w:r>
      <w:r w:rsidRPr="006A1164">
        <w:rPr>
          <w:bCs/>
        </w:rPr>
        <w:t>u</w:t>
      </w:r>
      <w:r w:rsidRPr="00393CCB">
        <w:rPr>
          <w:bCs/>
        </w:rPr>
        <w:t>m</w:t>
      </w:r>
      <w:r w:rsidR="00557AF3" w:rsidRPr="00393CCB">
        <w:rPr>
          <w:bCs/>
        </w:rPr>
        <w:t xml:space="preserve"> masuk ke dalam </w:t>
      </w:r>
      <w:r w:rsidRPr="00393CCB">
        <w:rPr>
          <w:bCs/>
        </w:rPr>
        <w:t>ke</w:t>
      </w:r>
      <w:r w:rsidRPr="006A1164">
        <w:rPr>
          <w:bCs/>
        </w:rPr>
        <w:t>l</w:t>
      </w:r>
      <w:r w:rsidRPr="00393CCB">
        <w:rPr>
          <w:bCs/>
        </w:rPr>
        <w:t>as</w:t>
      </w:r>
      <w:r w:rsidR="00557AF3" w:rsidRPr="00393CCB">
        <w:rPr>
          <w:bCs/>
        </w:rPr>
        <w:t>.</w:t>
      </w:r>
    </w:p>
    <w:p w14:paraId="4D964ACF" w14:textId="1DBAD38B" w:rsidR="00557AF3" w:rsidRPr="006A1164" w:rsidRDefault="00557AF3" w:rsidP="00557AF3">
      <w:pPr>
        <w:autoSpaceDE w:val="0"/>
        <w:autoSpaceDN w:val="0"/>
        <w:adjustRightInd w:val="0"/>
        <w:spacing w:line="276" w:lineRule="auto"/>
        <w:ind w:firstLine="720"/>
        <w:jc w:val="both"/>
      </w:pPr>
      <w:r w:rsidRPr="00557AF3">
        <w:t>Selain</w:t>
      </w:r>
      <w:r w:rsidRPr="006A1164">
        <w:t xml:space="preserve"> itu, </w:t>
      </w:r>
      <w:r w:rsidR="006A1164" w:rsidRPr="006A1164">
        <w:t>peneliti</w:t>
      </w:r>
      <w:r w:rsidRPr="006A1164">
        <w:t xml:space="preserve"> </w:t>
      </w:r>
      <w:r w:rsidR="006A1164" w:rsidRPr="006A1164">
        <w:t>bersama</w:t>
      </w:r>
      <w:r w:rsidRPr="006A1164">
        <w:t xml:space="preserve"> </w:t>
      </w:r>
      <w:r w:rsidR="006A1164" w:rsidRPr="006A1164">
        <w:t>rekan</w:t>
      </w:r>
      <w:r w:rsidRPr="006A1164">
        <w:t xml:space="preserve"> mahasiswa Kampus </w:t>
      </w:r>
      <w:r w:rsidR="006A1164" w:rsidRPr="006A1164">
        <w:t>Mengajar</w:t>
      </w:r>
      <w:r w:rsidRPr="006A1164">
        <w:t xml:space="preserve"> lainnya </w:t>
      </w:r>
      <w:r w:rsidR="006A1164" w:rsidRPr="006A1164">
        <w:t>membuat</w:t>
      </w:r>
      <w:r w:rsidRPr="006A1164">
        <w:t xml:space="preserve"> program “Sabtu </w:t>
      </w:r>
      <w:r w:rsidR="006A1164" w:rsidRPr="006A1164">
        <w:t>Bersih</w:t>
      </w:r>
      <w:r w:rsidRPr="006A1164">
        <w:t xml:space="preserve">”. </w:t>
      </w:r>
      <w:r w:rsidR="006A1164" w:rsidRPr="006A1164">
        <w:t>Program</w:t>
      </w:r>
      <w:r w:rsidRPr="006A1164">
        <w:t xml:space="preserve"> ini dibuat </w:t>
      </w:r>
      <w:r w:rsidR="006A1164" w:rsidRPr="006A1164">
        <w:t>karena</w:t>
      </w:r>
      <w:r w:rsidRPr="006A1164">
        <w:t xml:space="preserve"> siswa </w:t>
      </w:r>
      <w:r w:rsidR="006A1164" w:rsidRPr="006A1164">
        <w:t>selalu</w:t>
      </w:r>
      <w:r w:rsidRPr="006A1164">
        <w:t xml:space="preserve"> </w:t>
      </w:r>
      <w:r w:rsidR="006A1164" w:rsidRPr="006A1164">
        <w:t>membuang</w:t>
      </w:r>
      <w:r w:rsidRPr="006A1164">
        <w:t xml:space="preserve"> sampah </w:t>
      </w:r>
      <w:r w:rsidR="006A1164" w:rsidRPr="006A1164">
        <w:t>sebarangan</w:t>
      </w:r>
      <w:r w:rsidRPr="006A1164">
        <w:t xml:space="preserve"> dan pada saat jam istirahat siswa dilarang makan di dalam </w:t>
      </w:r>
      <w:r w:rsidR="006A1164" w:rsidRPr="006A1164">
        <w:t>kelas</w:t>
      </w:r>
      <w:r w:rsidRPr="006A1164">
        <w:t xml:space="preserve">. </w:t>
      </w:r>
      <w:r w:rsidR="006A1164" w:rsidRPr="006A1164">
        <w:t>Oleh</w:t>
      </w:r>
      <w:r w:rsidRPr="006A1164">
        <w:t xml:space="preserve"> </w:t>
      </w:r>
      <w:r w:rsidR="006A1164" w:rsidRPr="006A1164">
        <w:t>karena</w:t>
      </w:r>
      <w:r w:rsidRPr="006A1164">
        <w:t xml:space="preserve"> itu, </w:t>
      </w:r>
      <w:r w:rsidR="006A1164" w:rsidRPr="006A1164">
        <w:t>program</w:t>
      </w:r>
      <w:r w:rsidRPr="006A1164">
        <w:t xml:space="preserve"> ini </w:t>
      </w:r>
      <w:r w:rsidRPr="006A1164">
        <w:lastRenderedPageBreak/>
        <w:t xml:space="preserve">dibuat untuk </w:t>
      </w:r>
      <w:r w:rsidR="006A1164" w:rsidRPr="006A1164">
        <w:t>menyadarkan</w:t>
      </w:r>
      <w:r w:rsidRPr="006A1164">
        <w:t xml:space="preserve"> siswa-siswi </w:t>
      </w:r>
      <w:r w:rsidR="006A1164" w:rsidRPr="006A1164">
        <w:t>betapa</w:t>
      </w:r>
      <w:r w:rsidRPr="006A1164">
        <w:t xml:space="preserve"> </w:t>
      </w:r>
      <w:r w:rsidR="006A1164" w:rsidRPr="006A1164">
        <w:t>pentingnya</w:t>
      </w:r>
      <w:r w:rsidRPr="006A1164">
        <w:t xml:space="preserve"> </w:t>
      </w:r>
      <w:r w:rsidR="006A1164" w:rsidRPr="006A1164">
        <w:t>kebersihan</w:t>
      </w:r>
      <w:r w:rsidRPr="006A1164">
        <w:t xml:space="preserve"> lingkungan </w:t>
      </w:r>
      <w:r w:rsidR="006A1164" w:rsidRPr="006A1164">
        <w:t>sekolah</w:t>
      </w:r>
      <w:r w:rsidRPr="006A1164">
        <w:t xml:space="preserve"> maupun diri siswa itu </w:t>
      </w:r>
      <w:r w:rsidR="006A1164" w:rsidRPr="006A1164">
        <w:t>sendiri</w:t>
      </w:r>
      <w:r w:rsidRPr="006A1164">
        <w:t xml:space="preserve">. </w:t>
      </w:r>
    </w:p>
    <w:p w14:paraId="15976D54" w14:textId="0A63EC2C" w:rsidR="00557AF3" w:rsidRPr="006A1164" w:rsidRDefault="00557AF3" w:rsidP="000E2FF8">
      <w:pPr>
        <w:autoSpaceDE w:val="0"/>
        <w:autoSpaceDN w:val="0"/>
        <w:adjustRightInd w:val="0"/>
        <w:spacing w:line="276" w:lineRule="auto"/>
        <w:ind w:firstLine="720"/>
        <w:jc w:val="both"/>
        <w:rPr>
          <w:rStyle w:val="markedcontent"/>
          <w:rFonts w:eastAsia="Calibri"/>
        </w:rPr>
      </w:pPr>
      <w:r w:rsidRPr="006A1164">
        <w:rPr>
          <w:rStyle w:val="markedcontent"/>
          <w:rFonts w:eastAsia="Calibri"/>
        </w:rPr>
        <w:t>Gagasan</w:t>
      </w:r>
      <w:r w:rsidRPr="006D174F">
        <w:rPr>
          <w:rStyle w:val="markedcontent"/>
          <w:rFonts w:eastAsia="Calibri"/>
        </w:rPr>
        <w:t xml:space="preserve"> dalam penelitian</w:t>
      </w:r>
      <w:r>
        <w:rPr>
          <w:rStyle w:val="markedcontent"/>
          <w:rFonts w:eastAsia="Calibri"/>
        </w:rPr>
        <w:t>-</w:t>
      </w:r>
      <w:r w:rsidRPr="006D174F">
        <w:rPr>
          <w:rStyle w:val="markedcontent"/>
          <w:rFonts w:eastAsia="Calibri"/>
        </w:rPr>
        <w:t xml:space="preserve">penelitian terdahulu telah memperkuat eksistensi pendidikan karakter, namun langkah konkrit seperti internalisasi nilai pendidikan karakter berupa </w:t>
      </w:r>
      <w:r w:rsidR="006A1164" w:rsidRPr="006D174F">
        <w:rPr>
          <w:rStyle w:val="markedcontent"/>
          <w:rFonts w:eastAsia="Calibri"/>
        </w:rPr>
        <w:t>kedisiplinan</w:t>
      </w:r>
      <w:r w:rsidRPr="006D174F">
        <w:rPr>
          <w:rStyle w:val="markedcontent"/>
          <w:rFonts w:eastAsia="Calibri"/>
        </w:rPr>
        <w:t xml:space="preserve"> belum optimal. Maksudnya</w:t>
      </w:r>
      <w:r>
        <w:rPr>
          <w:rStyle w:val="markedcontent"/>
          <w:rFonts w:eastAsia="Calibri"/>
        </w:rPr>
        <w:t>,</w:t>
      </w:r>
      <w:r w:rsidRPr="006D174F">
        <w:rPr>
          <w:rStyle w:val="markedcontent"/>
          <w:rFonts w:eastAsia="Calibri"/>
        </w:rPr>
        <w:t xml:space="preserve"> </w:t>
      </w:r>
      <w:r w:rsidRPr="006A1164">
        <w:rPr>
          <w:rStyle w:val="markedcontent"/>
          <w:rFonts w:eastAsia="Calibri"/>
          <w:i/>
          <w:iCs/>
        </w:rPr>
        <w:t>reward</w:t>
      </w:r>
      <w:r w:rsidRPr="006D174F">
        <w:rPr>
          <w:rStyle w:val="markedcontent"/>
          <w:rFonts w:eastAsia="Calibri"/>
        </w:rPr>
        <w:t xml:space="preserve"> </w:t>
      </w:r>
      <w:r>
        <w:rPr>
          <w:rStyle w:val="markedcontent"/>
          <w:rFonts w:eastAsia="Calibri"/>
        </w:rPr>
        <w:t xml:space="preserve">dan </w:t>
      </w:r>
      <w:r w:rsidRPr="006A1164">
        <w:rPr>
          <w:rStyle w:val="markedcontent"/>
          <w:rFonts w:eastAsia="Calibri"/>
          <w:i/>
          <w:iCs/>
        </w:rPr>
        <w:t>punishment</w:t>
      </w:r>
      <w:r w:rsidRPr="006D174F">
        <w:rPr>
          <w:rStyle w:val="markedcontent"/>
          <w:rFonts w:eastAsia="Calibri"/>
        </w:rPr>
        <w:t xml:space="preserve"> berpengaruh signifikan dan positif terhadap disiplin</w:t>
      </w:r>
      <w:r w:rsidR="008D2CD2">
        <w:rPr>
          <w:rStyle w:val="markedcontent"/>
          <w:rFonts w:eastAsia="Calibri"/>
        </w:rPr>
        <w:t xml:space="preserve"> </w:t>
      </w:r>
      <w:r w:rsidR="008D2CD2">
        <w:rPr>
          <w:rStyle w:val="markedcontent"/>
          <w:rFonts w:eastAsia="Calibri"/>
        </w:rPr>
        <w:fldChar w:fldCharType="begin" w:fldLock="1"/>
      </w:r>
      <w:r w:rsidR="003B22D4">
        <w:rPr>
          <w:rStyle w:val="markedcontent"/>
          <w:rFonts w:eastAsia="Calibri"/>
        </w:rPr>
        <w:instrText>ADDIN CSL_CITATION {"citationItems":[{"id":"ITEM-1","itemData":{"ISSN":"2685-4252","author":[{"dropping-particle":"","family":"Yaldi","given":"Destri","non-dropping-particle":"","parse-names":false,"suffix":""},{"dropping-particle":"","family":"Ariati","given":"Jumerli","non-dropping-particle":"","parse-names":false,"suffix":""}],"container-title":"Utamax: Journal of Ultimate Research and Trends in Education","id":"ITEM-1","issue":"2","issued":{"date-parts":[["2020"]]},"page":"44-49","title":"The effect of reward, punishment, interpersonal communication and discipline: economic course for social students context","type":"article-journal","volume":"2"},"uris":["http://www.mendeley.com/documents/?uuid=f006735f-dca5-43ab-8264-5dda0f2dc756"]}],"mendeley":{"formattedCitation":"(Yaldi and Ariati 2020)","manualFormatting":"(Yaldi dan Ariati 2020)","plainTextFormattedCitation":"(Yaldi and Ariati 2020)","previouslyFormattedCitation":"(Yaldi and Ariati 2020)"},"properties":{"noteIndex":0},"schema":"https://github.com/citation-style-language/schema/raw/master/csl-citation.json"}</w:instrText>
      </w:r>
      <w:r w:rsidR="008D2CD2">
        <w:rPr>
          <w:rStyle w:val="markedcontent"/>
          <w:rFonts w:eastAsia="Calibri"/>
        </w:rPr>
        <w:fldChar w:fldCharType="separate"/>
      </w:r>
      <w:r w:rsidR="008D2CD2" w:rsidRPr="008D2CD2">
        <w:rPr>
          <w:rStyle w:val="markedcontent"/>
          <w:rFonts w:eastAsia="Calibri"/>
          <w:noProof/>
        </w:rPr>
        <w:t xml:space="preserve">(Yaldi </w:t>
      </w:r>
      <w:r w:rsidR="00575440">
        <w:rPr>
          <w:rStyle w:val="markedcontent"/>
          <w:rFonts w:eastAsia="Calibri"/>
          <w:noProof/>
        </w:rPr>
        <w:t>dan</w:t>
      </w:r>
      <w:r w:rsidR="008D2CD2" w:rsidRPr="008D2CD2">
        <w:rPr>
          <w:rStyle w:val="markedcontent"/>
          <w:rFonts w:eastAsia="Calibri"/>
          <w:noProof/>
        </w:rPr>
        <w:t xml:space="preserve"> Ariati 2020)</w:t>
      </w:r>
      <w:r w:rsidR="008D2CD2">
        <w:rPr>
          <w:rStyle w:val="markedcontent"/>
          <w:rFonts w:eastAsia="Calibri"/>
        </w:rPr>
        <w:fldChar w:fldCharType="end"/>
      </w:r>
      <w:r>
        <w:rPr>
          <w:rStyle w:val="markedcontent"/>
          <w:rFonts w:eastAsia="Calibri"/>
        </w:rPr>
        <w:t>.</w:t>
      </w:r>
      <w:r w:rsidRPr="006A1164">
        <w:rPr>
          <w:rStyle w:val="markedcontent"/>
          <w:rFonts w:eastAsia="Calibri"/>
        </w:rPr>
        <w:t xml:space="preserve"> </w:t>
      </w:r>
      <w:r w:rsidR="008D2CD2">
        <w:rPr>
          <w:rStyle w:val="markedcontent"/>
          <w:rFonts w:eastAsia="Calibri"/>
        </w:rPr>
        <w:t>Namun peserta didik sulit untuk dihukum karena guru khawatir mendapatkan kasus hukum karena dianggap melanggar Undang-undang Perlindungan Anak</w:t>
      </w:r>
      <w:r w:rsidR="00575440">
        <w:rPr>
          <w:rStyle w:val="markedcontent"/>
          <w:rFonts w:eastAsia="Calibri"/>
        </w:rPr>
        <w:t xml:space="preserve"> </w:t>
      </w:r>
      <w:r w:rsidR="003B22D4">
        <w:rPr>
          <w:rStyle w:val="markedcontent"/>
          <w:rFonts w:eastAsia="Calibri"/>
        </w:rPr>
        <w:fldChar w:fldCharType="begin" w:fldLock="1"/>
      </w:r>
      <w:r w:rsidR="003B22D4">
        <w:rPr>
          <w:rStyle w:val="markedcontent"/>
          <w:rFonts w:eastAsia="Calibri"/>
        </w:rPr>
        <w:instrText>ADDIN CSL_CITATION {"citationItems":[{"id":"ITEM-1","itemData":{"ISSN":"2549-3167","author":[{"dropping-particle":"","family":"Damopolii","given":"Muljono","non-dropping-particle":"","parse-names":false,"suffix":""},{"dropping-particle":"","family":"Burga","given":"Muhammad Alqadri","non-dropping-particle":"","parse-names":false,"suffix":""}],"container-title":"Samarah: Jurnal Hukum Keluarga dan Hukum Islam","id":"ITEM-1","issue":"3","issued":{"date-parts":[["2023"]]},"page":"1643-1660","title":"The Phenomenon of Punishment at Pesantren in South Sulawesi: An Islamic Law and Islamic Education Approaches","type":"article-journal","volume":"7"},"uris":["http://www.mendeley.com/documents/?uuid=8e284260-7915-4153-ab36-335028c63e66"]}],"mendeley":{"formattedCitation":"(Damopolii and Burga 2023)","manualFormatting":"(Damopolii dan Burga 2023)","plainTextFormattedCitation":"(Damopolii and Burga 2023)","previouslyFormattedCitation":"(Damopolii and Burga 2023)"},"properties":{"noteIndex":0},"schema":"https://github.com/citation-style-language/schema/raw/master/csl-citation.json"}</w:instrText>
      </w:r>
      <w:r w:rsidR="003B22D4">
        <w:rPr>
          <w:rStyle w:val="markedcontent"/>
          <w:rFonts w:eastAsia="Calibri"/>
        </w:rPr>
        <w:fldChar w:fldCharType="separate"/>
      </w:r>
      <w:r w:rsidR="003B22D4" w:rsidRPr="003B22D4">
        <w:rPr>
          <w:rStyle w:val="markedcontent"/>
          <w:rFonts w:eastAsia="Calibri"/>
          <w:noProof/>
        </w:rPr>
        <w:t xml:space="preserve">(Damopolii </w:t>
      </w:r>
      <w:r w:rsidR="003B22D4">
        <w:rPr>
          <w:rStyle w:val="markedcontent"/>
          <w:rFonts w:eastAsia="Calibri"/>
          <w:noProof/>
        </w:rPr>
        <w:t>dan</w:t>
      </w:r>
      <w:r w:rsidR="003B22D4" w:rsidRPr="003B22D4">
        <w:rPr>
          <w:rStyle w:val="markedcontent"/>
          <w:rFonts w:eastAsia="Calibri"/>
          <w:noProof/>
        </w:rPr>
        <w:t xml:space="preserve"> Burga 2023)</w:t>
      </w:r>
      <w:r w:rsidR="003B22D4">
        <w:rPr>
          <w:rStyle w:val="markedcontent"/>
          <w:rFonts w:eastAsia="Calibri"/>
        </w:rPr>
        <w:fldChar w:fldCharType="end"/>
      </w:r>
      <w:r w:rsidR="008D2CD2">
        <w:rPr>
          <w:rStyle w:val="markedcontent"/>
          <w:rFonts w:eastAsia="Calibri"/>
        </w:rPr>
        <w:t xml:space="preserve">. </w:t>
      </w:r>
      <w:r w:rsidR="00575440">
        <w:rPr>
          <w:rStyle w:val="markedcontent"/>
          <w:rFonts w:eastAsia="Calibri"/>
        </w:rPr>
        <w:t xml:space="preserve">Padahal sedini mungkin </w:t>
      </w:r>
      <w:r w:rsidRPr="006D174F">
        <w:rPr>
          <w:rStyle w:val="markedcontent"/>
          <w:rFonts w:eastAsia="Calibri"/>
        </w:rPr>
        <w:t>pendidikan karakter</w:t>
      </w:r>
      <w:r w:rsidR="00575440">
        <w:rPr>
          <w:rStyle w:val="markedcontent"/>
          <w:rFonts w:eastAsia="Calibri"/>
        </w:rPr>
        <w:t>,</w:t>
      </w:r>
      <w:r w:rsidRPr="006D174F">
        <w:rPr>
          <w:rStyle w:val="markedcontent"/>
          <w:rFonts w:eastAsia="Calibri"/>
        </w:rPr>
        <w:t xml:space="preserve"> </w:t>
      </w:r>
      <w:r w:rsidR="00575440">
        <w:rPr>
          <w:rStyle w:val="markedcontent"/>
          <w:rFonts w:eastAsia="Calibri"/>
        </w:rPr>
        <w:t xml:space="preserve">termasuk </w:t>
      </w:r>
      <w:r w:rsidRPr="006D174F">
        <w:rPr>
          <w:rStyle w:val="markedcontent"/>
          <w:rFonts w:eastAsia="Calibri"/>
        </w:rPr>
        <w:t>disiplin sangatlah penting ditanamkan</w:t>
      </w:r>
      <w:r>
        <w:rPr>
          <w:rStyle w:val="markedcontent"/>
          <w:rFonts w:eastAsia="Calibri"/>
        </w:rPr>
        <w:t xml:space="preserve"> </w:t>
      </w:r>
      <w:r w:rsidR="00575440">
        <w:rPr>
          <w:rStyle w:val="markedcontent"/>
          <w:rFonts w:eastAsia="Calibri"/>
        </w:rPr>
        <w:fldChar w:fldCharType="begin" w:fldLock="1"/>
      </w:r>
      <w:r w:rsidR="003B22D4">
        <w:rPr>
          <w:rStyle w:val="markedcontent"/>
          <w:rFonts w:eastAsia="Calibri"/>
        </w:rPr>
        <w:instrText>ADDIN CSL_CITATION {"citationItems":[{"id":"ITEM-1","itemData":{"ISSN":"2655-870X","author":[{"dropping-particle":"","family":"Sudaryono","given":"Sudaryono","non-dropping-particle":"","parse-names":false,"suffix":""},{"dropping-particle":"","family":"Aryani","given":"Ine Kusuma","non-dropping-particle":"","parse-names":false,"suffix":""}],"container-title":"Dinamika Jurnal Ilmiah Pendidikan Dasar","id":"ITEM-1","issue":"2","issued":{"date-parts":[["2021"]]},"page":"101-103","title":"School policy in improving discipline character of elementary school students","type":"article-journal","volume":"13"},"uris":["http://www.mendeley.com/documents/?uuid=899d2d76-0db0-443b-800e-f87ce08d3935"]}],"mendeley":{"formattedCitation":"(Sudaryono and Aryani 2021)","manualFormatting":"(Sudaryono dan Aryani 2021)","plainTextFormattedCitation":"(Sudaryono and Aryani 2021)","previouslyFormattedCitation":"(Sudaryono and Aryani 2021)"},"properties":{"noteIndex":0},"schema":"https://github.com/citation-style-language/schema/raw/master/csl-citation.json"}</w:instrText>
      </w:r>
      <w:r w:rsidR="00575440">
        <w:rPr>
          <w:rStyle w:val="markedcontent"/>
          <w:rFonts w:eastAsia="Calibri"/>
        </w:rPr>
        <w:fldChar w:fldCharType="separate"/>
      </w:r>
      <w:r w:rsidR="00575440" w:rsidRPr="00575440">
        <w:rPr>
          <w:rStyle w:val="markedcontent"/>
          <w:rFonts w:eastAsia="Calibri"/>
          <w:noProof/>
        </w:rPr>
        <w:t xml:space="preserve">(Sudaryono </w:t>
      </w:r>
      <w:r w:rsidR="00575440">
        <w:rPr>
          <w:rStyle w:val="markedcontent"/>
          <w:rFonts w:eastAsia="Calibri"/>
          <w:noProof/>
        </w:rPr>
        <w:t>dan</w:t>
      </w:r>
      <w:r w:rsidR="00575440" w:rsidRPr="00575440">
        <w:rPr>
          <w:rStyle w:val="markedcontent"/>
          <w:rFonts w:eastAsia="Calibri"/>
          <w:noProof/>
        </w:rPr>
        <w:t xml:space="preserve"> Aryani 2021)</w:t>
      </w:r>
      <w:r w:rsidR="00575440">
        <w:rPr>
          <w:rStyle w:val="markedcontent"/>
          <w:rFonts w:eastAsia="Calibri"/>
        </w:rPr>
        <w:fldChar w:fldCharType="end"/>
      </w:r>
      <w:r w:rsidRPr="006D174F">
        <w:rPr>
          <w:rStyle w:val="markedcontent"/>
          <w:rFonts w:eastAsia="Calibri"/>
        </w:rPr>
        <w:t>.</w:t>
      </w:r>
      <w:r w:rsidRPr="006A1164">
        <w:rPr>
          <w:rStyle w:val="markedcontent"/>
          <w:rFonts w:eastAsia="Calibri"/>
        </w:rPr>
        <w:t xml:space="preserve"> </w:t>
      </w:r>
      <w:r w:rsidR="006A1164" w:rsidRPr="006A1164">
        <w:rPr>
          <w:rStyle w:val="markedcontent"/>
          <w:rFonts w:eastAsia="Calibri"/>
        </w:rPr>
        <w:t>Kedisiplinan</w:t>
      </w:r>
      <w:r w:rsidRPr="006A1164">
        <w:rPr>
          <w:rStyle w:val="markedcontent"/>
          <w:rFonts w:eastAsia="Calibri"/>
        </w:rPr>
        <w:t xml:space="preserve"> </w:t>
      </w:r>
      <w:r w:rsidR="006A1164" w:rsidRPr="006A1164">
        <w:rPr>
          <w:rStyle w:val="markedcontent"/>
          <w:rFonts w:eastAsia="Calibri"/>
        </w:rPr>
        <w:t>dibentuk</w:t>
      </w:r>
      <w:r w:rsidRPr="006A1164">
        <w:rPr>
          <w:rStyle w:val="markedcontent"/>
          <w:rFonts w:eastAsia="Calibri"/>
        </w:rPr>
        <w:t xml:space="preserve"> </w:t>
      </w:r>
      <w:r w:rsidR="006A1164" w:rsidRPr="006A1164">
        <w:rPr>
          <w:rStyle w:val="markedcontent"/>
          <w:rFonts w:eastAsia="Calibri"/>
        </w:rPr>
        <w:t>serta</w:t>
      </w:r>
      <w:r w:rsidRPr="006A1164">
        <w:rPr>
          <w:rStyle w:val="markedcontent"/>
          <w:rFonts w:eastAsia="Calibri"/>
        </w:rPr>
        <w:t xml:space="preserve"> </w:t>
      </w:r>
      <w:r w:rsidR="006A1164" w:rsidRPr="006A1164">
        <w:rPr>
          <w:rStyle w:val="markedcontent"/>
          <w:rFonts w:eastAsia="Calibri"/>
        </w:rPr>
        <w:t>berkembang</w:t>
      </w:r>
      <w:r w:rsidRPr="006A1164">
        <w:rPr>
          <w:rStyle w:val="markedcontent"/>
          <w:rFonts w:eastAsia="Calibri"/>
        </w:rPr>
        <w:t xml:space="preserve"> </w:t>
      </w:r>
      <w:r w:rsidR="006A1164" w:rsidRPr="006A1164">
        <w:rPr>
          <w:rStyle w:val="markedcontent"/>
          <w:rFonts w:eastAsia="Calibri"/>
        </w:rPr>
        <w:t>melalui</w:t>
      </w:r>
      <w:r w:rsidRPr="006A1164">
        <w:rPr>
          <w:rStyle w:val="markedcontent"/>
          <w:rFonts w:eastAsia="Calibri"/>
        </w:rPr>
        <w:t xml:space="preserve"> latihan dan </w:t>
      </w:r>
      <w:r w:rsidR="006A1164" w:rsidRPr="006A1164">
        <w:rPr>
          <w:rStyle w:val="markedcontent"/>
          <w:rFonts w:eastAsia="Calibri"/>
        </w:rPr>
        <w:t>pendidikan</w:t>
      </w:r>
      <w:r w:rsidRPr="006A1164">
        <w:rPr>
          <w:rStyle w:val="markedcontent"/>
          <w:rFonts w:eastAsia="Calibri"/>
        </w:rPr>
        <w:t xml:space="preserve"> </w:t>
      </w:r>
      <w:r w:rsidR="006A1164" w:rsidRPr="006A1164">
        <w:rPr>
          <w:rStyle w:val="markedcontent"/>
          <w:rFonts w:eastAsia="Calibri"/>
        </w:rPr>
        <w:t>sehingga</w:t>
      </w:r>
      <w:r w:rsidRPr="006A1164">
        <w:rPr>
          <w:rStyle w:val="markedcontent"/>
          <w:rFonts w:eastAsia="Calibri"/>
        </w:rPr>
        <w:t xml:space="preserve"> </w:t>
      </w:r>
      <w:r w:rsidR="006A1164" w:rsidRPr="006A1164">
        <w:rPr>
          <w:rStyle w:val="markedcontent"/>
          <w:rFonts w:eastAsia="Calibri"/>
        </w:rPr>
        <w:t>terbentuk</w:t>
      </w:r>
      <w:r w:rsidRPr="006A1164">
        <w:rPr>
          <w:rStyle w:val="markedcontent"/>
          <w:rFonts w:eastAsia="Calibri"/>
        </w:rPr>
        <w:t xml:space="preserve"> </w:t>
      </w:r>
      <w:r w:rsidR="006A1164" w:rsidRPr="006A1164">
        <w:rPr>
          <w:rStyle w:val="markedcontent"/>
          <w:rFonts w:eastAsia="Calibri"/>
        </w:rPr>
        <w:t>kesadaran</w:t>
      </w:r>
      <w:r w:rsidRPr="006A1164">
        <w:rPr>
          <w:rStyle w:val="markedcontent"/>
          <w:rFonts w:eastAsia="Calibri"/>
        </w:rPr>
        <w:t xml:space="preserve"> dan </w:t>
      </w:r>
      <w:r w:rsidR="006A1164" w:rsidRPr="006A1164">
        <w:rPr>
          <w:rStyle w:val="markedcontent"/>
          <w:rFonts w:eastAsia="Calibri"/>
        </w:rPr>
        <w:t>keyakinan</w:t>
      </w:r>
      <w:r w:rsidRPr="006A1164">
        <w:rPr>
          <w:rStyle w:val="markedcontent"/>
          <w:rFonts w:eastAsia="Calibri"/>
        </w:rPr>
        <w:t xml:space="preserve"> dalam dirinya untuk </w:t>
      </w:r>
      <w:r w:rsidR="006A1164" w:rsidRPr="006A1164">
        <w:rPr>
          <w:rStyle w:val="markedcontent"/>
          <w:rFonts w:eastAsia="Calibri"/>
        </w:rPr>
        <w:t>berbuat</w:t>
      </w:r>
      <w:r w:rsidRPr="006A1164">
        <w:rPr>
          <w:rStyle w:val="markedcontent"/>
          <w:rFonts w:eastAsia="Calibri"/>
        </w:rPr>
        <w:t xml:space="preserve"> tanpa paksaan</w:t>
      </w:r>
      <w:r w:rsidR="003B22D4">
        <w:rPr>
          <w:rStyle w:val="markedcontent"/>
          <w:rFonts w:eastAsia="Calibri"/>
        </w:rPr>
        <w:t xml:space="preserve"> </w:t>
      </w:r>
      <w:r w:rsidR="003B22D4">
        <w:rPr>
          <w:rStyle w:val="markedcontent"/>
          <w:rFonts w:eastAsia="Calibri"/>
        </w:rPr>
        <w:fldChar w:fldCharType="begin" w:fldLock="1"/>
      </w:r>
      <w:r w:rsidR="003B22D4">
        <w:rPr>
          <w:rStyle w:val="markedcontent"/>
          <w:rFonts w:eastAsia="Calibri"/>
        </w:rPr>
        <w:instrText>ADDIN CSL_CITATION {"citationItems":[{"id":"ITEM-1","itemData":{"ISSN":"1098-3007","author":[{"dropping-particle":"","family":"Hawken","given":"Leanne S","non-dropping-particle":"","parse-names":false,"suffix":""},{"dropping-particle":"","family":"Sandra MacLeod","given":"K","non-dropping-particle":"","parse-names":false,"suffix":""},{"dropping-particle":"","family":"Rawlings","given":"Linda","non-dropping-particle":"","parse-names":false,"suffix":""}],"container-title":"Journal of Positive Behavior Interventions","id":"ITEM-1","issue":"2","issued":{"date-parts":[["2007"]]},"page":"94-101","publisher":"Sage Publications Sage CA: Los Angeles, CA","title":"Effects of the behavior education program (BEP) on office discipline referrals of elementary school students","type":"article-journal","volume":"9"},"uris":["http://www.mendeley.com/documents/?uuid=90201a4c-367d-4cb5-a3af-f38c60270972"]}],"mendeley":{"formattedCitation":"(Hawken, Sandra MacLeod, and Rawlings 2007)","manualFormatting":"(Hawken, Sandra MacLeod, dan Rawlings 2007)","plainTextFormattedCitation":"(Hawken, Sandra MacLeod, and Rawlings 2007)"},"properties":{"noteIndex":0},"schema":"https://github.com/citation-style-language/schema/raw/master/csl-citation.json"}</w:instrText>
      </w:r>
      <w:r w:rsidR="003B22D4">
        <w:rPr>
          <w:rStyle w:val="markedcontent"/>
          <w:rFonts w:eastAsia="Calibri"/>
        </w:rPr>
        <w:fldChar w:fldCharType="separate"/>
      </w:r>
      <w:r w:rsidR="003B22D4" w:rsidRPr="003B22D4">
        <w:rPr>
          <w:rStyle w:val="markedcontent"/>
          <w:rFonts w:eastAsia="Calibri"/>
          <w:noProof/>
        </w:rPr>
        <w:t xml:space="preserve">(Hawken, Sandra MacLeod, </w:t>
      </w:r>
      <w:r w:rsidR="003B22D4">
        <w:rPr>
          <w:rStyle w:val="markedcontent"/>
          <w:rFonts w:eastAsia="Calibri"/>
          <w:noProof/>
        </w:rPr>
        <w:t>dan</w:t>
      </w:r>
      <w:r w:rsidR="003B22D4" w:rsidRPr="003B22D4">
        <w:rPr>
          <w:rStyle w:val="markedcontent"/>
          <w:rFonts w:eastAsia="Calibri"/>
          <w:noProof/>
        </w:rPr>
        <w:t xml:space="preserve"> Rawlings 2007)</w:t>
      </w:r>
      <w:r w:rsidR="003B22D4">
        <w:rPr>
          <w:rStyle w:val="markedcontent"/>
          <w:rFonts w:eastAsia="Calibri"/>
        </w:rPr>
        <w:fldChar w:fldCharType="end"/>
      </w:r>
      <w:r w:rsidRPr="006A1164">
        <w:rPr>
          <w:rStyle w:val="markedcontent"/>
          <w:rFonts w:eastAsia="Calibri"/>
        </w:rPr>
        <w:t>.</w:t>
      </w:r>
    </w:p>
    <w:p w14:paraId="6D49F9D8" w14:textId="77777777" w:rsidR="00557AF3" w:rsidRPr="00452669" w:rsidRDefault="00557AF3" w:rsidP="004C4D6A">
      <w:pPr>
        <w:spacing w:before="120" w:line="276" w:lineRule="auto"/>
        <w:jc w:val="both"/>
        <w:rPr>
          <w:b/>
          <w:bCs/>
          <w:i/>
          <w:iCs/>
        </w:rPr>
      </w:pPr>
      <w:r>
        <w:rPr>
          <w:b/>
          <w:bCs/>
          <w:i/>
          <w:iCs/>
        </w:rPr>
        <w:t xml:space="preserve">Penguatan Karakter </w:t>
      </w:r>
      <w:r w:rsidRPr="00452669">
        <w:rPr>
          <w:b/>
          <w:bCs/>
          <w:i/>
          <w:iCs/>
        </w:rPr>
        <w:t>Tanggung</w:t>
      </w:r>
      <w:r w:rsidRPr="00393CCB">
        <w:t xml:space="preserve"> </w:t>
      </w:r>
      <w:r w:rsidRPr="00452669">
        <w:rPr>
          <w:b/>
          <w:bCs/>
          <w:i/>
          <w:iCs/>
        </w:rPr>
        <w:t>Jawab</w:t>
      </w:r>
    </w:p>
    <w:p w14:paraId="4A02B480" w14:textId="1CEEDAEE" w:rsidR="00557AF3" w:rsidRPr="00FB33A3" w:rsidRDefault="00557AF3" w:rsidP="00557AF3">
      <w:pPr>
        <w:autoSpaceDE w:val="0"/>
        <w:autoSpaceDN w:val="0"/>
        <w:adjustRightInd w:val="0"/>
        <w:spacing w:line="276" w:lineRule="auto"/>
        <w:ind w:firstLine="720"/>
        <w:jc w:val="both"/>
      </w:pPr>
      <w:r w:rsidRPr="004209D6">
        <w:rPr>
          <w:bCs/>
        </w:rPr>
        <w:t xml:space="preserve">Hasil </w:t>
      </w:r>
      <w:r w:rsidR="004209D6" w:rsidRPr="004209D6">
        <w:rPr>
          <w:bCs/>
        </w:rPr>
        <w:t>observasi</w:t>
      </w:r>
      <w:r w:rsidRPr="004209D6">
        <w:rPr>
          <w:bCs/>
        </w:rPr>
        <w:t xml:space="preserve"> </w:t>
      </w:r>
      <w:r w:rsidR="004209D6" w:rsidRPr="004209D6">
        <w:rPr>
          <w:bCs/>
        </w:rPr>
        <w:t>menunjukkan</w:t>
      </w:r>
      <w:r w:rsidRPr="004209D6">
        <w:rPr>
          <w:bCs/>
        </w:rPr>
        <w:t xml:space="preserve"> bahwa </w:t>
      </w:r>
      <w:r w:rsidR="004209D6" w:rsidRPr="004209D6">
        <w:rPr>
          <w:bCs/>
        </w:rPr>
        <w:t>secara</w:t>
      </w:r>
      <w:r w:rsidRPr="004209D6">
        <w:rPr>
          <w:bCs/>
        </w:rPr>
        <w:t xml:space="preserve"> umum siswa-siswi </w:t>
      </w:r>
      <w:r w:rsidR="004209D6" w:rsidRPr="004209D6">
        <w:rPr>
          <w:bCs/>
        </w:rPr>
        <w:t>melaksanakan</w:t>
      </w:r>
      <w:r w:rsidRPr="004209D6">
        <w:rPr>
          <w:bCs/>
        </w:rPr>
        <w:t xml:space="preserve"> </w:t>
      </w:r>
      <w:r w:rsidR="004209D6" w:rsidRPr="004209D6">
        <w:rPr>
          <w:bCs/>
        </w:rPr>
        <w:t>pembelajaran</w:t>
      </w:r>
      <w:r w:rsidRPr="004209D6">
        <w:rPr>
          <w:bCs/>
        </w:rPr>
        <w:t xml:space="preserve"> </w:t>
      </w:r>
      <w:r w:rsidR="004209D6" w:rsidRPr="004209D6">
        <w:rPr>
          <w:bCs/>
        </w:rPr>
        <w:t>berdasarkan</w:t>
      </w:r>
      <w:r w:rsidRPr="004209D6">
        <w:rPr>
          <w:bCs/>
        </w:rPr>
        <w:t xml:space="preserve"> </w:t>
      </w:r>
      <w:r w:rsidR="004209D6" w:rsidRPr="004209D6">
        <w:rPr>
          <w:bCs/>
        </w:rPr>
        <w:t>dengan</w:t>
      </w:r>
      <w:r w:rsidRPr="004209D6">
        <w:rPr>
          <w:bCs/>
        </w:rPr>
        <w:t xml:space="preserve"> </w:t>
      </w:r>
      <w:r w:rsidR="004209D6" w:rsidRPr="004209D6">
        <w:rPr>
          <w:bCs/>
        </w:rPr>
        <w:t>aturan</w:t>
      </w:r>
      <w:r w:rsidRPr="004209D6">
        <w:rPr>
          <w:bCs/>
        </w:rPr>
        <w:t xml:space="preserve">-aturan </w:t>
      </w:r>
      <w:r w:rsidR="004209D6" w:rsidRPr="004209D6">
        <w:rPr>
          <w:bCs/>
        </w:rPr>
        <w:t>kelas</w:t>
      </w:r>
      <w:r w:rsidRPr="004209D6">
        <w:rPr>
          <w:bCs/>
        </w:rPr>
        <w:t xml:space="preserve"> walaupun masih ada </w:t>
      </w:r>
      <w:r w:rsidR="004209D6" w:rsidRPr="004209D6">
        <w:rPr>
          <w:bCs/>
        </w:rPr>
        <w:t>aspek</w:t>
      </w:r>
      <w:r w:rsidRPr="004209D6">
        <w:rPr>
          <w:bCs/>
        </w:rPr>
        <w:t xml:space="preserve"> </w:t>
      </w:r>
      <w:r w:rsidR="004209D6" w:rsidRPr="004209D6">
        <w:rPr>
          <w:bCs/>
        </w:rPr>
        <w:t>tertentu</w:t>
      </w:r>
      <w:r w:rsidRPr="004209D6">
        <w:rPr>
          <w:bCs/>
        </w:rPr>
        <w:t xml:space="preserve"> yang tidak maksimal dalam </w:t>
      </w:r>
      <w:r w:rsidR="004209D6" w:rsidRPr="004209D6">
        <w:rPr>
          <w:bCs/>
        </w:rPr>
        <w:t>pelaksanaannya</w:t>
      </w:r>
      <w:r w:rsidRPr="004209D6">
        <w:rPr>
          <w:bCs/>
        </w:rPr>
        <w:t xml:space="preserve">. Adapun dari hasil </w:t>
      </w:r>
      <w:r w:rsidR="004209D6" w:rsidRPr="004209D6">
        <w:rPr>
          <w:bCs/>
        </w:rPr>
        <w:t>observasi</w:t>
      </w:r>
      <w:r w:rsidRPr="004209D6">
        <w:rPr>
          <w:bCs/>
        </w:rPr>
        <w:t xml:space="preserve"> aktivitas siswa-siswi dalam </w:t>
      </w:r>
      <w:r w:rsidR="004209D6" w:rsidRPr="004209D6">
        <w:rPr>
          <w:bCs/>
        </w:rPr>
        <w:t>proses</w:t>
      </w:r>
      <w:r w:rsidRPr="004209D6">
        <w:rPr>
          <w:bCs/>
        </w:rPr>
        <w:t xml:space="preserve"> </w:t>
      </w:r>
      <w:r w:rsidR="004209D6" w:rsidRPr="004209D6">
        <w:rPr>
          <w:bCs/>
        </w:rPr>
        <w:t>pembelajaran</w:t>
      </w:r>
      <w:r w:rsidRPr="004209D6">
        <w:rPr>
          <w:bCs/>
        </w:rPr>
        <w:t xml:space="preserve"> yang dilaksanakan </w:t>
      </w:r>
      <w:r w:rsidR="004209D6" w:rsidRPr="004209D6">
        <w:rPr>
          <w:bCs/>
        </w:rPr>
        <w:t>secara</w:t>
      </w:r>
      <w:r w:rsidRPr="004209D6">
        <w:rPr>
          <w:bCs/>
        </w:rPr>
        <w:t xml:space="preserve"> tatap muka ini adalah (1) tidak </w:t>
      </w:r>
      <w:r w:rsidR="004209D6" w:rsidRPr="005D3F7C">
        <w:rPr>
          <w:bCs/>
        </w:rPr>
        <w:t>me</w:t>
      </w:r>
      <w:r w:rsidR="004209D6" w:rsidRPr="004209D6">
        <w:rPr>
          <w:bCs/>
        </w:rPr>
        <w:t>m</w:t>
      </w:r>
      <w:r w:rsidR="004209D6" w:rsidRPr="005D3F7C">
        <w:rPr>
          <w:bCs/>
        </w:rPr>
        <w:t>buat</w:t>
      </w:r>
      <w:r w:rsidRPr="005D3F7C">
        <w:rPr>
          <w:bCs/>
        </w:rPr>
        <w:t xml:space="preserve"> tugas dan </w:t>
      </w:r>
      <w:r w:rsidR="004209D6" w:rsidRPr="005D3F7C">
        <w:rPr>
          <w:bCs/>
        </w:rPr>
        <w:t>pe</w:t>
      </w:r>
      <w:r w:rsidR="004209D6" w:rsidRPr="004209D6">
        <w:rPr>
          <w:bCs/>
        </w:rPr>
        <w:t>k</w:t>
      </w:r>
      <w:r w:rsidR="004209D6" w:rsidRPr="005D3F7C">
        <w:rPr>
          <w:bCs/>
        </w:rPr>
        <w:t>er</w:t>
      </w:r>
      <w:r w:rsidR="004209D6" w:rsidRPr="004209D6">
        <w:rPr>
          <w:bCs/>
        </w:rPr>
        <w:t>j</w:t>
      </w:r>
      <w:r w:rsidR="004209D6" w:rsidRPr="005D3F7C">
        <w:rPr>
          <w:bCs/>
        </w:rPr>
        <w:t>aan</w:t>
      </w:r>
      <w:r w:rsidRPr="005D3F7C">
        <w:rPr>
          <w:bCs/>
        </w:rPr>
        <w:t xml:space="preserve"> rumah </w:t>
      </w:r>
      <w:r w:rsidR="004209D6" w:rsidRPr="005D3F7C">
        <w:rPr>
          <w:bCs/>
        </w:rPr>
        <w:t>de</w:t>
      </w:r>
      <w:r w:rsidR="004209D6" w:rsidRPr="004209D6">
        <w:rPr>
          <w:bCs/>
        </w:rPr>
        <w:t>n</w:t>
      </w:r>
      <w:r w:rsidR="004209D6" w:rsidRPr="005D3F7C">
        <w:rPr>
          <w:bCs/>
        </w:rPr>
        <w:t>gan</w:t>
      </w:r>
      <w:r w:rsidRPr="005D3F7C">
        <w:rPr>
          <w:bCs/>
        </w:rPr>
        <w:t xml:space="preserve"> baik</w:t>
      </w:r>
      <w:r>
        <w:rPr>
          <w:bCs/>
        </w:rPr>
        <w:t xml:space="preserve"> dan (2) </w:t>
      </w:r>
      <w:r w:rsidRPr="004209D6">
        <w:rPr>
          <w:bCs/>
        </w:rPr>
        <w:t xml:space="preserve">tidak </w:t>
      </w:r>
      <w:r w:rsidR="004209D6" w:rsidRPr="00FB33A3">
        <w:rPr>
          <w:bCs/>
        </w:rPr>
        <w:t>me</w:t>
      </w:r>
      <w:r w:rsidR="004209D6" w:rsidRPr="004209D6">
        <w:rPr>
          <w:bCs/>
        </w:rPr>
        <w:t>l</w:t>
      </w:r>
      <w:r w:rsidR="004209D6" w:rsidRPr="00FB33A3">
        <w:rPr>
          <w:bCs/>
        </w:rPr>
        <w:t>aksanakan</w:t>
      </w:r>
      <w:r w:rsidRPr="00FB33A3">
        <w:rPr>
          <w:bCs/>
        </w:rPr>
        <w:t xml:space="preserve"> </w:t>
      </w:r>
      <w:r w:rsidR="004209D6" w:rsidRPr="00FB33A3">
        <w:rPr>
          <w:bCs/>
        </w:rPr>
        <w:t>pike</w:t>
      </w:r>
      <w:r w:rsidR="004209D6" w:rsidRPr="004209D6">
        <w:rPr>
          <w:bCs/>
        </w:rPr>
        <w:t>t</w:t>
      </w:r>
      <w:r w:rsidRPr="00FB33A3">
        <w:rPr>
          <w:bCs/>
        </w:rPr>
        <w:t xml:space="preserve"> </w:t>
      </w:r>
      <w:r w:rsidR="004209D6" w:rsidRPr="00FB33A3">
        <w:rPr>
          <w:bCs/>
        </w:rPr>
        <w:t>de</w:t>
      </w:r>
      <w:r w:rsidR="004209D6" w:rsidRPr="004209D6">
        <w:rPr>
          <w:bCs/>
        </w:rPr>
        <w:t>n</w:t>
      </w:r>
      <w:r w:rsidR="004209D6" w:rsidRPr="00FB33A3">
        <w:rPr>
          <w:bCs/>
        </w:rPr>
        <w:t>gan</w:t>
      </w:r>
      <w:r w:rsidRPr="00FB33A3">
        <w:rPr>
          <w:bCs/>
        </w:rPr>
        <w:t xml:space="preserve"> jadwal yang </w:t>
      </w:r>
      <w:r w:rsidR="004209D6" w:rsidRPr="00FB33A3">
        <w:rPr>
          <w:bCs/>
        </w:rPr>
        <w:t>te</w:t>
      </w:r>
      <w:r w:rsidR="004209D6" w:rsidRPr="004209D6">
        <w:rPr>
          <w:bCs/>
        </w:rPr>
        <w:t>l</w:t>
      </w:r>
      <w:r w:rsidR="004209D6" w:rsidRPr="00FB33A3">
        <w:rPr>
          <w:bCs/>
        </w:rPr>
        <w:t>ah</w:t>
      </w:r>
      <w:r w:rsidRPr="00FB33A3">
        <w:rPr>
          <w:bCs/>
        </w:rPr>
        <w:t xml:space="preserve"> </w:t>
      </w:r>
      <w:r w:rsidR="004209D6" w:rsidRPr="00FB33A3">
        <w:rPr>
          <w:bCs/>
        </w:rPr>
        <w:t>dite</w:t>
      </w:r>
      <w:r w:rsidR="004209D6" w:rsidRPr="004209D6">
        <w:rPr>
          <w:bCs/>
        </w:rPr>
        <w:t>n</w:t>
      </w:r>
      <w:r w:rsidR="004209D6" w:rsidRPr="00FB33A3">
        <w:rPr>
          <w:bCs/>
        </w:rPr>
        <w:t>tukan</w:t>
      </w:r>
      <w:r>
        <w:rPr>
          <w:bCs/>
        </w:rPr>
        <w:t>.</w:t>
      </w:r>
    </w:p>
    <w:p w14:paraId="64D37507" w14:textId="02D197EB" w:rsidR="00557AF3" w:rsidRDefault="00557AF3" w:rsidP="00557AF3">
      <w:pPr>
        <w:autoSpaceDE w:val="0"/>
        <w:autoSpaceDN w:val="0"/>
        <w:adjustRightInd w:val="0"/>
        <w:spacing w:line="276" w:lineRule="auto"/>
        <w:ind w:firstLine="720"/>
        <w:jc w:val="both"/>
      </w:pPr>
      <w:r>
        <w:t xml:space="preserve">Data </w:t>
      </w:r>
      <w:r w:rsidRPr="004209D6">
        <w:t>observasi</w:t>
      </w:r>
      <w:r>
        <w:t xml:space="preserve"> tersebut mengindikasikan bahwa </w:t>
      </w:r>
      <w:r w:rsidRPr="006D174F">
        <w:t xml:space="preserve">tanggung jawab </w:t>
      </w:r>
      <w:r>
        <w:t>siswa kelas V masih sangat rendah. Hal ini dikarenakan</w:t>
      </w:r>
      <w:r w:rsidRPr="006D174F">
        <w:t xml:space="preserve"> </w:t>
      </w:r>
      <w:r w:rsidR="004209D6" w:rsidRPr="006D174F">
        <w:t>ke</w:t>
      </w:r>
      <w:r w:rsidR="004209D6" w:rsidRPr="004209D6">
        <w:t>s</w:t>
      </w:r>
      <w:r w:rsidR="004209D6" w:rsidRPr="006D174F">
        <w:t>adaran</w:t>
      </w:r>
      <w:r w:rsidRPr="006D174F">
        <w:t xml:space="preserve"> diri </w:t>
      </w:r>
      <w:r w:rsidR="004209D6" w:rsidRPr="006D174F">
        <w:t>pe</w:t>
      </w:r>
      <w:r w:rsidR="004209D6" w:rsidRPr="004209D6">
        <w:t>s</w:t>
      </w:r>
      <w:r w:rsidR="004209D6" w:rsidRPr="006D174F">
        <w:t>er</w:t>
      </w:r>
      <w:r w:rsidR="004209D6" w:rsidRPr="004209D6">
        <w:t>t</w:t>
      </w:r>
      <w:r w:rsidR="004209D6" w:rsidRPr="006D174F">
        <w:t>a</w:t>
      </w:r>
      <w:r w:rsidRPr="006D174F">
        <w:t xml:space="preserve"> didik </w:t>
      </w:r>
      <w:r>
        <w:t>yang belum ada. Motivasi untuk belajar juga masih sangat rendah</w:t>
      </w:r>
      <w:r w:rsidRPr="006D174F">
        <w:t>.</w:t>
      </w:r>
      <w:r>
        <w:t xml:space="preserve"> Bahkan kemampuan literasi dan numerasi mereka memang masih perlu ditingkatkan.</w:t>
      </w:r>
      <w:r w:rsidRPr="006D174F">
        <w:t xml:space="preserve"> </w:t>
      </w:r>
    </w:p>
    <w:p w14:paraId="16A1D381" w14:textId="4E6BD257" w:rsidR="00557AF3" w:rsidRPr="004C4D6A" w:rsidRDefault="00557AF3" w:rsidP="004C4D6A">
      <w:pPr>
        <w:autoSpaceDE w:val="0"/>
        <w:autoSpaceDN w:val="0"/>
        <w:adjustRightInd w:val="0"/>
        <w:spacing w:line="276" w:lineRule="auto"/>
        <w:ind w:firstLine="720"/>
        <w:jc w:val="both"/>
      </w:pPr>
      <w:r>
        <w:t xml:space="preserve">Sayangnya, nilai </w:t>
      </w:r>
      <w:r w:rsidRPr="004209D6">
        <w:t>tanggung</w:t>
      </w:r>
      <w:r>
        <w:t xml:space="preserve"> jawab yang terkandung dalam video pembelajaran yang ditampilkan belum dapat secara maksimal </w:t>
      </w:r>
      <w:proofErr w:type="spellStart"/>
      <w:r w:rsidR="004209D6">
        <w:t>diinternalisasikan</w:t>
      </w:r>
      <w:proofErr w:type="spellEnd"/>
      <w:r>
        <w:t xml:space="preserve"> ke dalam diri siswa. Di sinilah pentingnya refleksi diri untuk mendorong siswa mewujudkan nilai dalam kehidupan sehari-hari </w:t>
      </w:r>
      <w:r w:rsidRPr="009F1EF2">
        <w:fldChar w:fldCharType="begin" w:fldLock="1"/>
      </w:r>
      <w:r w:rsidR="00C8172E">
        <w:instrText>ADDIN CSL_CITATION {"citationItems":[{"id":"ITEM-1","itemData":{"DOI":"10.33394/jk.v7i1.3150","abstract":"Penelitian ini bertujuan untuk menganalis kesesuaian antara metode pembelajaran abad 21 yaitu flipped classroom dengan kurikulum 2013 yang diterapkan di Indonesia. Metode yang digunakan dalam penelitian ini adalah kualitatif dengan kajian pustaka sebagai teknik pengumpulan data. Pengumpulan data dilakukan dengan mengkaji literatur-literatur yang relevan sebagai objek primer. Analisis data dalam penelitian ini menggunakan kualitatif deskriptif. Hasil penelitian ini menunjukkan bahwa pembelajaran flipped classroom sesuai dengan prinsip pembelajaran pada kurikulum 2013. Hal ini dapat dilihat dari proses penerapannya yang lebih berpusat pada siswa. Selain itu, kegiatan mengamati, menanya, mengumpulkan informasi, mengasosiasi dan menganalisis, serta mengkomunikasikan dapat diimplementasikan dalam pembelajaran flipped classroom dengan bauran pemanfaatan teknologi di dalamnya, sehingga siswa akan memiliki ketrampilan sesuai abad 21","author":[{"dropping-particle":"","family":"Sari","given":"Sioratna Puspita","non-dropping-particle":"","parse-names":false,"suffix":""},{"dropping-particle":"","family":"Bermuli","given":"Jessica Elfani","non-dropping-particle":"","parse-names":false,"suffix":""}],"container-title":"Jurnal Kependidikan: Jurnal Hasil Penelitian dan Kajian Kepustakaan di Bidang Pendidikan, Pengajaran dan Pembelajaran","id":"ITEM-1","issue":"1","issued":{"date-parts":[["2021"]]},"page":"110","title":"Pembentukan Karakter Tanggung Jawab Siswa pada Pembelajaran Daring Melalui Implementasi Pendidikan Karakter","type":"article-journal","volume":"7"},"uris":["http://www.mendeley.com/documents/?uuid=55133278-c0bb-4d17-bb3f-20125a4d517e"]}],"mendeley":{"formattedCitation":"(S. P. Sari and Bermuli 2021)","plainTextFormattedCitation":"(S. P. Sari and Bermuli 2021)","previouslyFormattedCitation":"(S. P. Sari and Bermuli 2021)"},"properties":{"noteIndex":0},"schema":"https://github.com/citation-style-language/schema/raw/master/csl-citation.json"}</w:instrText>
      </w:r>
      <w:r w:rsidRPr="009F1EF2">
        <w:fldChar w:fldCharType="separate"/>
      </w:r>
      <w:r w:rsidR="00F97827" w:rsidRPr="00F97827">
        <w:rPr>
          <w:noProof/>
        </w:rPr>
        <w:t>(S. P. Sari and Bermuli 2021)</w:t>
      </w:r>
      <w:r w:rsidRPr="009F1EF2">
        <w:fldChar w:fldCharType="end"/>
      </w:r>
      <w:r>
        <w:t xml:space="preserve">. </w:t>
      </w:r>
      <w:r w:rsidR="007B027A">
        <w:t xml:space="preserve">Kegiatan </w:t>
      </w:r>
      <w:r>
        <w:t>refleksi merupakan salah satu pendekatan dalam pendidikan karakter yang dilakukan dalam proses pembelajaran kepada siswa</w:t>
      </w:r>
      <w:r w:rsidR="007B027A">
        <w:t>. Refleksi</w:t>
      </w:r>
      <w:r>
        <w:t xml:space="preserve"> </w:t>
      </w:r>
      <w:r w:rsidR="007B027A">
        <w:t xml:space="preserve">dapat menjadi </w:t>
      </w:r>
      <w:r>
        <w:t xml:space="preserve">cara </w:t>
      </w:r>
      <w:r w:rsidR="007B027A">
        <w:t xml:space="preserve">alternatif </w:t>
      </w:r>
      <w:r>
        <w:t xml:space="preserve">untuk membangun pemahaman siswa akan tanggung jawabnya terhadap cara belajar </w:t>
      </w:r>
      <w:r w:rsidRPr="009F1EF2">
        <w:t xml:space="preserve">yang harus </w:t>
      </w:r>
      <w:proofErr w:type="spellStart"/>
      <w:r w:rsidRPr="009F1EF2">
        <w:t>diwujudnyatakan</w:t>
      </w:r>
      <w:proofErr w:type="spellEnd"/>
      <w:r w:rsidRPr="009F1EF2">
        <w:t xml:space="preserve"> dalam tindakan dan perilaku sehari-hari (</w:t>
      </w:r>
      <w:r w:rsidRPr="00B90F09">
        <w:rPr>
          <w:i/>
          <w:iCs/>
        </w:rPr>
        <w:t>reflection on action</w:t>
      </w:r>
      <w:r w:rsidRPr="009F1EF2">
        <w:t>)</w:t>
      </w:r>
      <w:r w:rsidR="007B027A">
        <w:t xml:space="preserve"> (</w:t>
      </w:r>
      <w:proofErr w:type="spellStart"/>
      <w:r w:rsidR="007B027A" w:rsidRPr="009F1EF2">
        <w:fldChar w:fldCharType="begin" w:fldLock="1"/>
      </w:r>
      <w:r w:rsidR="007B027A">
        <w:instrText>ADDIN CSL_CITATION {"citationItems":[{"id":"ITEM-1","itemData":{"DOI":"10.31949/educatio.v6i2.435","ISSN":"2459-9522","abstract":"Penelitian ini bertujuan untuk mengetahui hubungan pendidikan karakter terhadap perkembangan sosial anak di kelas V SD Muhammadiyah 10 Medan Kota tahun pembelajaran 2020/2021. Populasi penelitian ini adalah seluruh siswa SD Muhammadiyah 10 Medan Kota berjumlah 128 siswa. Sampel yang digunakan dalam penelitian ini adalah sampel random dalam hal ini peneliti memilih kelas V yang berjumlah 35 siswa untuk dijadikan sebagai sampel dalam penelitian ini. Pada penelitian ini peneliti menggunakan metode kuantitatif. Alat pengumpulan data yang digunakan untuk mengetahui pendidikan karakter dan perkembangan sosial anak adalah angket yang telah diuji Validasi dan Reliabilitasnya. Kedua variabel berdistribusi normal karena 0,200 ≥ 0,05. Dari uji Linearitas diketahui nilai signifikan Deviation from Linearity sebesar 0,833 ≥ 0,05 maka dapat disimpulkan bahwa terdapat hubungan yang linear antara pendidikan karakter dengan perkembangan sosial anak. Dilakukan Uji t pada taraf nyata (∞ = 0,05) bahwa thitung  ≥ ttabel yaitu 5.639 ≥ 2.034 dengan ini membuktikan bahwa Ha diterima, sehingga Penulis menyimpulkan bahwa ada hubungan yang signifikan dari pendidikan karakter terhadap perkembangan sosial anak di kelas V SD Muhammadiyah Medan Kota.","author":[{"dropping-particle":"","family":"Matanari","given":"Christine","non-dropping-particle":"","parse-names":false,"suffix":""},{"dropping-particle":"","family":"Lumban Gaol","given":"Rumiris","non-dropping-particle":"","parse-names":false,"suffix":""},{"dropping-particle":"","family":"Simarmata","given":"Ester","non-dropping-particle":"","parse-names":false,"suffix":""}],"container-title":"Jurnal Educatio FKIP UNMA","id":"ITEM-1","issue":"2","issued":{"date-parts":[["2020"]]},"page":"294-300","title":"Hubungan Pendidikan Karakter Terhadap Perkembangan Sosial Anak Sekolah Dasar","type":"article-journal","volume":"6"},"uris":["http://www.mendeley.com/documents/?uuid=1b7cc879-f9f5-4f4e-95a3-a64738b8ca60"]}],"mendeley":{"formattedCitation":"(Matanari, Lumban Gaol, and Simarmata 2020)","manualFormatting":"Matanari et al. (2020)","plainTextFormattedCitation":"(Matanari, Lumban Gaol, and Simarmata 2020)","previouslyFormattedCitation":"(Matanari, Lumban Gaol, and Simarmata 2020)"},"properties":{"noteIndex":0},"schema":"https://github.com/citation-style-language/schema/raw/master/csl-citation.json"}</w:instrText>
      </w:r>
      <w:r w:rsidR="007B027A" w:rsidRPr="009F1EF2">
        <w:fldChar w:fldCharType="separate"/>
      </w:r>
      <w:r w:rsidR="007B027A" w:rsidRPr="009F1EF2">
        <w:rPr>
          <w:noProof/>
        </w:rPr>
        <w:t>Matanari</w:t>
      </w:r>
      <w:proofErr w:type="spellEnd"/>
      <w:r w:rsidR="007B027A" w:rsidRPr="009F1EF2">
        <w:rPr>
          <w:noProof/>
        </w:rPr>
        <w:t xml:space="preserve"> </w:t>
      </w:r>
      <w:r w:rsidR="007B027A" w:rsidRPr="007B027A">
        <w:rPr>
          <w:i/>
          <w:iCs/>
          <w:noProof/>
        </w:rPr>
        <w:t>et al</w:t>
      </w:r>
      <w:r w:rsidR="007B027A" w:rsidRPr="009F1EF2">
        <w:rPr>
          <w:noProof/>
        </w:rPr>
        <w:t xml:space="preserve">. </w:t>
      </w:r>
      <w:r w:rsidR="007B027A">
        <w:rPr>
          <w:noProof/>
        </w:rPr>
        <w:t>(</w:t>
      </w:r>
      <w:r w:rsidR="007B027A" w:rsidRPr="009F1EF2">
        <w:rPr>
          <w:noProof/>
        </w:rPr>
        <w:t>2020)</w:t>
      </w:r>
      <w:r w:rsidR="007B027A" w:rsidRPr="009F1EF2">
        <w:fldChar w:fldCharType="end"/>
      </w:r>
      <w:r w:rsidR="007B027A">
        <w:t>,</w:t>
      </w:r>
      <w:r w:rsidRPr="009F1EF2">
        <w:t xml:space="preserve">.  </w:t>
      </w:r>
    </w:p>
    <w:p w14:paraId="2D8563C6" w14:textId="77777777" w:rsidR="00D63D34" w:rsidRPr="00406B00" w:rsidRDefault="00D63D34" w:rsidP="00B33A13">
      <w:pPr>
        <w:suppressAutoHyphens w:val="0"/>
        <w:jc w:val="both"/>
        <w:textDirection w:val="btLr"/>
        <w:textAlignment w:val="top"/>
        <w:outlineLvl w:val="0"/>
        <w:rPr>
          <w:noProof/>
          <w:position w:val="-1"/>
          <w:lang w:val="id-ID"/>
        </w:rPr>
      </w:pPr>
    </w:p>
    <w:p w14:paraId="715162D7" w14:textId="77777777" w:rsidR="00D63D34" w:rsidRPr="00406B00" w:rsidRDefault="00D63D34" w:rsidP="00D63D34">
      <w:pPr>
        <w:tabs>
          <w:tab w:val="left" w:pos="340"/>
        </w:tabs>
        <w:suppressAutoHyphens w:val="0"/>
        <w:spacing w:line="276" w:lineRule="auto"/>
        <w:ind w:leftChars="-1" w:hangingChars="1" w:hanging="2"/>
        <w:textDirection w:val="btLr"/>
        <w:textAlignment w:val="top"/>
        <w:outlineLvl w:val="0"/>
        <w:rPr>
          <w:noProof/>
          <w:color w:val="000000"/>
          <w:position w:val="-1"/>
          <w:lang w:val="id-ID"/>
        </w:rPr>
      </w:pPr>
      <w:r w:rsidRPr="00406B00">
        <w:rPr>
          <w:b/>
          <w:smallCaps/>
          <w:noProof/>
          <w:position w:val="-1"/>
          <w:lang w:val="id-ID"/>
        </w:rPr>
        <w:t>PENUTUP</w:t>
      </w:r>
    </w:p>
    <w:p w14:paraId="59ABEC06" w14:textId="4E8AC665" w:rsidR="004C4D6A" w:rsidRDefault="004C4D6A" w:rsidP="004C4D6A">
      <w:pPr>
        <w:autoSpaceDE w:val="0"/>
        <w:autoSpaceDN w:val="0"/>
        <w:adjustRightInd w:val="0"/>
        <w:spacing w:after="19" w:line="276" w:lineRule="auto"/>
        <w:ind w:firstLine="720"/>
        <w:jc w:val="both"/>
        <w:rPr>
          <w:b/>
        </w:rPr>
      </w:pPr>
      <w:r>
        <w:t xml:space="preserve">Pelaksanaan program kampus mengajar di UPT SPF SD Inpres </w:t>
      </w:r>
      <w:proofErr w:type="spellStart"/>
      <w:r>
        <w:t>Pabaeng-baeng</w:t>
      </w:r>
      <w:proofErr w:type="spellEnd"/>
      <w:r>
        <w:t xml:space="preserve"> Kota Makassar berjalan dengan baik dan </w:t>
      </w:r>
      <w:r w:rsidR="00571241">
        <w:t>sesuai</w:t>
      </w:r>
      <w:r>
        <w:t xml:space="preserve"> prosedur yang berlaku. Meski demikian, </w:t>
      </w:r>
      <w:r w:rsidR="00EC0E1E" w:rsidRPr="00FA6D57">
        <w:rPr>
          <w:i/>
          <w:iCs/>
        </w:rPr>
        <w:t>video-assisted learning</w:t>
      </w:r>
      <w:r>
        <w:t xml:space="preserve"> yang berisi konten nilai-nilai karakter belum secara maksimal membantu penguatan karakter religius, disiplin, dan tanggung jawab siswa.</w:t>
      </w:r>
    </w:p>
    <w:p w14:paraId="338A8B61" w14:textId="77777777" w:rsidR="004C4D6A" w:rsidRDefault="004C4D6A" w:rsidP="004C4D6A">
      <w:pPr>
        <w:autoSpaceDE w:val="0"/>
        <w:autoSpaceDN w:val="0"/>
        <w:adjustRightInd w:val="0"/>
        <w:spacing w:after="19" w:line="276" w:lineRule="auto"/>
        <w:ind w:firstLine="720"/>
        <w:jc w:val="both"/>
      </w:pPr>
      <w:r>
        <w:t xml:space="preserve">Penelitian ini berimplikasi pada tanggung jawab pembinaan karakter harus dipikul oleh semua </w:t>
      </w:r>
      <w:r w:rsidRPr="007864A9">
        <w:rPr>
          <w:i/>
          <w:iCs/>
        </w:rPr>
        <w:t>stakeholders</w:t>
      </w:r>
      <w:r>
        <w:t>. Dengan demikian, kerja sama dari berbagai pihak sangat diperlukan, mulai dari orang tua, guru, pemerintah, dan masyarakat. Selain itu, guru dituntut mampu menyediakan video pembelajaran yang mengandung nilai-nilai karakter yang dikemas dalam bentuk cerita/film menarik bagi siswa sekolah dasar.</w:t>
      </w:r>
    </w:p>
    <w:p w14:paraId="1AAF7F1B" w14:textId="3CF51C69" w:rsidR="004C4D6A" w:rsidRPr="00406B00" w:rsidRDefault="004C4D6A" w:rsidP="004C4D6A">
      <w:pPr>
        <w:autoSpaceDE w:val="0"/>
        <w:autoSpaceDN w:val="0"/>
        <w:adjustRightInd w:val="0"/>
        <w:spacing w:after="19" w:line="276" w:lineRule="auto"/>
        <w:ind w:firstLine="720"/>
        <w:jc w:val="both"/>
      </w:pPr>
      <w:r>
        <w:lastRenderedPageBreak/>
        <w:t xml:space="preserve">Kekurangan penelitian ini adalah tidak ada data tindak lanjut pihak sekolah atau solusi yang dilakukan guru terkait kurang maksimalnya penggunaan </w:t>
      </w:r>
      <w:r w:rsidR="00EC0E1E" w:rsidRPr="00FA6D57">
        <w:rPr>
          <w:i/>
          <w:iCs/>
        </w:rPr>
        <w:t>video-assisted learning</w:t>
      </w:r>
      <w:r w:rsidR="00EC0E1E">
        <w:t xml:space="preserve"> </w:t>
      </w:r>
      <w:r>
        <w:t>sebagai penguatan pendidikan karakter siswa. Oleh karena itu masalah ini belum terpecahkan dan memerlukan kajian yang lebih mendalam oleh peneliti selanjutnya.</w:t>
      </w:r>
    </w:p>
    <w:p w14:paraId="64CF522D" w14:textId="77777777" w:rsidR="00D63D34" w:rsidRPr="00586338" w:rsidRDefault="00D63D34" w:rsidP="00571241">
      <w:pPr>
        <w:jc w:val="both"/>
        <w:rPr>
          <w:b/>
          <w:bCs/>
        </w:rPr>
      </w:pPr>
    </w:p>
    <w:p w14:paraId="00906C62" w14:textId="77777777" w:rsidR="00D63D34" w:rsidRPr="002E7F21" w:rsidRDefault="00D63D34" w:rsidP="00D63D34">
      <w:pPr>
        <w:spacing w:line="276" w:lineRule="auto"/>
        <w:jc w:val="both"/>
        <w:rPr>
          <w:b/>
          <w:bCs/>
          <w:sz w:val="20"/>
          <w:szCs w:val="20"/>
        </w:rPr>
      </w:pPr>
      <w:r w:rsidRPr="002E7F21">
        <w:rPr>
          <w:b/>
          <w:bCs/>
          <w:sz w:val="20"/>
          <w:szCs w:val="20"/>
        </w:rPr>
        <w:t>PERNYATAAN PENULIS</w:t>
      </w:r>
    </w:p>
    <w:p w14:paraId="3F9A8B85" w14:textId="77777777" w:rsidR="00D63D34" w:rsidRPr="002E7F21" w:rsidRDefault="00D63D34" w:rsidP="00D63D34">
      <w:pPr>
        <w:spacing w:before="120" w:line="276" w:lineRule="auto"/>
        <w:jc w:val="both"/>
        <w:rPr>
          <w:b/>
          <w:sz w:val="20"/>
          <w:szCs w:val="20"/>
        </w:rPr>
      </w:pPr>
      <w:r w:rsidRPr="002E7F21">
        <w:rPr>
          <w:b/>
          <w:sz w:val="20"/>
          <w:szCs w:val="20"/>
        </w:rPr>
        <w:t>Pendanaan</w:t>
      </w:r>
    </w:p>
    <w:p w14:paraId="26E755B2" w14:textId="77F5151C" w:rsidR="00D63D34" w:rsidRPr="002E7F21" w:rsidRDefault="00D63D34" w:rsidP="00D63D34">
      <w:pPr>
        <w:spacing w:line="276" w:lineRule="auto"/>
        <w:ind w:firstLine="709"/>
        <w:jc w:val="both"/>
        <w:rPr>
          <w:sz w:val="20"/>
          <w:szCs w:val="20"/>
        </w:rPr>
      </w:pPr>
      <w:r w:rsidRPr="002E7F21">
        <w:rPr>
          <w:sz w:val="20"/>
          <w:szCs w:val="20"/>
        </w:rPr>
        <w:t xml:space="preserve">Penelitian ini </w:t>
      </w:r>
      <w:r w:rsidR="00406B00">
        <w:rPr>
          <w:sz w:val="20"/>
          <w:szCs w:val="20"/>
        </w:rPr>
        <w:t>dibiayai secara mandiri oleh penulis</w:t>
      </w:r>
      <w:r w:rsidRPr="002E7F21">
        <w:rPr>
          <w:sz w:val="20"/>
          <w:szCs w:val="20"/>
        </w:rPr>
        <w:t>.</w:t>
      </w:r>
    </w:p>
    <w:p w14:paraId="13CF4D95" w14:textId="77777777" w:rsidR="00D63D34" w:rsidRPr="002E7F21" w:rsidRDefault="00D63D34" w:rsidP="00D63D34">
      <w:pPr>
        <w:spacing w:before="120" w:line="276" w:lineRule="auto"/>
        <w:jc w:val="both"/>
        <w:rPr>
          <w:b/>
          <w:sz w:val="20"/>
          <w:szCs w:val="20"/>
        </w:rPr>
      </w:pPr>
      <w:r w:rsidRPr="002E7F21">
        <w:rPr>
          <w:b/>
          <w:sz w:val="20"/>
          <w:szCs w:val="20"/>
        </w:rPr>
        <w:t>Kontribusi Penulis</w:t>
      </w:r>
    </w:p>
    <w:p w14:paraId="362AEFFE" w14:textId="21445394" w:rsidR="00D63D34" w:rsidRPr="00586338" w:rsidRDefault="00406B00" w:rsidP="00586338">
      <w:pPr>
        <w:spacing w:line="276" w:lineRule="auto"/>
        <w:ind w:firstLine="709"/>
        <w:jc w:val="both"/>
        <w:rPr>
          <w:sz w:val="20"/>
          <w:szCs w:val="20"/>
        </w:rPr>
      </w:pPr>
      <w:r w:rsidRPr="00406B00">
        <w:rPr>
          <w:sz w:val="20"/>
          <w:szCs w:val="20"/>
        </w:rPr>
        <w:t xml:space="preserve">Penulis pertama </w:t>
      </w:r>
      <w:r w:rsidR="006720B2">
        <w:rPr>
          <w:sz w:val="20"/>
          <w:szCs w:val="20"/>
        </w:rPr>
        <w:t>sebagai korespondensi dalam penerbitan artikel ini. Penulis pertama menentukan</w:t>
      </w:r>
      <w:r w:rsidRPr="00406B00">
        <w:rPr>
          <w:sz w:val="20"/>
          <w:szCs w:val="20"/>
        </w:rPr>
        <w:t xml:space="preserve"> judul, melakukan pengumpulan data, dan menyusun laporan penelitian. Penulis kedua dan ketiga sebagai </w:t>
      </w:r>
      <w:r w:rsidR="00571241">
        <w:rPr>
          <w:sz w:val="20"/>
          <w:szCs w:val="20"/>
        </w:rPr>
        <w:t>supervisor</w:t>
      </w:r>
      <w:r w:rsidRPr="00406B00">
        <w:rPr>
          <w:sz w:val="20"/>
          <w:szCs w:val="20"/>
        </w:rPr>
        <w:t xml:space="preserve"> yang memberi saran dan koreksi terhadap penulisan penelitian </w:t>
      </w:r>
      <w:r w:rsidR="00C04CC5">
        <w:rPr>
          <w:sz w:val="20"/>
          <w:szCs w:val="20"/>
        </w:rPr>
        <w:t xml:space="preserve">dan/atau artikel </w:t>
      </w:r>
      <w:r w:rsidRPr="00406B00">
        <w:rPr>
          <w:sz w:val="20"/>
          <w:szCs w:val="20"/>
        </w:rPr>
        <w:t>ini.</w:t>
      </w:r>
    </w:p>
    <w:p w14:paraId="2845A2F7" w14:textId="77777777" w:rsidR="00D63D34" w:rsidRPr="002E7F21" w:rsidRDefault="00D63D34" w:rsidP="00D63D34">
      <w:pPr>
        <w:spacing w:before="120" w:line="276" w:lineRule="auto"/>
        <w:jc w:val="both"/>
        <w:rPr>
          <w:b/>
          <w:sz w:val="20"/>
          <w:szCs w:val="20"/>
        </w:rPr>
      </w:pPr>
      <w:r w:rsidRPr="002E7F21">
        <w:rPr>
          <w:b/>
          <w:sz w:val="20"/>
          <w:szCs w:val="20"/>
        </w:rPr>
        <w:t>Konflik Kepentingan</w:t>
      </w:r>
    </w:p>
    <w:p w14:paraId="1289A058" w14:textId="77777777" w:rsidR="00D63D34" w:rsidRPr="00E0036B" w:rsidRDefault="00D63D34" w:rsidP="00D63D34">
      <w:pPr>
        <w:spacing w:line="276" w:lineRule="auto"/>
        <w:ind w:firstLine="709"/>
        <w:jc w:val="both"/>
        <w:rPr>
          <w:sz w:val="20"/>
          <w:szCs w:val="20"/>
        </w:rPr>
      </w:pPr>
      <w:r w:rsidRPr="002E7F21">
        <w:rPr>
          <w:sz w:val="20"/>
          <w:szCs w:val="20"/>
        </w:rPr>
        <w:tab/>
        <w:t>Penulis melaporkan tidak ada konflik kepentingan dalam penelitian ini.</w:t>
      </w:r>
    </w:p>
    <w:p w14:paraId="44D915CD" w14:textId="77777777" w:rsidR="00D63D34" w:rsidRPr="002E7F21" w:rsidRDefault="00D63D34" w:rsidP="00D63D34">
      <w:pPr>
        <w:spacing w:before="120" w:line="276" w:lineRule="auto"/>
        <w:jc w:val="both"/>
        <w:rPr>
          <w:b/>
          <w:sz w:val="20"/>
          <w:szCs w:val="20"/>
        </w:rPr>
      </w:pPr>
      <w:r w:rsidRPr="002E7F21">
        <w:rPr>
          <w:b/>
          <w:sz w:val="20"/>
          <w:szCs w:val="20"/>
        </w:rPr>
        <w:t>Ucapan Terima Kasih</w:t>
      </w:r>
    </w:p>
    <w:p w14:paraId="57263E66" w14:textId="286A473D" w:rsidR="00D63D34" w:rsidRPr="002E7F21" w:rsidRDefault="003271B0" w:rsidP="00D63D34">
      <w:pPr>
        <w:spacing w:line="276" w:lineRule="auto"/>
        <w:ind w:firstLine="709"/>
        <w:jc w:val="both"/>
      </w:pPr>
      <w:r w:rsidRPr="003271B0">
        <w:rPr>
          <w:sz w:val="20"/>
          <w:szCs w:val="20"/>
        </w:rPr>
        <w:t xml:space="preserve">Terima kasih penulis sampaikan kepada: (1) </w:t>
      </w:r>
      <w:r w:rsidR="009239EE">
        <w:rPr>
          <w:sz w:val="20"/>
          <w:szCs w:val="20"/>
        </w:rPr>
        <w:t xml:space="preserve">Panitia </w:t>
      </w:r>
      <w:r w:rsidR="00D4131D">
        <w:rPr>
          <w:sz w:val="20"/>
          <w:szCs w:val="20"/>
        </w:rPr>
        <w:t xml:space="preserve">Program </w:t>
      </w:r>
      <w:r w:rsidR="009239EE">
        <w:rPr>
          <w:sz w:val="20"/>
          <w:szCs w:val="20"/>
        </w:rPr>
        <w:t>Kampus Mengajar UIM yang memberi kesempatan kepada penulis untuk mejadi peserta Kampus Mengajar</w:t>
      </w:r>
      <w:r w:rsidRPr="003271B0">
        <w:rPr>
          <w:sz w:val="20"/>
          <w:szCs w:val="20"/>
        </w:rPr>
        <w:t xml:space="preserve">; (2) Kepala Dinas Pendidikan </w:t>
      </w:r>
      <w:r w:rsidR="009D40A1">
        <w:rPr>
          <w:sz w:val="20"/>
          <w:szCs w:val="20"/>
        </w:rPr>
        <w:t>Kota Makassar</w:t>
      </w:r>
      <w:r w:rsidRPr="003271B0">
        <w:rPr>
          <w:sz w:val="20"/>
          <w:szCs w:val="20"/>
        </w:rPr>
        <w:t xml:space="preserve"> yang memberi izin untuk melaksanakan penelitian ini; </w:t>
      </w:r>
      <w:r w:rsidR="00D4131D">
        <w:rPr>
          <w:sz w:val="20"/>
          <w:szCs w:val="20"/>
        </w:rPr>
        <w:t>serta</w:t>
      </w:r>
      <w:r w:rsidRPr="003271B0">
        <w:rPr>
          <w:sz w:val="20"/>
          <w:szCs w:val="20"/>
        </w:rPr>
        <w:t xml:space="preserve"> (3) </w:t>
      </w:r>
      <w:r w:rsidR="009239EE">
        <w:rPr>
          <w:sz w:val="20"/>
          <w:szCs w:val="20"/>
        </w:rPr>
        <w:t xml:space="preserve">Kepala sekolah, guru, dan siswa kelas V </w:t>
      </w:r>
      <w:r w:rsidR="009239EE" w:rsidRPr="009239EE">
        <w:rPr>
          <w:sz w:val="20"/>
          <w:szCs w:val="20"/>
        </w:rPr>
        <w:t xml:space="preserve">UPT SPF SD Inpres </w:t>
      </w:r>
      <w:proofErr w:type="spellStart"/>
      <w:r w:rsidR="009239EE" w:rsidRPr="009239EE">
        <w:rPr>
          <w:sz w:val="20"/>
          <w:szCs w:val="20"/>
        </w:rPr>
        <w:t>Pabaeng-baeng</w:t>
      </w:r>
      <w:proofErr w:type="spellEnd"/>
      <w:r w:rsidRPr="003271B0">
        <w:rPr>
          <w:sz w:val="20"/>
          <w:szCs w:val="20"/>
        </w:rPr>
        <w:t xml:space="preserve"> yang bersedia menjadi responden</w:t>
      </w:r>
      <w:r w:rsidR="009239EE">
        <w:rPr>
          <w:sz w:val="20"/>
          <w:szCs w:val="20"/>
        </w:rPr>
        <w:t xml:space="preserve"> dalam penelitian ini</w:t>
      </w:r>
      <w:r w:rsidRPr="003271B0">
        <w:rPr>
          <w:sz w:val="20"/>
          <w:szCs w:val="20"/>
        </w:rPr>
        <w:t>.</w:t>
      </w:r>
    </w:p>
    <w:p w14:paraId="7134C297" w14:textId="77777777" w:rsidR="00D63D34" w:rsidRDefault="00D63D34" w:rsidP="000A4274">
      <w:pPr>
        <w:widowControl w:val="0"/>
        <w:autoSpaceDE w:val="0"/>
        <w:autoSpaceDN w:val="0"/>
        <w:adjustRightInd w:val="0"/>
        <w:ind w:left="482" w:hanging="482"/>
        <w:rPr>
          <w:b/>
          <w:bCs/>
        </w:rPr>
      </w:pPr>
    </w:p>
    <w:p w14:paraId="24CD5320" w14:textId="77777777" w:rsidR="000A4274" w:rsidRDefault="00D63D34" w:rsidP="000A4274">
      <w:pPr>
        <w:tabs>
          <w:tab w:val="left" w:pos="340"/>
        </w:tabs>
        <w:suppressAutoHyphens w:val="0"/>
        <w:spacing w:line="276" w:lineRule="auto"/>
        <w:ind w:leftChars="-1" w:hangingChars="1" w:hanging="2"/>
        <w:textAlignment w:val="top"/>
        <w:outlineLvl w:val="0"/>
        <w:rPr>
          <w:b/>
          <w:smallCaps/>
          <w:noProof/>
          <w:position w:val="-1"/>
          <w:lang w:val="pt-PT"/>
        </w:rPr>
      </w:pPr>
      <w:r w:rsidRPr="000A4274">
        <w:rPr>
          <w:b/>
          <w:smallCaps/>
          <w:noProof/>
          <w:position w:val="-1"/>
          <w:lang w:val="id-ID"/>
        </w:rPr>
        <w:t>DAFTAR</w:t>
      </w:r>
      <w:r w:rsidRPr="00D63D34">
        <w:rPr>
          <w:b/>
          <w:smallCaps/>
          <w:noProof/>
          <w:position w:val="-1"/>
          <w:lang w:val="pt-PT"/>
        </w:rPr>
        <w:t xml:space="preserve"> RUJUKAN</w:t>
      </w:r>
    </w:p>
    <w:p w14:paraId="2DAEFFF5" w14:textId="628CA9B3" w:rsidR="003B22D4" w:rsidRPr="007B027A" w:rsidRDefault="00EC0E1E" w:rsidP="003B22D4">
      <w:pPr>
        <w:widowControl w:val="0"/>
        <w:autoSpaceDE w:val="0"/>
        <w:autoSpaceDN w:val="0"/>
        <w:adjustRightInd w:val="0"/>
        <w:spacing w:before="120"/>
        <w:ind w:left="480" w:hanging="480"/>
        <w:rPr>
          <w:noProof/>
          <w:sz w:val="22"/>
          <w:szCs w:val="22"/>
        </w:rPr>
      </w:pPr>
      <w:r w:rsidRPr="007B027A">
        <w:rPr>
          <w:rFonts w:eastAsia="Calibri"/>
          <w:sz w:val="22"/>
          <w:szCs w:val="22"/>
          <w:lang w:eastAsia="en-US"/>
        </w:rPr>
        <w:fldChar w:fldCharType="begin" w:fldLock="1"/>
      </w:r>
      <w:r w:rsidRPr="007B027A">
        <w:rPr>
          <w:rFonts w:eastAsia="Calibri"/>
          <w:sz w:val="22"/>
          <w:szCs w:val="22"/>
          <w:lang w:eastAsia="en-US"/>
        </w:rPr>
        <w:instrText xml:space="preserve">ADDIN Mendeley Bibliography CSL_BIBLIOGRAPHY </w:instrText>
      </w:r>
      <w:r w:rsidRPr="007B027A">
        <w:rPr>
          <w:rFonts w:eastAsia="Calibri"/>
          <w:sz w:val="22"/>
          <w:szCs w:val="22"/>
          <w:lang w:eastAsia="en-US"/>
        </w:rPr>
        <w:fldChar w:fldCharType="separate"/>
      </w:r>
      <w:r w:rsidR="003B22D4" w:rsidRPr="007B027A">
        <w:rPr>
          <w:noProof/>
          <w:sz w:val="22"/>
          <w:szCs w:val="22"/>
        </w:rPr>
        <w:t xml:space="preserve">Abdussamad, Zuchri. 2021. </w:t>
      </w:r>
      <w:r w:rsidR="003B22D4" w:rsidRPr="007B027A">
        <w:rPr>
          <w:i/>
          <w:iCs/>
          <w:noProof/>
          <w:sz w:val="22"/>
          <w:szCs w:val="22"/>
        </w:rPr>
        <w:t>Metode Penelitian Kualitatif</w:t>
      </w:r>
      <w:r w:rsidR="003B22D4" w:rsidRPr="007B027A">
        <w:rPr>
          <w:noProof/>
          <w:sz w:val="22"/>
          <w:szCs w:val="22"/>
        </w:rPr>
        <w:t>. Makassar: CV Syakir Media Press.</w:t>
      </w:r>
    </w:p>
    <w:p w14:paraId="2D9E37F7" w14:textId="425CFA2B" w:rsidR="003B22D4" w:rsidRPr="007B027A" w:rsidRDefault="003B22D4" w:rsidP="003B22D4">
      <w:pPr>
        <w:widowControl w:val="0"/>
        <w:autoSpaceDE w:val="0"/>
        <w:autoSpaceDN w:val="0"/>
        <w:adjustRightInd w:val="0"/>
        <w:spacing w:before="120"/>
        <w:ind w:left="480" w:hanging="480"/>
        <w:rPr>
          <w:noProof/>
          <w:sz w:val="22"/>
          <w:szCs w:val="22"/>
        </w:rPr>
      </w:pPr>
      <w:r w:rsidRPr="007B027A">
        <w:rPr>
          <w:noProof/>
          <w:sz w:val="22"/>
          <w:szCs w:val="22"/>
        </w:rPr>
        <w:t xml:space="preserve">Anggito, Albi, </w:t>
      </w:r>
      <w:r w:rsidR="007B027A">
        <w:rPr>
          <w:noProof/>
          <w:sz w:val="22"/>
          <w:szCs w:val="22"/>
        </w:rPr>
        <w:t>dan</w:t>
      </w:r>
      <w:r w:rsidRPr="007B027A">
        <w:rPr>
          <w:noProof/>
          <w:sz w:val="22"/>
          <w:szCs w:val="22"/>
        </w:rPr>
        <w:t xml:space="preserve"> Johan Setiawan. 2018. </w:t>
      </w:r>
      <w:r w:rsidRPr="007B027A">
        <w:rPr>
          <w:i/>
          <w:iCs/>
          <w:noProof/>
          <w:sz w:val="22"/>
          <w:szCs w:val="22"/>
        </w:rPr>
        <w:t>Metodologi Penelitian Kualitatif</w:t>
      </w:r>
      <w:r w:rsidRPr="007B027A">
        <w:rPr>
          <w:noProof/>
          <w:sz w:val="22"/>
          <w:szCs w:val="22"/>
        </w:rPr>
        <w:t>. Sukabumi, Jawa Barat: CV Jejak (Jejak Publisher).</w:t>
      </w:r>
    </w:p>
    <w:p w14:paraId="29D5D008" w14:textId="42D742A0" w:rsidR="003B22D4" w:rsidRPr="007B027A" w:rsidRDefault="003B22D4" w:rsidP="003B22D4">
      <w:pPr>
        <w:widowControl w:val="0"/>
        <w:autoSpaceDE w:val="0"/>
        <w:autoSpaceDN w:val="0"/>
        <w:adjustRightInd w:val="0"/>
        <w:spacing w:before="120"/>
        <w:ind w:left="480" w:hanging="480"/>
        <w:rPr>
          <w:noProof/>
          <w:sz w:val="22"/>
          <w:szCs w:val="22"/>
        </w:rPr>
      </w:pPr>
      <w:r w:rsidRPr="007B027A">
        <w:rPr>
          <w:noProof/>
          <w:sz w:val="22"/>
          <w:szCs w:val="22"/>
        </w:rPr>
        <w:t xml:space="preserve">Anwar, Rosyida Nurul. 2021. “Pelaksanaan Kampus Mengajar Angkatan 1 Program Merdeka Belajar Kampus Merdeka </w:t>
      </w:r>
      <w:r w:rsidR="007B027A">
        <w:rPr>
          <w:noProof/>
          <w:sz w:val="22"/>
          <w:szCs w:val="22"/>
        </w:rPr>
        <w:t>d</w:t>
      </w:r>
      <w:r w:rsidRPr="007B027A">
        <w:rPr>
          <w:noProof/>
          <w:sz w:val="22"/>
          <w:szCs w:val="22"/>
        </w:rPr>
        <w:t xml:space="preserve">i Sekolah Dasar.” </w:t>
      </w:r>
      <w:r w:rsidRPr="007B027A">
        <w:rPr>
          <w:i/>
          <w:iCs/>
          <w:noProof/>
          <w:sz w:val="22"/>
          <w:szCs w:val="22"/>
        </w:rPr>
        <w:t xml:space="preserve">Jurnal Pendidikan </w:t>
      </w:r>
      <w:r w:rsidR="007B027A">
        <w:rPr>
          <w:i/>
          <w:iCs/>
          <w:noProof/>
          <w:sz w:val="22"/>
          <w:szCs w:val="22"/>
        </w:rPr>
        <w:t>d</w:t>
      </w:r>
      <w:r w:rsidRPr="007B027A">
        <w:rPr>
          <w:i/>
          <w:iCs/>
          <w:noProof/>
          <w:sz w:val="22"/>
          <w:szCs w:val="22"/>
        </w:rPr>
        <w:t>an Kewirausahaan</w:t>
      </w:r>
      <w:r w:rsidRPr="007B027A">
        <w:rPr>
          <w:noProof/>
          <w:sz w:val="22"/>
          <w:szCs w:val="22"/>
        </w:rPr>
        <w:t xml:space="preserve"> 9 (1): 210–19. </w:t>
      </w:r>
      <w:hyperlink r:id="rId16" w:history="1">
        <w:r w:rsidRPr="007B027A">
          <w:rPr>
            <w:rStyle w:val="Hyperlink"/>
            <w:noProof/>
            <w:sz w:val="22"/>
            <w:szCs w:val="22"/>
          </w:rPr>
          <w:t>https://doi.org/10.47668/pkwu.v9i1.221</w:t>
        </w:r>
      </w:hyperlink>
      <w:r w:rsidRPr="007B027A">
        <w:rPr>
          <w:noProof/>
          <w:sz w:val="22"/>
          <w:szCs w:val="22"/>
        </w:rPr>
        <w:t>.</w:t>
      </w:r>
    </w:p>
    <w:p w14:paraId="0A9A7975" w14:textId="5BF2EF90" w:rsidR="003B22D4" w:rsidRPr="007B027A" w:rsidRDefault="003B22D4" w:rsidP="003B22D4">
      <w:pPr>
        <w:widowControl w:val="0"/>
        <w:autoSpaceDE w:val="0"/>
        <w:autoSpaceDN w:val="0"/>
        <w:adjustRightInd w:val="0"/>
        <w:spacing w:before="120"/>
        <w:ind w:left="480" w:hanging="480"/>
        <w:rPr>
          <w:noProof/>
          <w:sz w:val="22"/>
          <w:szCs w:val="22"/>
        </w:rPr>
      </w:pPr>
      <w:r w:rsidRPr="007B027A">
        <w:rPr>
          <w:noProof/>
          <w:sz w:val="22"/>
          <w:szCs w:val="22"/>
        </w:rPr>
        <w:t xml:space="preserve">Azizah, Mar’atul, Safinatul Jariah, </w:t>
      </w:r>
      <w:r w:rsidR="007B027A">
        <w:rPr>
          <w:noProof/>
          <w:sz w:val="22"/>
          <w:szCs w:val="22"/>
        </w:rPr>
        <w:t xml:space="preserve">dan </w:t>
      </w:r>
      <w:r w:rsidRPr="007B027A">
        <w:rPr>
          <w:noProof/>
          <w:sz w:val="22"/>
          <w:szCs w:val="22"/>
        </w:rPr>
        <w:t xml:space="preserve">Andika Aprilianto. 2023. “Pembentukan Karakter Religius Siswa Melalui Pembelajaran Pendidikan Agama Islam </w:t>
      </w:r>
      <w:r w:rsidR="007B027A">
        <w:rPr>
          <w:noProof/>
          <w:sz w:val="22"/>
          <w:szCs w:val="22"/>
        </w:rPr>
        <w:t>d</w:t>
      </w:r>
      <w:r w:rsidRPr="007B027A">
        <w:rPr>
          <w:noProof/>
          <w:sz w:val="22"/>
          <w:szCs w:val="22"/>
        </w:rPr>
        <w:t xml:space="preserve">i Sekolah Menengah Kejuruan.” </w:t>
      </w:r>
      <w:r w:rsidRPr="007B027A">
        <w:rPr>
          <w:i/>
          <w:iCs/>
          <w:noProof/>
          <w:sz w:val="22"/>
          <w:szCs w:val="22"/>
        </w:rPr>
        <w:t xml:space="preserve">Ngaos: Jurnal Pendidikan </w:t>
      </w:r>
      <w:r w:rsidR="007B027A">
        <w:rPr>
          <w:i/>
          <w:iCs/>
          <w:noProof/>
          <w:sz w:val="22"/>
          <w:szCs w:val="22"/>
        </w:rPr>
        <w:t>d</w:t>
      </w:r>
      <w:r w:rsidRPr="007B027A">
        <w:rPr>
          <w:i/>
          <w:iCs/>
          <w:noProof/>
          <w:sz w:val="22"/>
          <w:szCs w:val="22"/>
        </w:rPr>
        <w:t>an Pembelajaran</w:t>
      </w:r>
      <w:r w:rsidRPr="007B027A">
        <w:rPr>
          <w:noProof/>
          <w:sz w:val="22"/>
          <w:szCs w:val="22"/>
        </w:rPr>
        <w:t xml:space="preserve"> 1 (1): 29–45.</w:t>
      </w:r>
      <w:r w:rsidR="0054716E">
        <w:rPr>
          <w:noProof/>
          <w:sz w:val="22"/>
          <w:szCs w:val="22"/>
        </w:rPr>
        <w:t xml:space="preserve"> </w:t>
      </w:r>
      <w:hyperlink r:id="rId17" w:history="1">
        <w:r w:rsidR="0054716E" w:rsidRPr="0054716E">
          <w:rPr>
            <w:rStyle w:val="Hyperlink"/>
            <w:noProof/>
            <w:sz w:val="22"/>
            <w:szCs w:val="22"/>
          </w:rPr>
          <w:t>https://doi.org/10.59373/ngaos.v1i1.2</w:t>
        </w:r>
      </w:hyperlink>
    </w:p>
    <w:p w14:paraId="633239F8" w14:textId="08073446" w:rsidR="003B22D4" w:rsidRPr="007B027A" w:rsidRDefault="003B22D4" w:rsidP="003B22D4">
      <w:pPr>
        <w:widowControl w:val="0"/>
        <w:autoSpaceDE w:val="0"/>
        <w:autoSpaceDN w:val="0"/>
        <w:adjustRightInd w:val="0"/>
        <w:spacing w:before="120"/>
        <w:ind w:left="480" w:hanging="480"/>
        <w:rPr>
          <w:noProof/>
          <w:sz w:val="22"/>
          <w:szCs w:val="22"/>
        </w:rPr>
      </w:pPr>
      <w:r w:rsidRPr="007B027A">
        <w:rPr>
          <w:noProof/>
          <w:sz w:val="22"/>
          <w:szCs w:val="22"/>
        </w:rPr>
        <w:t xml:space="preserve">Damopolii, Muljono, </w:t>
      </w:r>
      <w:r w:rsidR="007B027A">
        <w:rPr>
          <w:noProof/>
          <w:sz w:val="22"/>
          <w:szCs w:val="22"/>
        </w:rPr>
        <w:t>dan</w:t>
      </w:r>
      <w:r w:rsidRPr="007B027A">
        <w:rPr>
          <w:noProof/>
          <w:sz w:val="22"/>
          <w:szCs w:val="22"/>
        </w:rPr>
        <w:t xml:space="preserve"> Muhammad Alqadri Burga. 2023. “The Phenomenon of Punishment at Pesantren in South Sulawesi: An Islamic Law and Islamic Education Approaches.” </w:t>
      </w:r>
      <w:r w:rsidRPr="007B027A">
        <w:rPr>
          <w:i/>
          <w:iCs/>
          <w:noProof/>
          <w:sz w:val="22"/>
          <w:szCs w:val="22"/>
        </w:rPr>
        <w:t xml:space="preserve">Samarah: Jurnal Hukum Keluarga </w:t>
      </w:r>
      <w:r w:rsidR="001C717C">
        <w:rPr>
          <w:i/>
          <w:iCs/>
          <w:noProof/>
          <w:sz w:val="22"/>
          <w:szCs w:val="22"/>
        </w:rPr>
        <w:t>d</w:t>
      </w:r>
      <w:r w:rsidRPr="007B027A">
        <w:rPr>
          <w:i/>
          <w:iCs/>
          <w:noProof/>
          <w:sz w:val="22"/>
          <w:szCs w:val="22"/>
        </w:rPr>
        <w:t>an Hukum Islam</w:t>
      </w:r>
      <w:r w:rsidRPr="007B027A">
        <w:rPr>
          <w:noProof/>
          <w:sz w:val="22"/>
          <w:szCs w:val="22"/>
        </w:rPr>
        <w:t xml:space="preserve"> 7 (3): 1643–60.</w:t>
      </w:r>
      <w:r w:rsidR="0054716E">
        <w:rPr>
          <w:noProof/>
          <w:sz w:val="22"/>
          <w:szCs w:val="22"/>
        </w:rPr>
        <w:t xml:space="preserve"> </w:t>
      </w:r>
      <w:hyperlink r:id="rId18" w:history="1">
        <w:r w:rsidR="0054716E" w:rsidRPr="0054716E">
          <w:rPr>
            <w:rStyle w:val="Hyperlink"/>
            <w:noProof/>
            <w:sz w:val="22"/>
            <w:szCs w:val="22"/>
          </w:rPr>
          <w:t>http://dx.doi.org/10.22373/sjhk.v7i3.18207</w:t>
        </w:r>
      </w:hyperlink>
    </w:p>
    <w:p w14:paraId="18E6CF57" w14:textId="70317009" w:rsidR="003B22D4" w:rsidRPr="007B027A" w:rsidRDefault="003B22D4" w:rsidP="003B22D4">
      <w:pPr>
        <w:widowControl w:val="0"/>
        <w:autoSpaceDE w:val="0"/>
        <w:autoSpaceDN w:val="0"/>
        <w:adjustRightInd w:val="0"/>
        <w:spacing w:before="120"/>
        <w:ind w:left="480" w:hanging="480"/>
        <w:rPr>
          <w:noProof/>
          <w:sz w:val="22"/>
          <w:szCs w:val="22"/>
        </w:rPr>
      </w:pPr>
      <w:r w:rsidRPr="007B027A">
        <w:rPr>
          <w:noProof/>
          <w:sz w:val="22"/>
          <w:szCs w:val="22"/>
        </w:rPr>
        <w:t xml:space="preserve">Dewi, A Erni Ratna, </w:t>
      </w:r>
      <w:r w:rsidR="007B027A">
        <w:rPr>
          <w:noProof/>
          <w:sz w:val="22"/>
          <w:szCs w:val="22"/>
        </w:rPr>
        <w:t>dan</w:t>
      </w:r>
      <w:r w:rsidRPr="007B027A">
        <w:rPr>
          <w:noProof/>
          <w:sz w:val="22"/>
          <w:szCs w:val="22"/>
        </w:rPr>
        <w:t xml:space="preserve"> Hasmirati Hasmirati. 2022. “Pengaruh Kesiapan Siswa </w:t>
      </w:r>
      <w:r w:rsidR="001C717C">
        <w:rPr>
          <w:noProof/>
          <w:sz w:val="22"/>
          <w:szCs w:val="22"/>
        </w:rPr>
        <w:t>d</w:t>
      </w:r>
      <w:r w:rsidRPr="007B027A">
        <w:rPr>
          <w:noProof/>
          <w:sz w:val="22"/>
          <w:szCs w:val="22"/>
        </w:rPr>
        <w:t xml:space="preserve">an Pemanfaatan Teknologi Informasi Komunikasi </w:t>
      </w:r>
      <w:r w:rsidR="001C717C">
        <w:rPr>
          <w:noProof/>
          <w:sz w:val="22"/>
          <w:szCs w:val="22"/>
        </w:rPr>
        <w:t>t</w:t>
      </w:r>
      <w:r w:rsidRPr="007B027A">
        <w:rPr>
          <w:noProof/>
          <w:sz w:val="22"/>
          <w:szCs w:val="22"/>
        </w:rPr>
        <w:t xml:space="preserve">erhadap Kebijakan Merdeka Belajar Menyongsong Era Industri 5.0.” </w:t>
      </w:r>
      <w:r w:rsidRPr="007B027A">
        <w:rPr>
          <w:i/>
          <w:iCs/>
          <w:noProof/>
          <w:sz w:val="22"/>
          <w:szCs w:val="22"/>
        </w:rPr>
        <w:t>Al-Musannif</w:t>
      </w:r>
      <w:r w:rsidRPr="007B027A">
        <w:rPr>
          <w:noProof/>
          <w:sz w:val="22"/>
          <w:szCs w:val="22"/>
        </w:rPr>
        <w:t xml:space="preserve"> 4 (1): 29–42. </w:t>
      </w:r>
      <w:hyperlink r:id="rId19" w:history="1">
        <w:r w:rsidRPr="001C717C">
          <w:rPr>
            <w:rStyle w:val="Hyperlink"/>
            <w:noProof/>
            <w:sz w:val="22"/>
            <w:szCs w:val="22"/>
          </w:rPr>
          <w:t>https://doi.org/10.56324/al-musannif.v4i1.58</w:t>
        </w:r>
      </w:hyperlink>
      <w:r w:rsidRPr="007B027A">
        <w:rPr>
          <w:noProof/>
          <w:sz w:val="22"/>
          <w:szCs w:val="22"/>
        </w:rPr>
        <w:t>.</w:t>
      </w:r>
    </w:p>
    <w:p w14:paraId="69ACF3D3" w14:textId="55AD2F61" w:rsidR="003B22D4" w:rsidRPr="007B027A" w:rsidRDefault="003B22D4" w:rsidP="003B22D4">
      <w:pPr>
        <w:widowControl w:val="0"/>
        <w:autoSpaceDE w:val="0"/>
        <w:autoSpaceDN w:val="0"/>
        <w:adjustRightInd w:val="0"/>
        <w:spacing w:before="120"/>
        <w:ind w:left="480" w:hanging="480"/>
        <w:rPr>
          <w:noProof/>
          <w:sz w:val="22"/>
          <w:szCs w:val="22"/>
        </w:rPr>
      </w:pPr>
      <w:r w:rsidRPr="007B027A">
        <w:rPr>
          <w:noProof/>
          <w:sz w:val="22"/>
          <w:szCs w:val="22"/>
        </w:rPr>
        <w:t xml:space="preserve">Fauziyah, Lia Nurul, Hendrawan Nurcahyo, Lusi Hidayanti, Moch Fajrulsyah Syihabuddin, Dewi Maskulin, </w:t>
      </w:r>
      <w:r w:rsidR="007B027A">
        <w:rPr>
          <w:noProof/>
          <w:sz w:val="22"/>
          <w:szCs w:val="22"/>
        </w:rPr>
        <w:t>dan</w:t>
      </w:r>
      <w:r w:rsidRPr="007B027A">
        <w:rPr>
          <w:noProof/>
          <w:sz w:val="22"/>
          <w:szCs w:val="22"/>
        </w:rPr>
        <w:t xml:space="preserve"> Sri Untari. 2022. “Implementasi Penguatan Pendidikan Karakter </w:t>
      </w:r>
      <w:r w:rsidR="001C717C">
        <w:rPr>
          <w:noProof/>
          <w:sz w:val="22"/>
          <w:szCs w:val="22"/>
        </w:rPr>
        <w:t>p</w:t>
      </w:r>
      <w:r w:rsidRPr="007B027A">
        <w:rPr>
          <w:noProof/>
          <w:sz w:val="22"/>
          <w:szCs w:val="22"/>
        </w:rPr>
        <w:t xml:space="preserve">ada Video Pembelajaran </w:t>
      </w:r>
      <w:r w:rsidR="001C717C">
        <w:rPr>
          <w:noProof/>
          <w:sz w:val="22"/>
          <w:szCs w:val="22"/>
        </w:rPr>
        <w:t>y</w:t>
      </w:r>
      <w:r w:rsidRPr="007B027A">
        <w:rPr>
          <w:noProof/>
          <w:sz w:val="22"/>
          <w:szCs w:val="22"/>
        </w:rPr>
        <w:t xml:space="preserve">ang Dikembangkan </w:t>
      </w:r>
      <w:r w:rsidR="001C717C">
        <w:rPr>
          <w:noProof/>
          <w:sz w:val="22"/>
          <w:szCs w:val="22"/>
        </w:rPr>
        <w:t>o</w:t>
      </w:r>
      <w:r w:rsidRPr="007B027A">
        <w:rPr>
          <w:noProof/>
          <w:sz w:val="22"/>
          <w:szCs w:val="22"/>
        </w:rPr>
        <w:t>leh Guru-</w:t>
      </w:r>
      <w:r w:rsidR="001C717C">
        <w:rPr>
          <w:noProof/>
          <w:sz w:val="22"/>
          <w:szCs w:val="22"/>
        </w:rPr>
        <w:t>g</w:t>
      </w:r>
      <w:r w:rsidRPr="007B027A">
        <w:rPr>
          <w:noProof/>
          <w:sz w:val="22"/>
          <w:szCs w:val="22"/>
        </w:rPr>
        <w:t xml:space="preserve">uru </w:t>
      </w:r>
      <w:r w:rsidR="001C717C">
        <w:rPr>
          <w:noProof/>
          <w:sz w:val="22"/>
          <w:szCs w:val="22"/>
        </w:rPr>
        <w:t>d</w:t>
      </w:r>
      <w:r w:rsidRPr="007B027A">
        <w:rPr>
          <w:noProof/>
          <w:sz w:val="22"/>
          <w:szCs w:val="22"/>
        </w:rPr>
        <w:t xml:space="preserve">i Korwil 1 MKKS SMP Swasta Kota Malang.” </w:t>
      </w:r>
      <w:r w:rsidRPr="007B027A">
        <w:rPr>
          <w:i/>
          <w:iCs/>
          <w:noProof/>
          <w:sz w:val="22"/>
          <w:szCs w:val="22"/>
        </w:rPr>
        <w:t xml:space="preserve">Jurnal Integrasi </w:t>
      </w:r>
      <w:r w:rsidR="001C717C">
        <w:rPr>
          <w:i/>
          <w:iCs/>
          <w:noProof/>
          <w:sz w:val="22"/>
          <w:szCs w:val="22"/>
        </w:rPr>
        <w:t>d</w:t>
      </w:r>
      <w:r w:rsidRPr="007B027A">
        <w:rPr>
          <w:i/>
          <w:iCs/>
          <w:noProof/>
          <w:sz w:val="22"/>
          <w:szCs w:val="22"/>
        </w:rPr>
        <w:t>an Harmoni Inovatif Ilmu-</w:t>
      </w:r>
      <w:r w:rsidR="001C717C">
        <w:rPr>
          <w:i/>
          <w:iCs/>
          <w:noProof/>
          <w:sz w:val="22"/>
          <w:szCs w:val="22"/>
        </w:rPr>
        <w:t>i</w:t>
      </w:r>
      <w:r w:rsidRPr="007B027A">
        <w:rPr>
          <w:i/>
          <w:iCs/>
          <w:noProof/>
          <w:sz w:val="22"/>
          <w:szCs w:val="22"/>
        </w:rPr>
        <w:t>lmu Sosial</w:t>
      </w:r>
      <w:r w:rsidRPr="007B027A">
        <w:rPr>
          <w:noProof/>
          <w:sz w:val="22"/>
          <w:szCs w:val="22"/>
        </w:rPr>
        <w:t xml:space="preserve"> 2 (1): 1–8.</w:t>
      </w:r>
      <w:r w:rsidR="0054716E">
        <w:rPr>
          <w:noProof/>
          <w:sz w:val="22"/>
          <w:szCs w:val="22"/>
        </w:rPr>
        <w:t xml:space="preserve"> </w:t>
      </w:r>
      <w:hyperlink r:id="rId20" w:history="1">
        <w:r w:rsidR="0054716E" w:rsidRPr="0054716E">
          <w:rPr>
            <w:rStyle w:val="Hyperlink"/>
            <w:noProof/>
            <w:sz w:val="22"/>
            <w:szCs w:val="22"/>
          </w:rPr>
          <w:t>https://doi.org/10.17977/um063v2i1p1-8</w:t>
        </w:r>
      </w:hyperlink>
    </w:p>
    <w:p w14:paraId="2B12E0D6" w14:textId="5BEB7FAE" w:rsidR="003B22D4" w:rsidRPr="007B027A" w:rsidRDefault="003B22D4" w:rsidP="003B22D4">
      <w:pPr>
        <w:widowControl w:val="0"/>
        <w:autoSpaceDE w:val="0"/>
        <w:autoSpaceDN w:val="0"/>
        <w:adjustRightInd w:val="0"/>
        <w:spacing w:before="120"/>
        <w:ind w:left="480" w:hanging="480"/>
        <w:rPr>
          <w:noProof/>
          <w:sz w:val="22"/>
          <w:szCs w:val="22"/>
        </w:rPr>
      </w:pPr>
      <w:r w:rsidRPr="007B027A">
        <w:rPr>
          <w:noProof/>
          <w:sz w:val="22"/>
          <w:szCs w:val="22"/>
        </w:rPr>
        <w:t xml:space="preserve">Gusty, Sri, Nurmiati Nurmiati, Muliana Muliana, Oris Krianto Sulaiman, Ni Luh Wiwik Sri Rahayu Ginantra, Melda Agnes Manuhutu, Andriasan Sudarso, Natasya Virginia Leuwo, Apriza Apriza, </w:t>
      </w:r>
      <w:r w:rsidR="007B027A">
        <w:rPr>
          <w:noProof/>
          <w:sz w:val="22"/>
          <w:szCs w:val="22"/>
        </w:rPr>
        <w:t>dan</w:t>
      </w:r>
      <w:r w:rsidRPr="007B027A">
        <w:rPr>
          <w:noProof/>
          <w:sz w:val="22"/>
          <w:szCs w:val="22"/>
        </w:rPr>
        <w:t xml:space="preserve"> Andi Arfan Sahabuddin. 2020. </w:t>
      </w:r>
      <w:r w:rsidRPr="001C717C">
        <w:rPr>
          <w:i/>
          <w:iCs/>
          <w:noProof/>
          <w:sz w:val="22"/>
          <w:szCs w:val="22"/>
        </w:rPr>
        <w:t xml:space="preserve">Belajar Mandiri Pembelajaran Daring </w:t>
      </w:r>
      <w:r w:rsidR="001C717C" w:rsidRPr="001C717C">
        <w:rPr>
          <w:i/>
          <w:iCs/>
          <w:noProof/>
          <w:sz w:val="22"/>
          <w:szCs w:val="22"/>
        </w:rPr>
        <w:t>d</w:t>
      </w:r>
      <w:r w:rsidRPr="001C717C">
        <w:rPr>
          <w:i/>
          <w:iCs/>
          <w:noProof/>
          <w:sz w:val="22"/>
          <w:szCs w:val="22"/>
        </w:rPr>
        <w:t xml:space="preserve">i Tengah Pandemi </w:t>
      </w:r>
      <w:r w:rsidR="007B027A" w:rsidRPr="001C717C">
        <w:rPr>
          <w:i/>
          <w:iCs/>
          <w:noProof/>
          <w:sz w:val="22"/>
          <w:szCs w:val="22"/>
        </w:rPr>
        <w:lastRenderedPageBreak/>
        <w:t>Co</w:t>
      </w:r>
      <w:r w:rsidRPr="001C717C">
        <w:rPr>
          <w:i/>
          <w:iCs/>
          <w:noProof/>
          <w:sz w:val="22"/>
          <w:szCs w:val="22"/>
        </w:rPr>
        <w:t xml:space="preserve">vid-19: Konsep, Strategi, Dampak </w:t>
      </w:r>
      <w:r w:rsidR="001C717C" w:rsidRPr="001C717C">
        <w:rPr>
          <w:i/>
          <w:iCs/>
          <w:noProof/>
          <w:sz w:val="22"/>
          <w:szCs w:val="22"/>
        </w:rPr>
        <w:t>d</w:t>
      </w:r>
      <w:r w:rsidRPr="001C717C">
        <w:rPr>
          <w:i/>
          <w:iCs/>
          <w:noProof/>
          <w:sz w:val="22"/>
          <w:szCs w:val="22"/>
        </w:rPr>
        <w:t>an Tantangan</w:t>
      </w:r>
      <w:r w:rsidRPr="007B027A">
        <w:rPr>
          <w:noProof/>
          <w:sz w:val="22"/>
          <w:szCs w:val="22"/>
        </w:rPr>
        <w:t>. Medan: Yayasan</w:t>
      </w:r>
      <w:r w:rsidR="001C717C" w:rsidRPr="007B027A">
        <w:rPr>
          <w:noProof/>
          <w:sz w:val="22"/>
          <w:szCs w:val="22"/>
        </w:rPr>
        <w:t xml:space="preserve"> Kita Menulis</w:t>
      </w:r>
      <w:r w:rsidRPr="007B027A">
        <w:rPr>
          <w:noProof/>
          <w:sz w:val="22"/>
          <w:szCs w:val="22"/>
        </w:rPr>
        <w:t>.</w:t>
      </w:r>
    </w:p>
    <w:p w14:paraId="0E483CE6" w14:textId="3EB1A3C7" w:rsidR="003B22D4" w:rsidRPr="007B027A" w:rsidRDefault="003B22D4" w:rsidP="003B22D4">
      <w:pPr>
        <w:widowControl w:val="0"/>
        <w:autoSpaceDE w:val="0"/>
        <w:autoSpaceDN w:val="0"/>
        <w:adjustRightInd w:val="0"/>
        <w:spacing w:before="120"/>
        <w:ind w:left="480" w:hanging="480"/>
        <w:rPr>
          <w:noProof/>
          <w:sz w:val="22"/>
          <w:szCs w:val="22"/>
        </w:rPr>
      </w:pPr>
      <w:r w:rsidRPr="007B027A">
        <w:rPr>
          <w:noProof/>
          <w:sz w:val="22"/>
          <w:szCs w:val="22"/>
        </w:rPr>
        <w:t xml:space="preserve">Hawken, Leanne S, K Sandra MacLeod, </w:t>
      </w:r>
      <w:r w:rsidR="007B027A">
        <w:rPr>
          <w:noProof/>
          <w:sz w:val="22"/>
          <w:szCs w:val="22"/>
        </w:rPr>
        <w:t>dan</w:t>
      </w:r>
      <w:r w:rsidRPr="007B027A">
        <w:rPr>
          <w:noProof/>
          <w:sz w:val="22"/>
          <w:szCs w:val="22"/>
        </w:rPr>
        <w:t xml:space="preserve"> Linda Rawlings. 2007. “Effects of the Behavior Education Program (BEP) on Office Discipline Referrals of Elementary School Students.” </w:t>
      </w:r>
      <w:r w:rsidRPr="007B027A">
        <w:rPr>
          <w:i/>
          <w:iCs/>
          <w:noProof/>
          <w:sz w:val="22"/>
          <w:szCs w:val="22"/>
        </w:rPr>
        <w:t>Journal of Positive Behavior Interventions</w:t>
      </w:r>
      <w:r w:rsidRPr="007B027A">
        <w:rPr>
          <w:noProof/>
          <w:sz w:val="22"/>
          <w:szCs w:val="22"/>
        </w:rPr>
        <w:t xml:space="preserve"> 9 (2): 94–101.</w:t>
      </w:r>
      <w:r w:rsidR="0054716E">
        <w:rPr>
          <w:noProof/>
          <w:sz w:val="22"/>
          <w:szCs w:val="22"/>
        </w:rPr>
        <w:t xml:space="preserve"> </w:t>
      </w:r>
      <w:hyperlink r:id="rId21" w:history="1">
        <w:r w:rsidR="0054716E" w:rsidRPr="0054716E">
          <w:rPr>
            <w:rStyle w:val="Hyperlink"/>
            <w:noProof/>
            <w:sz w:val="22"/>
            <w:szCs w:val="22"/>
          </w:rPr>
          <w:t>https://doi.org/10.1177/10983007070090020601</w:t>
        </w:r>
      </w:hyperlink>
    </w:p>
    <w:p w14:paraId="0454FE27" w14:textId="0AA0101F" w:rsidR="003B22D4" w:rsidRPr="007B027A" w:rsidRDefault="003B22D4" w:rsidP="003B22D4">
      <w:pPr>
        <w:widowControl w:val="0"/>
        <w:autoSpaceDE w:val="0"/>
        <w:autoSpaceDN w:val="0"/>
        <w:adjustRightInd w:val="0"/>
        <w:spacing w:before="120"/>
        <w:ind w:left="480" w:hanging="480"/>
        <w:rPr>
          <w:noProof/>
          <w:sz w:val="22"/>
          <w:szCs w:val="22"/>
        </w:rPr>
      </w:pPr>
      <w:r w:rsidRPr="007B027A">
        <w:rPr>
          <w:noProof/>
          <w:sz w:val="22"/>
          <w:szCs w:val="22"/>
        </w:rPr>
        <w:t xml:space="preserve">Hendayani, Meti. 2019. “Problematika Pengembangan Karakter Peserta Didik </w:t>
      </w:r>
      <w:r w:rsidR="001C717C">
        <w:rPr>
          <w:noProof/>
          <w:sz w:val="22"/>
          <w:szCs w:val="22"/>
        </w:rPr>
        <w:t>d</w:t>
      </w:r>
      <w:r w:rsidRPr="007B027A">
        <w:rPr>
          <w:noProof/>
          <w:sz w:val="22"/>
          <w:szCs w:val="22"/>
        </w:rPr>
        <w:t xml:space="preserve">i Era 4.0.” </w:t>
      </w:r>
      <w:r w:rsidRPr="007B027A">
        <w:rPr>
          <w:i/>
          <w:iCs/>
          <w:noProof/>
          <w:sz w:val="22"/>
          <w:szCs w:val="22"/>
        </w:rPr>
        <w:t>Jurnal Penelitian Pendidikan Islam</w:t>
      </w:r>
      <w:r w:rsidRPr="007B027A">
        <w:rPr>
          <w:noProof/>
          <w:sz w:val="22"/>
          <w:szCs w:val="22"/>
        </w:rPr>
        <w:t xml:space="preserve"> 7 (2): 183.</w:t>
      </w:r>
      <w:r w:rsidR="0054716E">
        <w:rPr>
          <w:noProof/>
          <w:sz w:val="22"/>
          <w:szCs w:val="22"/>
        </w:rPr>
        <w:t xml:space="preserve"> </w:t>
      </w:r>
      <w:hyperlink r:id="rId22" w:history="1">
        <w:r w:rsidR="0054716E" w:rsidRPr="0054716E">
          <w:rPr>
            <w:rStyle w:val="Hyperlink"/>
            <w:noProof/>
            <w:sz w:val="22"/>
            <w:szCs w:val="22"/>
          </w:rPr>
          <w:t>https://doi.org/10.36667/jppi.v7i2.368</w:t>
        </w:r>
      </w:hyperlink>
    </w:p>
    <w:p w14:paraId="4BA6D34B" w14:textId="5665792C" w:rsidR="003B22D4" w:rsidRPr="007B027A" w:rsidRDefault="003B22D4" w:rsidP="003B22D4">
      <w:pPr>
        <w:widowControl w:val="0"/>
        <w:autoSpaceDE w:val="0"/>
        <w:autoSpaceDN w:val="0"/>
        <w:adjustRightInd w:val="0"/>
        <w:spacing w:before="120"/>
        <w:ind w:left="480" w:hanging="480"/>
        <w:rPr>
          <w:noProof/>
          <w:sz w:val="22"/>
          <w:szCs w:val="22"/>
        </w:rPr>
      </w:pPr>
      <w:r w:rsidRPr="007B027A">
        <w:rPr>
          <w:noProof/>
          <w:sz w:val="22"/>
          <w:szCs w:val="22"/>
        </w:rPr>
        <w:t xml:space="preserve">Ibrahim, Muhammad Buchori, Fifian Permata Sari, Lalu Puji Indra Kharisma, Indra Kertati, Putu Artawan, I Gede Iwan Sudipa, Peran Simanihuruk, Gusti Rusmayadi, Mas’ud Muhammadiah, </w:t>
      </w:r>
      <w:r w:rsidR="007B027A">
        <w:rPr>
          <w:noProof/>
          <w:sz w:val="22"/>
          <w:szCs w:val="22"/>
        </w:rPr>
        <w:t>dan</w:t>
      </w:r>
      <w:r w:rsidRPr="007B027A">
        <w:rPr>
          <w:noProof/>
          <w:sz w:val="22"/>
          <w:szCs w:val="22"/>
        </w:rPr>
        <w:t xml:space="preserve"> Eko Nursanty. 2023. </w:t>
      </w:r>
      <w:r w:rsidRPr="007B027A">
        <w:rPr>
          <w:i/>
          <w:iCs/>
          <w:noProof/>
          <w:sz w:val="22"/>
          <w:szCs w:val="22"/>
        </w:rPr>
        <w:t>Metode Penelitian Berbagai Bidang Keilmuan (Panduan &amp; Referensi)</w:t>
      </w:r>
      <w:r w:rsidRPr="007B027A">
        <w:rPr>
          <w:noProof/>
          <w:sz w:val="22"/>
          <w:szCs w:val="22"/>
        </w:rPr>
        <w:t>. Jambi: PT. Sonpedia Publishing Indonesia.</w:t>
      </w:r>
    </w:p>
    <w:p w14:paraId="5A04B5C4" w14:textId="53D63A76" w:rsidR="003B22D4" w:rsidRPr="007B027A" w:rsidRDefault="003B22D4" w:rsidP="003B22D4">
      <w:pPr>
        <w:widowControl w:val="0"/>
        <w:autoSpaceDE w:val="0"/>
        <w:autoSpaceDN w:val="0"/>
        <w:adjustRightInd w:val="0"/>
        <w:spacing w:before="120"/>
        <w:ind w:left="480" w:hanging="480"/>
        <w:rPr>
          <w:noProof/>
          <w:sz w:val="22"/>
          <w:szCs w:val="22"/>
        </w:rPr>
      </w:pPr>
      <w:r w:rsidRPr="007B027A">
        <w:rPr>
          <w:noProof/>
          <w:sz w:val="22"/>
          <w:szCs w:val="22"/>
        </w:rPr>
        <w:t xml:space="preserve">Kartika, Ika, </w:t>
      </w:r>
      <w:r w:rsidR="007B027A">
        <w:rPr>
          <w:noProof/>
          <w:sz w:val="22"/>
          <w:szCs w:val="22"/>
        </w:rPr>
        <w:t>dan</w:t>
      </w:r>
      <w:r w:rsidRPr="007B027A">
        <w:rPr>
          <w:noProof/>
          <w:sz w:val="22"/>
          <w:szCs w:val="22"/>
        </w:rPr>
        <w:t xml:space="preserve"> Opan Arifudin. 2024. “Strategi Guru Pendidikan Agama Islam (</w:t>
      </w:r>
      <w:r w:rsidR="001C717C" w:rsidRPr="007B027A">
        <w:rPr>
          <w:noProof/>
          <w:sz w:val="22"/>
          <w:szCs w:val="22"/>
        </w:rPr>
        <w:t>PAI</w:t>
      </w:r>
      <w:r w:rsidRPr="007B027A">
        <w:rPr>
          <w:noProof/>
          <w:sz w:val="22"/>
          <w:szCs w:val="22"/>
        </w:rPr>
        <w:t xml:space="preserve">) </w:t>
      </w:r>
      <w:r w:rsidR="001C717C">
        <w:rPr>
          <w:noProof/>
          <w:sz w:val="22"/>
          <w:szCs w:val="22"/>
        </w:rPr>
        <w:t>d</w:t>
      </w:r>
      <w:r w:rsidRPr="007B027A">
        <w:rPr>
          <w:noProof/>
          <w:sz w:val="22"/>
          <w:szCs w:val="22"/>
        </w:rPr>
        <w:t xml:space="preserve">alam Mengatasi Kesulitan Belajar Siswa </w:t>
      </w:r>
      <w:r w:rsidR="001C717C">
        <w:rPr>
          <w:noProof/>
          <w:sz w:val="22"/>
          <w:szCs w:val="22"/>
        </w:rPr>
        <w:t>d</w:t>
      </w:r>
      <w:r w:rsidRPr="007B027A">
        <w:rPr>
          <w:noProof/>
          <w:sz w:val="22"/>
          <w:szCs w:val="22"/>
        </w:rPr>
        <w:t xml:space="preserve">i Sekolah Dasar.” </w:t>
      </w:r>
      <w:r w:rsidRPr="007B027A">
        <w:rPr>
          <w:i/>
          <w:iCs/>
          <w:noProof/>
          <w:sz w:val="22"/>
          <w:szCs w:val="22"/>
        </w:rPr>
        <w:t xml:space="preserve">Jurnal Al-Amar: Ekonomi Syariah, Perbankan Syariah, Agama Islam, Manajemen </w:t>
      </w:r>
      <w:r w:rsidR="00764F99">
        <w:rPr>
          <w:i/>
          <w:iCs/>
          <w:noProof/>
          <w:sz w:val="22"/>
          <w:szCs w:val="22"/>
        </w:rPr>
        <w:t>d</w:t>
      </w:r>
      <w:r w:rsidRPr="007B027A">
        <w:rPr>
          <w:i/>
          <w:iCs/>
          <w:noProof/>
          <w:sz w:val="22"/>
          <w:szCs w:val="22"/>
        </w:rPr>
        <w:t>an Pendidikan</w:t>
      </w:r>
      <w:r w:rsidRPr="007B027A">
        <w:rPr>
          <w:noProof/>
          <w:sz w:val="22"/>
          <w:szCs w:val="22"/>
        </w:rPr>
        <w:t xml:space="preserve"> 5 (2): 171–87.</w:t>
      </w:r>
      <w:r w:rsidR="00764F99">
        <w:rPr>
          <w:noProof/>
          <w:sz w:val="22"/>
          <w:szCs w:val="22"/>
        </w:rPr>
        <w:t xml:space="preserve"> </w:t>
      </w:r>
      <w:hyperlink r:id="rId23" w:history="1">
        <w:r w:rsidR="00764F99" w:rsidRPr="00764F99">
          <w:rPr>
            <w:rStyle w:val="Hyperlink"/>
            <w:noProof/>
            <w:sz w:val="22"/>
            <w:szCs w:val="22"/>
          </w:rPr>
          <w:t>http://ojs-steialamar.org/index.php/JAA/article/view/172</w:t>
        </w:r>
      </w:hyperlink>
    </w:p>
    <w:p w14:paraId="01BE1206" w14:textId="39BB94F0" w:rsidR="003B22D4" w:rsidRPr="007B027A" w:rsidRDefault="003B22D4" w:rsidP="003B22D4">
      <w:pPr>
        <w:widowControl w:val="0"/>
        <w:autoSpaceDE w:val="0"/>
        <w:autoSpaceDN w:val="0"/>
        <w:adjustRightInd w:val="0"/>
        <w:spacing w:before="120"/>
        <w:ind w:left="480" w:hanging="480"/>
        <w:rPr>
          <w:noProof/>
          <w:sz w:val="22"/>
          <w:szCs w:val="22"/>
        </w:rPr>
      </w:pPr>
      <w:r w:rsidRPr="007B027A">
        <w:rPr>
          <w:noProof/>
          <w:sz w:val="22"/>
          <w:szCs w:val="22"/>
        </w:rPr>
        <w:t xml:space="preserve">Khotimah, Nurafni Rahayu, Riswanto Riswanto, </w:t>
      </w:r>
      <w:r w:rsidR="007B027A">
        <w:rPr>
          <w:noProof/>
          <w:sz w:val="22"/>
          <w:szCs w:val="22"/>
        </w:rPr>
        <w:t>dan</w:t>
      </w:r>
      <w:r w:rsidRPr="007B027A">
        <w:rPr>
          <w:noProof/>
          <w:sz w:val="22"/>
          <w:szCs w:val="22"/>
        </w:rPr>
        <w:t xml:space="preserve"> Udayati Udayati. 2021. “Pelaksanaan Program Kampus Mengajar </w:t>
      </w:r>
      <w:r w:rsidR="001C717C">
        <w:rPr>
          <w:noProof/>
          <w:sz w:val="22"/>
          <w:szCs w:val="22"/>
        </w:rPr>
        <w:t>d</w:t>
      </w:r>
      <w:r w:rsidRPr="007B027A">
        <w:rPr>
          <w:noProof/>
          <w:sz w:val="22"/>
          <w:szCs w:val="22"/>
        </w:rPr>
        <w:t xml:space="preserve">i SD Negeri 014 Palembang Sumatera Selatan.” </w:t>
      </w:r>
      <w:r w:rsidR="001C717C" w:rsidRPr="007B027A">
        <w:rPr>
          <w:i/>
          <w:iCs/>
          <w:noProof/>
          <w:sz w:val="22"/>
          <w:szCs w:val="22"/>
        </w:rPr>
        <w:t>Sinar Sang Surya</w:t>
      </w:r>
      <w:r w:rsidRPr="007B027A">
        <w:rPr>
          <w:i/>
          <w:iCs/>
          <w:noProof/>
          <w:sz w:val="22"/>
          <w:szCs w:val="22"/>
        </w:rPr>
        <w:t>: Jurnal Pusat Pengabdian Kepada Masyarakat</w:t>
      </w:r>
      <w:r w:rsidRPr="007B027A">
        <w:rPr>
          <w:noProof/>
          <w:sz w:val="22"/>
          <w:szCs w:val="22"/>
        </w:rPr>
        <w:t xml:space="preserve"> 5 (2): 195–204.</w:t>
      </w:r>
      <w:r w:rsidR="00764F99">
        <w:rPr>
          <w:noProof/>
          <w:sz w:val="22"/>
          <w:szCs w:val="22"/>
        </w:rPr>
        <w:t xml:space="preserve"> </w:t>
      </w:r>
      <w:hyperlink r:id="rId24" w:history="1">
        <w:r w:rsidR="00764F99" w:rsidRPr="00764F99">
          <w:rPr>
            <w:rStyle w:val="Hyperlink"/>
            <w:noProof/>
            <w:sz w:val="22"/>
            <w:szCs w:val="22"/>
          </w:rPr>
          <w:t>https://ojs.ummetro.ac.id/index.php/sinarsangsurya/article/view/1700</w:t>
        </w:r>
      </w:hyperlink>
    </w:p>
    <w:p w14:paraId="73C62048" w14:textId="4E828E6F" w:rsidR="003B22D4" w:rsidRPr="007B027A" w:rsidRDefault="003B22D4" w:rsidP="003B22D4">
      <w:pPr>
        <w:widowControl w:val="0"/>
        <w:autoSpaceDE w:val="0"/>
        <w:autoSpaceDN w:val="0"/>
        <w:adjustRightInd w:val="0"/>
        <w:spacing w:before="120"/>
        <w:ind w:left="480" w:hanging="480"/>
        <w:rPr>
          <w:noProof/>
          <w:sz w:val="22"/>
          <w:szCs w:val="22"/>
        </w:rPr>
      </w:pPr>
      <w:r w:rsidRPr="007B027A">
        <w:rPr>
          <w:noProof/>
          <w:sz w:val="22"/>
          <w:szCs w:val="22"/>
        </w:rPr>
        <w:t xml:space="preserve">Laksana, Sigit Dwi. 2021. “Pentingnya Pendidikan Karakter </w:t>
      </w:r>
      <w:r w:rsidR="001C717C">
        <w:rPr>
          <w:noProof/>
          <w:sz w:val="22"/>
          <w:szCs w:val="22"/>
        </w:rPr>
        <w:t>d</w:t>
      </w:r>
      <w:r w:rsidRPr="007B027A">
        <w:rPr>
          <w:noProof/>
          <w:sz w:val="22"/>
          <w:szCs w:val="22"/>
        </w:rPr>
        <w:t xml:space="preserve">alam Menghadapi Teknologi Pendidikan Abad 21.” </w:t>
      </w:r>
      <w:r w:rsidRPr="007B027A">
        <w:rPr>
          <w:i/>
          <w:iCs/>
          <w:noProof/>
          <w:sz w:val="22"/>
          <w:szCs w:val="22"/>
        </w:rPr>
        <w:t>Jurnal Teknologi Pembelajaran</w:t>
      </w:r>
      <w:r w:rsidRPr="007B027A">
        <w:rPr>
          <w:noProof/>
          <w:sz w:val="22"/>
          <w:szCs w:val="22"/>
        </w:rPr>
        <w:t xml:space="preserve"> 1 (01): 14–22. </w:t>
      </w:r>
      <w:hyperlink r:id="rId25" w:history="1">
        <w:r w:rsidRPr="001C717C">
          <w:rPr>
            <w:rStyle w:val="Hyperlink"/>
            <w:noProof/>
            <w:sz w:val="22"/>
            <w:szCs w:val="22"/>
          </w:rPr>
          <w:t>https://doi.org/10.25217/jtep.v1i01.1289</w:t>
        </w:r>
      </w:hyperlink>
      <w:r w:rsidRPr="007B027A">
        <w:rPr>
          <w:noProof/>
          <w:sz w:val="22"/>
          <w:szCs w:val="22"/>
        </w:rPr>
        <w:t>.</w:t>
      </w:r>
    </w:p>
    <w:p w14:paraId="12D15B87" w14:textId="5E47E7C0" w:rsidR="003B22D4" w:rsidRPr="007B027A" w:rsidRDefault="003B22D4" w:rsidP="003B22D4">
      <w:pPr>
        <w:widowControl w:val="0"/>
        <w:autoSpaceDE w:val="0"/>
        <w:autoSpaceDN w:val="0"/>
        <w:adjustRightInd w:val="0"/>
        <w:spacing w:before="120"/>
        <w:ind w:left="480" w:hanging="480"/>
        <w:rPr>
          <w:noProof/>
          <w:sz w:val="22"/>
          <w:szCs w:val="22"/>
        </w:rPr>
      </w:pPr>
      <w:r w:rsidRPr="007B027A">
        <w:rPr>
          <w:noProof/>
          <w:sz w:val="22"/>
          <w:szCs w:val="22"/>
        </w:rPr>
        <w:t xml:space="preserve">Matanari, Christine, Rumiris Lumban Gaol, </w:t>
      </w:r>
      <w:r w:rsidR="007B027A">
        <w:rPr>
          <w:noProof/>
          <w:sz w:val="22"/>
          <w:szCs w:val="22"/>
        </w:rPr>
        <w:t>dan</w:t>
      </w:r>
      <w:r w:rsidRPr="007B027A">
        <w:rPr>
          <w:noProof/>
          <w:sz w:val="22"/>
          <w:szCs w:val="22"/>
        </w:rPr>
        <w:t xml:space="preserve"> Ester Simarmata. 2020. “Hubungan Pendidikan Karakter Terhadap Perkembangan Sosial Anak Sekolah Dasar.” </w:t>
      </w:r>
      <w:r w:rsidRPr="007B027A">
        <w:rPr>
          <w:i/>
          <w:iCs/>
          <w:noProof/>
          <w:sz w:val="22"/>
          <w:szCs w:val="22"/>
        </w:rPr>
        <w:t>Jurnal Educatio FKIP UNMA</w:t>
      </w:r>
      <w:r w:rsidRPr="007B027A">
        <w:rPr>
          <w:noProof/>
          <w:sz w:val="22"/>
          <w:szCs w:val="22"/>
        </w:rPr>
        <w:t xml:space="preserve"> 6 (2): 294–300. </w:t>
      </w:r>
      <w:hyperlink r:id="rId26" w:history="1">
        <w:r w:rsidRPr="001C717C">
          <w:rPr>
            <w:rStyle w:val="Hyperlink"/>
            <w:noProof/>
            <w:sz w:val="22"/>
            <w:szCs w:val="22"/>
          </w:rPr>
          <w:t>https://doi.org/10.31949/educatio.v6i2.435</w:t>
        </w:r>
      </w:hyperlink>
      <w:r w:rsidRPr="007B027A">
        <w:rPr>
          <w:noProof/>
          <w:sz w:val="22"/>
          <w:szCs w:val="22"/>
        </w:rPr>
        <w:t>.</w:t>
      </w:r>
    </w:p>
    <w:p w14:paraId="04B10DB5" w14:textId="1B5442D8" w:rsidR="003B22D4" w:rsidRPr="007B027A" w:rsidRDefault="003B22D4" w:rsidP="003B22D4">
      <w:pPr>
        <w:widowControl w:val="0"/>
        <w:autoSpaceDE w:val="0"/>
        <w:autoSpaceDN w:val="0"/>
        <w:adjustRightInd w:val="0"/>
        <w:spacing w:before="120"/>
        <w:ind w:left="480" w:hanging="480"/>
        <w:rPr>
          <w:noProof/>
          <w:sz w:val="22"/>
          <w:szCs w:val="22"/>
        </w:rPr>
      </w:pPr>
      <w:r w:rsidRPr="007B027A">
        <w:rPr>
          <w:noProof/>
          <w:sz w:val="22"/>
          <w:szCs w:val="22"/>
        </w:rPr>
        <w:t xml:space="preserve">Muammar, Muammar, </w:t>
      </w:r>
      <w:r w:rsidR="007B027A">
        <w:rPr>
          <w:noProof/>
          <w:sz w:val="22"/>
          <w:szCs w:val="22"/>
        </w:rPr>
        <w:t>dan</w:t>
      </w:r>
      <w:r w:rsidRPr="007B027A">
        <w:rPr>
          <w:noProof/>
          <w:sz w:val="22"/>
          <w:szCs w:val="22"/>
        </w:rPr>
        <w:t xml:space="preserve"> Suhartina Suhartina. 2018. “Media Pembelajaran Berbasis Teknologi Informasi </w:t>
      </w:r>
      <w:r w:rsidR="001C717C">
        <w:rPr>
          <w:noProof/>
          <w:sz w:val="22"/>
          <w:szCs w:val="22"/>
        </w:rPr>
        <w:t>d</w:t>
      </w:r>
      <w:r w:rsidRPr="007B027A">
        <w:rPr>
          <w:noProof/>
          <w:sz w:val="22"/>
          <w:szCs w:val="22"/>
        </w:rPr>
        <w:t xml:space="preserve">alam Meningkatkan Minat Belajar Akidah Akhlak.” </w:t>
      </w:r>
      <w:r w:rsidRPr="007B027A">
        <w:rPr>
          <w:i/>
          <w:iCs/>
          <w:noProof/>
          <w:sz w:val="22"/>
          <w:szCs w:val="22"/>
        </w:rPr>
        <w:t>Kuriositas</w:t>
      </w:r>
      <w:r w:rsidRPr="007B027A">
        <w:rPr>
          <w:noProof/>
          <w:sz w:val="22"/>
          <w:szCs w:val="22"/>
        </w:rPr>
        <w:t>, 176–88.</w:t>
      </w:r>
      <w:r w:rsidR="00764F99">
        <w:rPr>
          <w:noProof/>
          <w:sz w:val="22"/>
          <w:szCs w:val="22"/>
        </w:rPr>
        <w:t xml:space="preserve"> </w:t>
      </w:r>
      <w:hyperlink r:id="rId27" w:history="1">
        <w:r w:rsidR="00764F99" w:rsidRPr="00764F99">
          <w:rPr>
            <w:rStyle w:val="Hyperlink"/>
            <w:noProof/>
            <w:sz w:val="22"/>
            <w:szCs w:val="22"/>
          </w:rPr>
          <w:t>https://doi.org/10.35905/kur.v11i2.728</w:t>
        </w:r>
      </w:hyperlink>
    </w:p>
    <w:p w14:paraId="17678D0F" w14:textId="68493394" w:rsidR="003B22D4" w:rsidRPr="007B027A" w:rsidRDefault="003B22D4" w:rsidP="003B22D4">
      <w:pPr>
        <w:widowControl w:val="0"/>
        <w:autoSpaceDE w:val="0"/>
        <w:autoSpaceDN w:val="0"/>
        <w:adjustRightInd w:val="0"/>
        <w:spacing w:before="120"/>
        <w:ind w:left="480" w:hanging="480"/>
        <w:rPr>
          <w:noProof/>
          <w:sz w:val="22"/>
          <w:szCs w:val="22"/>
        </w:rPr>
      </w:pPr>
      <w:r w:rsidRPr="007B027A">
        <w:rPr>
          <w:noProof/>
          <w:sz w:val="22"/>
          <w:szCs w:val="22"/>
        </w:rPr>
        <w:t xml:space="preserve">Muassomah, Muassomah, Irwan Abdullah, Umdatul Hasanah, Dalmeri Dalmeri, Adison Adrianus Sihombing, </w:t>
      </w:r>
      <w:r w:rsidR="007B027A">
        <w:rPr>
          <w:noProof/>
          <w:sz w:val="22"/>
          <w:szCs w:val="22"/>
        </w:rPr>
        <w:t>dan</w:t>
      </w:r>
      <w:r w:rsidRPr="007B027A">
        <w:rPr>
          <w:noProof/>
          <w:sz w:val="22"/>
          <w:szCs w:val="22"/>
        </w:rPr>
        <w:t xml:space="preserve"> Luis Rodrigo. 2022. “The Academic Demoralization of Students in Online Learning during the COVID-19 Pandemic.” In </w:t>
      </w:r>
      <w:r w:rsidRPr="007B027A">
        <w:rPr>
          <w:i/>
          <w:iCs/>
          <w:noProof/>
          <w:sz w:val="22"/>
          <w:szCs w:val="22"/>
        </w:rPr>
        <w:t>Frontiers in Education</w:t>
      </w:r>
      <w:r w:rsidRPr="007B027A">
        <w:rPr>
          <w:noProof/>
          <w:sz w:val="22"/>
          <w:szCs w:val="22"/>
        </w:rPr>
        <w:t>, 7:888393. Frontiers Media SA.</w:t>
      </w:r>
      <w:r w:rsidR="00764F99">
        <w:rPr>
          <w:noProof/>
          <w:sz w:val="22"/>
          <w:szCs w:val="22"/>
        </w:rPr>
        <w:t xml:space="preserve"> </w:t>
      </w:r>
      <w:hyperlink r:id="rId28" w:history="1">
        <w:r w:rsidR="00764F99" w:rsidRPr="00764F99">
          <w:rPr>
            <w:rStyle w:val="Hyperlink"/>
            <w:noProof/>
            <w:sz w:val="22"/>
            <w:szCs w:val="22"/>
          </w:rPr>
          <w:t>https://doi.org/10.3389/feduc.2022.888393</w:t>
        </w:r>
      </w:hyperlink>
    </w:p>
    <w:p w14:paraId="7A9B23AE" w14:textId="396512B4" w:rsidR="003B22D4" w:rsidRPr="007B027A" w:rsidRDefault="003B22D4" w:rsidP="003B22D4">
      <w:pPr>
        <w:widowControl w:val="0"/>
        <w:autoSpaceDE w:val="0"/>
        <w:autoSpaceDN w:val="0"/>
        <w:adjustRightInd w:val="0"/>
        <w:spacing w:before="120"/>
        <w:ind w:left="480" w:hanging="480"/>
        <w:rPr>
          <w:noProof/>
          <w:sz w:val="22"/>
          <w:szCs w:val="22"/>
        </w:rPr>
      </w:pPr>
      <w:r w:rsidRPr="007B027A">
        <w:rPr>
          <w:noProof/>
          <w:sz w:val="22"/>
          <w:szCs w:val="22"/>
        </w:rPr>
        <w:t xml:space="preserve">Norianda, Nindiya, Jagad Aditya Dewantara, </w:t>
      </w:r>
      <w:r w:rsidR="007B027A">
        <w:rPr>
          <w:noProof/>
          <w:sz w:val="22"/>
          <w:szCs w:val="22"/>
        </w:rPr>
        <w:t>dan</w:t>
      </w:r>
      <w:r w:rsidRPr="007B027A">
        <w:rPr>
          <w:noProof/>
          <w:sz w:val="22"/>
          <w:szCs w:val="22"/>
        </w:rPr>
        <w:t xml:space="preserve"> Sulistyarini Sulistyarini. 2021. “Internalisasi Nilai </w:t>
      </w:r>
      <w:r w:rsidR="007B027A">
        <w:rPr>
          <w:noProof/>
          <w:sz w:val="22"/>
          <w:szCs w:val="22"/>
        </w:rPr>
        <w:t>dan</w:t>
      </w:r>
      <w:r w:rsidRPr="007B027A">
        <w:rPr>
          <w:noProof/>
          <w:sz w:val="22"/>
          <w:szCs w:val="22"/>
        </w:rPr>
        <w:t xml:space="preserve"> Karakter Melalui Budaya Sekolah (Studi Budaya Sekolah Jumat Berkah).” </w:t>
      </w:r>
      <w:r w:rsidRPr="007B027A">
        <w:rPr>
          <w:i/>
          <w:iCs/>
          <w:noProof/>
          <w:sz w:val="22"/>
          <w:szCs w:val="22"/>
        </w:rPr>
        <w:t xml:space="preserve">WASKITA: Jurnal Pendidikan Nilai </w:t>
      </w:r>
      <w:r w:rsidR="001C717C">
        <w:rPr>
          <w:i/>
          <w:iCs/>
          <w:noProof/>
          <w:sz w:val="22"/>
          <w:szCs w:val="22"/>
        </w:rPr>
        <w:t>d</w:t>
      </w:r>
      <w:r w:rsidRPr="007B027A">
        <w:rPr>
          <w:i/>
          <w:iCs/>
          <w:noProof/>
          <w:sz w:val="22"/>
          <w:szCs w:val="22"/>
        </w:rPr>
        <w:t>an Pembangunan Karakter</w:t>
      </w:r>
      <w:r w:rsidRPr="007B027A">
        <w:rPr>
          <w:noProof/>
          <w:sz w:val="22"/>
          <w:szCs w:val="22"/>
        </w:rPr>
        <w:t xml:space="preserve"> 5 (1): 45–57. </w:t>
      </w:r>
      <w:hyperlink r:id="rId29" w:history="1">
        <w:r w:rsidRPr="001C717C">
          <w:rPr>
            <w:rStyle w:val="Hyperlink"/>
            <w:noProof/>
            <w:sz w:val="22"/>
            <w:szCs w:val="22"/>
          </w:rPr>
          <w:t>https://doi.org/10.21776/ub.waskita.2021.005.01.4</w:t>
        </w:r>
      </w:hyperlink>
      <w:r w:rsidRPr="007B027A">
        <w:rPr>
          <w:noProof/>
          <w:sz w:val="22"/>
          <w:szCs w:val="22"/>
        </w:rPr>
        <w:t>.</w:t>
      </w:r>
    </w:p>
    <w:p w14:paraId="2CB4C2FF" w14:textId="15A36CB1" w:rsidR="003B22D4" w:rsidRPr="007B027A" w:rsidRDefault="003B22D4" w:rsidP="003B22D4">
      <w:pPr>
        <w:widowControl w:val="0"/>
        <w:autoSpaceDE w:val="0"/>
        <w:autoSpaceDN w:val="0"/>
        <w:adjustRightInd w:val="0"/>
        <w:spacing w:before="120"/>
        <w:ind w:left="480" w:hanging="480"/>
        <w:rPr>
          <w:noProof/>
          <w:sz w:val="22"/>
          <w:szCs w:val="22"/>
        </w:rPr>
      </w:pPr>
      <w:r w:rsidRPr="007B027A">
        <w:rPr>
          <w:noProof/>
          <w:sz w:val="22"/>
          <w:szCs w:val="22"/>
        </w:rPr>
        <w:t xml:space="preserve">Nugraha, Dwi Cahya Astriya, Diah Priharsari, Ismiarta Aknuranda, Dewi Yanti Liliana, Noveria Anggraeni Fiaji, Buce Trias Hanggara, M Gilvy Langgawan Putra, Indira Putri Hendini, I Gede Surya Rahayuda, </w:t>
      </w:r>
      <w:r w:rsidR="007B027A">
        <w:rPr>
          <w:noProof/>
          <w:sz w:val="22"/>
          <w:szCs w:val="22"/>
        </w:rPr>
        <w:t>dan</w:t>
      </w:r>
      <w:r w:rsidRPr="007B027A">
        <w:rPr>
          <w:noProof/>
          <w:sz w:val="22"/>
          <w:szCs w:val="22"/>
        </w:rPr>
        <w:t xml:space="preserve"> Prima Zulvarina. 2021. “Bantuan Kuota Internet </w:t>
      </w:r>
      <w:r w:rsidR="001C717C">
        <w:rPr>
          <w:noProof/>
          <w:sz w:val="22"/>
          <w:szCs w:val="22"/>
        </w:rPr>
        <w:t>u</w:t>
      </w:r>
      <w:r w:rsidRPr="007B027A">
        <w:rPr>
          <w:noProof/>
          <w:sz w:val="22"/>
          <w:szCs w:val="22"/>
        </w:rPr>
        <w:t xml:space="preserve">ntuk Pendidikan </w:t>
      </w:r>
      <w:r w:rsidR="001C717C">
        <w:rPr>
          <w:noProof/>
          <w:sz w:val="22"/>
          <w:szCs w:val="22"/>
        </w:rPr>
        <w:t>d</w:t>
      </w:r>
      <w:r w:rsidRPr="007B027A">
        <w:rPr>
          <w:noProof/>
          <w:sz w:val="22"/>
          <w:szCs w:val="22"/>
        </w:rPr>
        <w:t xml:space="preserve">ari Pemerintah Indonesia: Sejauh Apa Manfaatnya.” </w:t>
      </w:r>
      <w:r w:rsidRPr="007B027A">
        <w:rPr>
          <w:i/>
          <w:iCs/>
          <w:noProof/>
          <w:sz w:val="22"/>
          <w:szCs w:val="22"/>
        </w:rPr>
        <w:t>Jurnal Sistem Informasi, Teknologi Informasi, Dan Edukasi Sistem Informasi</w:t>
      </w:r>
      <w:r w:rsidRPr="007B027A">
        <w:rPr>
          <w:noProof/>
          <w:sz w:val="22"/>
          <w:szCs w:val="22"/>
        </w:rPr>
        <w:t xml:space="preserve"> 1 (2): 70–80.</w:t>
      </w:r>
      <w:r w:rsidR="00764F99">
        <w:rPr>
          <w:noProof/>
          <w:sz w:val="22"/>
          <w:szCs w:val="22"/>
        </w:rPr>
        <w:t xml:space="preserve"> </w:t>
      </w:r>
      <w:hyperlink r:id="rId30" w:history="1">
        <w:r w:rsidR="00764F99" w:rsidRPr="00764F99">
          <w:rPr>
            <w:rStyle w:val="Hyperlink"/>
            <w:noProof/>
            <w:sz w:val="22"/>
            <w:szCs w:val="22"/>
          </w:rPr>
          <w:t>https://doi.org/10.25126/justsi.v1i2.36</w:t>
        </w:r>
      </w:hyperlink>
    </w:p>
    <w:p w14:paraId="2DA982FC" w14:textId="21DEC23B" w:rsidR="003B22D4" w:rsidRPr="007B027A" w:rsidRDefault="003B22D4" w:rsidP="003B22D4">
      <w:pPr>
        <w:widowControl w:val="0"/>
        <w:autoSpaceDE w:val="0"/>
        <w:autoSpaceDN w:val="0"/>
        <w:adjustRightInd w:val="0"/>
        <w:spacing w:before="120"/>
        <w:ind w:left="480" w:hanging="480"/>
        <w:rPr>
          <w:noProof/>
          <w:sz w:val="22"/>
          <w:szCs w:val="22"/>
        </w:rPr>
      </w:pPr>
      <w:r w:rsidRPr="007B027A">
        <w:rPr>
          <w:noProof/>
          <w:sz w:val="22"/>
          <w:szCs w:val="22"/>
        </w:rPr>
        <w:t xml:space="preserve">Prastyo, Gesang Bagus, Ari Metalin Ika Puspita, </w:t>
      </w:r>
      <w:r w:rsidR="007B027A">
        <w:rPr>
          <w:noProof/>
          <w:sz w:val="22"/>
          <w:szCs w:val="22"/>
        </w:rPr>
        <w:t>dan</w:t>
      </w:r>
      <w:r w:rsidRPr="007B027A">
        <w:rPr>
          <w:noProof/>
          <w:sz w:val="22"/>
          <w:szCs w:val="22"/>
        </w:rPr>
        <w:t xml:space="preserve"> Wahyu Nurmalasari. 2021. “Pengaruh Media Pembelajaran Explee Berbasis Video Interaktif </w:t>
      </w:r>
      <w:r w:rsidR="001C717C">
        <w:rPr>
          <w:noProof/>
          <w:sz w:val="22"/>
          <w:szCs w:val="22"/>
        </w:rPr>
        <w:t>s</w:t>
      </w:r>
      <w:r w:rsidRPr="007B027A">
        <w:rPr>
          <w:noProof/>
          <w:sz w:val="22"/>
          <w:szCs w:val="22"/>
        </w:rPr>
        <w:t xml:space="preserve">ebagai Penguatan Pendidikan Karakter Siswa Sekolah Dasar.” </w:t>
      </w:r>
      <w:r w:rsidRPr="007B027A">
        <w:rPr>
          <w:i/>
          <w:iCs/>
          <w:noProof/>
          <w:sz w:val="22"/>
          <w:szCs w:val="22"/>
        </w:rPr>
        <w:t>Al-Aulad: Journal of Islamic Primary Education</w:t>
      </w:r>
      <w:r w:rsidRPr="007B027A">
        <w:rPr>
          <w:noProof/>
          <w:sz w:val="22"/>
          <w:szCs w:val="22"/>
        </w:rPr>
        <w:t xml:space="preserve"> 4 (2): 52–59.</w:t>
      </w:r>
      <w:r w:rsidR="00764F99">
        <w:rPr>
          <w:noProof/>
          <w:sz w:val="22"/>
          <w:szCs w:val="22"/>
        </w:rPr>
        <w:t xml:space="preserve"> </w:t>
      </w:r>
      <w:hyperlink r:id="rId31" w:history="1">
        <w:r w:rsidR="00764F99" w:rsidRPr="00764F99">
          <w:rPr>
            <w:rStyle w:val="Hyperlink"/>
            <w:noProof/>
            <w:sz w:val="22"/>
            <w:szCs w:val="22"/>
          </w:rPr>
          <w:t>https://doi.org/10.15575/al-aulad.v4i2.13208</w:t>
        </w:r>
      </w:hyperlink>
    </w:p>
    <w:p w14:paraId="71C08006" w14:textId="77777777" w:rsidR="00986D3F" w:rsidRDefault="00986D3F" w:rsidP="003B22D4">
      <w:pPr>
        <w:widowControl w:val="0"/>
        <w:autoSpaceDE w:val="0"/>
        <w:autoSpaceDN w:val="0"/>
        <w:adjustRightInd w:val="0"/>
        <w:spacing w:before="120"/>
        <w:ind w:left="480" w:hanging="480"/>
        <w:rPr>
          <w:noProof/>
          <w:sz w:val="22"/>
          <w:szCs w:val="22"/>
        </w:rPr>
      </w:pPr>
    </w:p>
    <w:p w14:paraId="5B12C8EC" w14:textId="5EDD7AE5" w:rsidR="003B22D4" w:rsidRPr="007B027A" w:rsidRDefault="003B22D4" w:rsidP="003B22D4">
      <w:pPr>
        <w:widowControl w:val="0"/>
        <w:autoSpaceDE w:val="0"/>
        <w:autoSpaceDN w:val="0"/>
        <w:adjustRightInd w:val="0"/>
        <w:spacing w:before="120"/>
        <w:ind w:left="480" w:hanging="480"/>
        <w:rPr>
          <w:noProof/>
          <w:sz w:val="22"/>
          <w:szCs w:val="22"/>
        </w:rPr>
      </w:pPr>
      <w:r w:rsidRPr="007B027A">
        <w:rPr>
          <w:noProof/>
          <w:sz w:val="22"/>
          <w:szCs w:val="22"/>
        </w:rPr>
        <w:lastRenderedPageBreak/>
        <w:t xml:space="preserve">Purwati, Erlin Meilina, Sukamti Sukamti, </w:t>
      </w:r>
      <w:r w:rsidR="007B027A">
        <w:rPr>
          <w:noProof/>
          <w:sz w:val="22"/>
          <w:szCs w:val="22"/>
        </w:rPr>
        <w:t>dan</w:t>
      </w:r>
      <w:r w:rsidRPr="007B027A">
        <w:rPr>
          <w:noProof/>
          <w:sz w:val="22"/>
          <w:szCs w:val="22"/>
        </w:rPr>
        <w:t xml:space="preserve"> Arda Purnama Putra. 2022. “Pengembangan Video Pembelajaran Berbantuan Canva Materi Cahaya </w:t>
      </w:r>
      <w:r w:rsidR="001C717C">
        <w:rPr>
          <w:noProof/>
          <w:sz w:val="22"/>
          <w:szCs w:val="22"/>
        </w:rPr>
        <w:t>d</w:t>
      </w:r>
      <w:r w:rsidRPr="007B027A">
        <w:rPr>
          <w:noProof/>
          <w:sz w:val="22"/>
          <w:szCs w:val="22"/>
        </w:rPr>
        <w:t xml:space="preserve">engan Penguatan Karakter Mandiri Siswa Kelas IV Sekolah Dasar.” </w:t>
      </w:r>
      <w:r w:rsidRPr="007B027A">
        <w:rPr>
          <w:i/>
          <w:iCs/>
          <w:noProof/>
          <w:sz w:val="22"/>
          <w:szCs w:val="22"/>
        </w:rPr>
        <w:t xml:space="preserve">Jurnal Pembelajaran, Bimbingan, </w:t>
      </w:r>
      <w:r w:rsidR="001C717C">
        <w:rPr>
          <w:i/>
          <w:iCs/>
          <w:noProof/>
          <w:sz w:val="22"/>
          <w:szCs w:val="22"/>
        </w:rPr>
        <w:t>d</w:t>
      </w:r>
      <w:r w:rsidRPr="007B027A">
        <w:rPr>
          <w:i/>
          <w:iCs/>
          <w:noProof/>
          <w:sz w:val="22"/>
          <w:szCs w:val="22"/>
        </w:rPr>
        <w:t>an Pengelolaan Pendidikan</w:t>
      </w:r>
      <w:r w:rsidRPr="007B027A">
        <w:rPr>
          <w:noProof/>
          <w:sz w:val="22"/>
          <w:szCs w:val="22"/>
        </w:rPr>
        <w:t xml:space="preserve"> 2 (8): 756–69.</w:t>
      </w:r>
      <w:r w:rsidR="0064638F">
        <w:rPr>
          <w:noProof/>
          <w:sz w:val="22"/>
          <w:szCs w:val="22"/>
        </w:rPr>
        <w:t xml:space="preserve"> </w:t>
      </w:r>
      <w:hyperlink r:id="rId32" w:history="1">
        <w:r w:rsidR="00764F99" w:rsidRPr="00764F99">
          <w:rPr>
            <w:rStyle w:val="Hyperlink"/>
            <w:noProof/>
            <w:sz w:val="22"/>
            <w:szCs w:val="22"/>
          </w:rPr>
          <w:t>https://doi.org/10.17977/um065v2i82022p756-769</w:t>
        </w:r>
      </w:hyperlink>
    </w:p>
    <w:p w14:paraId="7AB2FB98" w14:textId="7B918A96" w:rsidR="003B22D4" w:rsidRPr="007B027A" w:rsidRDefault="003B22D4" w:rsidP="003B22D4">
      <w:pPr>
        <w:widowControl w:val="0"/>
        <w:autoSpaceDE w:val="0"/>
        <w:autoSpaceDN w:val="0"/>
        <w:adjustRightInd w:val="0"/>
        <w:spacing w:before="120"/>
        <w:ind w:left="480" w:hanging="480"/>
        <w:rPr>
          <w:noProof/>
          <w:sz w:val="22"/>
          <w:szCs w:val="22"/>
        </w:rPr>
      </w:pPr>
      <w:r w:rsidRPr="007B027A">
        <w:rPr>
          <w:noProof/>
          <w:sz w:val="22"/>
          <w:szCs w:val="22"/>
        </w:rPr>
        <w:t xml:space="preserve">Rahman, Ahmad Zaid, Taufik Nur Hidayat, </w:t>
      </w:r>
      <w:r w:rsidR="007B027A">
        <w:rPr>
          <w:noProof/>
          <w:sz w:val="22"/>
          <w:szCs w:val="22"/>
        </w:rPr>
        <w:t>dan</w:t>
      </w:r>
      <w:r w:rsidRPr="007B027A">
        <w:rPr>
          <w:noProof/>
          <w:sz w:val="22"/>
          <w:szCs w:val="22"/>
        </w:rPr>
        <w:t xml:space="preserve"> Indra Yanuttama. 2017. “Media Pembelajaran IPA Kelas 3 Sekolah Dasar Menggunakan Teknologi Augmented Reality Berbasis Android.” </w:t>
      </w:r>
      <w:r w:rsidRPr="007B027A">
        <w:rPr>
          <w:i/>
          <w:iCs/>
          <w:noProof/>
          <w:sz w:val="22"/>
          <w:szCs w:val="22"/>
        </w:rPr>
        <w:t>Semnasteknomedia Online</w:t>
      </w:r>
      <w:r w:rsidRPr="007B027A">
        <w:rPr>
          <w:noProof/>
          <w:sz w:val="22"/>
          <w:szCs w:val="22"/>
        </w:rPr>
        <w:t xml:space="preserve"> 5 (1): 4–6.</w:t>
      </w:r>
      <w:r w:rsidR="0064638F">
        <w:rPr>
          <w:noProof/>
          <w:sz w:val="22"/>
          <w:szCs w:val="22"/>
        </w:rPr>
        <w:t xml:space="preserve"> </w:t>
      </w:r>
      <w:hyperlink r:id="rId33" w:history="1">
        <w:r w:rsidR="0064638F" w:rsidRPr="0064638F">
          <w:rPr>
            <w:rStyle w:val="Hyperlink"/>
            <w:noProof/>
            <w:sz w:val="22"/>
            <w:szCs w:val="22"/>
          </w:rPr>
          <w:t>https://ojs.amikom.ac.id/index.php/semnasteknomedia/article/view/1797</w:t>
        </w:r>
      </w:hyperlink>
    </w:p>
    <w:p w14:paraId="3F6AEBB5" w14:textId="26A41F0E" w:rsidR="003B22D4" w:rsidRPr="007B027A" w:rsidRDefault="003B22D4" w:rsidP="003B22D4">
      <w:pPr>
        <w:widowControl w:val="0"/>
        <w:autoSpaceDE w:val="0"/>
        <w:autoSpaceDN w:val="0"/>
        <w:adjustRightInd w:val="0"/>
        <w:spacing w:before="120"/>
        <w:ind w:left="480" w:hanging="480"/>
        <w:rPr>
          <w:noProof/>
          <w:sz w:val="22"/>
          <w:szCs w:val="22"/>
        </w:rPr>
      </w:pPr>
      <w:r w:rsidRPr="007B027A">
        <w:rPr>
          <w:noProof/>
          <w:sz w:val="22"/>
          <w:szCs w:val="22"/>
        </w:rPr>
        <w:t xml:space="preserve">Rosmana, Primanita Sholihah, Acep Ruswan, Anisa Mutiara Illahi, Dhea Resti Fauziah, Hanny Rahmawati, Nisa Nur Fauziyah, Riska Zulfa Luthfiyyah, </w:t>
      </w:r>
      <w:r w:rsidR="007B027A">
        <w:rPr>
          <w:noProof/>
          <w:sz w:val="22"/>
          <w:szCs w:val="22"/>
        </w:rPr>
        <w:t>dan</w:t>
      </w:r>
      <w:r w:rsidRPr="007B027A">
        <w:rPr>
          <w:noProof/>
          <w:sz w:val="22"/>
          <w:szCs w:val="22"/>
        </w:rPr>
        <w:t xml:space="preserve"> Sarah Nabilah. 2024. “Modifikasi LKPD Berbasis Canva </w:t>
      </w:r>
      <w:r w:rsidR="001C717C">
        <w:rPr>
          <w:noProof/>
          <w:sz w:val="22"/>
          <w:szCs w:val="22"/>
        </w:rPr>
        <w:t>d</w:t>
      </w:r>
      <w:r w:rsidRPr="007B027A">
        <w:rPr>
          <w:noProof/>
          <w:sz w:val="22"/>
          <w:szCs w:val="22"/>
        </w:rPr>
        <w:t xml:space="preserve">alam Meningkatkan Motivasi Belajar Peserta Didik.” </w:t>
      </w:r>
      <w:r w:rsidRPr="007B027A">
        <w:rPr>
          <w:i/>
          <w:iCs/>
          <w:noProof/>
          <w:sz w:val="22"/>
          <w:szCs w:val="22"/>
        </w:rPr>
        <w:t>Innovative: Journal Of Social Science Research</w:t>
      </w:r>
      <w:r w:rsidRPr="007B027A">
        <w:rPr>
          <w:noProof/>
          <w:sz w:val="22"/>
          <w:szCs w:val="22"/>
        </w:rPr>
        <w:t xml:space="preserve"> 4 (1): 1259–70.</w:t>
      </w:r>
      <w:r w:rsidR="0064638F">
        <w:rPr>
          <w:noProof/>
          <w:sz w:val="22"/>
          <w:szCs w:val="22"/>
        </w:rPr>
        <w:t xml:space="preserve"> </w:t>
      </w:r>
      <w:hyperlink r:id="rId34" w:history="1">
        <w:r w:rsidR="0064638F" w:rsidRPr="0064638F">
          <w:rPr>
            <w:rStyle w:val="Hyperlink"/>
            <w:noProof/>
            <w:sz w:val="22"/>
            <w:szCs w:val="22"/>
          </w:rPr>
          <w:t>https://j-innovative.org/index.php/Innovative/article/view/7608</w:t>
        </w:r>
      </w:hyperlink>
    </w:p>
    <w:p w14:paraId="03E15167" w14:textId="2C6881AE" w:rsidR="003B22D4" w:rsidRPr="007B027A" w:rsidRDefault="003B22D4" w:rsidP="003B22D4">
      <w:pPr>
        <w:widowControl w:val="0"/>
        <w:autoSpaceDE w:val="0"/>
        <w:autoSpaceDN w:val="0"/>
        <w:adjustRightInd w:val="0"/>
        <w:spacing w:before="120"/>
        <w:ind w:left="480" w:hanging="480"/>
        <w:rPr>
          <w:noProof/>
          <w:sz w:val="22"/>
          <w:szCs w:val="22"/>
        </w:rPr>
      </w:pPr>
      <w:r w:rsidRPr="007B027A">
        <w:rPr>
          <w:noProof/>
          <w:sz w:val="22"/>
          <w:szCs w:val="22"/>
        </w:rPr>
        <w:t xml:space="preserve">Safaruddin, Safaruddin, Nurafiah Nurafiah, </w:t>
      </w:r>
      <w:r w:rsidR="007B027A">
        <w:rPr>
          <w:noProof/>
          <w:sz w:val="22"/>
          <w:szCs w:val="22"/>
        </w:rPr>
        <w:t>dan</w:t>
      </w:r>
      <w:r w:rsidRPr="007B027A">
        <w:rPr>
          <w:noProof/>
          <w:sz w:val="22"/>
          <w:szCs w:val="22"/>
        </w:rPr>
        <w:t xml:space="preserve"> Juhaeni Juhaeni. 2023. “Pemanfaatan Media Google Classroom </w:t>
      </w:r>
      <w:r w:rsidR="001C717C">
        <w:rPr>
          <w:noProof/>
          <w:sz w:val="22"/>
          <w:szCs w:val="22"/>
        </w:rPr>
        <w:t>t</w:t>
      </w:r>
      <w:r w:rsidRPr="007B027A">
        <w:rPr>
          <w:noProof/>
          <w:sz w:val="22"/>
          <w:szCs w:val="22"/>
        </w:rPr>
        <w:t xml:space="preserve">erhadap Minat Belajar Peserta Didik </w:t>
      </w:r>
      <w:r w:rsidR="001C717C">
        <w:rPr>
          <w:noProof/>
          <w:sz w:val="22"/>
          <w:szCs w:val="22"/>
        </w:rPr>
        <w:t>p</w:t>
      </w:r>
      <w:r w:rsidRPr="007B027A">
        <w:rPr>
          <w:noProof/>
          <w:sz w:val="22"/>
          <w:szCs w:val="22"/>
        </w:rPr>
        <w:t xml:space="preserve">ada Pembelajaran PAI.” </w:t>
      </w:r>
      <w:r w:rsidRPr="007B027A">
        <w:rPr>
          <w:i/>
          <w:iCs/>
          <w:noProof/>
          <w:sz w:val="22"/>
          <w:szCs w:val="22"/>
        </w:rPr>
        <w:t>Journal of Instructional and Development Researches</w:t>
      </w:r>
      <w:r w:rsidRPr="007B027A">
        <w:rPr>
          <w:noProof/>
          <w:sz w:val="22"/>
          <w:szCs w:val="22"/>
        </w:rPr>
        <w:t xml:space="preserve"> 3 (4): 163–68.</w:t>
      </w:r>
      <w:r w:rsidR="0064638F">
        <w:rPr>
          <w:noProof/>
          <w:sz w:val="22"/>
          <w:szCs w:val="22"/>
        </w:rPr>
        <w:t xml:space="preserve"> </w:t>
      </w:r>
      <w:hyperlink r:id="rId35" w:history="1">
        <w:r w:rsidR="0064638F" w:rsidRPr="0064638F">
          <w:rPr>
            <w:rStyle w:val="Hyperlink"/>
            <w:noProof/>
            <w:sz w:val="22"/>
            <w:szCs w:val="22"/>
          </w:rPr>
          <w:t>https://journal.iel-education.org/index.php/JIDeR/article/view/252</w:t>
        </w:r>
      </w:hyperlink>
    </w:p>
    <w:p w14:paraId="75FC9D4E" w14:textId="2A5D6F64" w:rsidR="003B22D4" w:rsidRPr="007B027A" w:rsidRDefault="003B22D4" w:rsidP="003B22D4">
      <w:pPr>
        <w:widowControl w:val="0"/>
        <w:autoSpaceDE w:val="0"/>
        <w:autoSpaceDN w:val="0"/>
        <w:adjustRightInd w:val="0"/>
        <w:spacing w:before="120"/>
        <w:ind w:left="480" w:hanging="480"/>
        <w:rPr>
          <w:noProof/>
          <w:sz w:val="22"/>
          <w:szCs w:val="22"/>
        </w:rPr>
      </w:pPr>
      <w:r w:rsidRPr="007B027A">
        <w:rPr>
          <w:noProof/>
          <w:sz w:val="22"/>
          <w:szCs w:val="22"/>
        </w:rPr>
        <w:t xml:space="preserve">Sari, Ifit Novita, Lilla Puji Lestari, Dedy Wijaya Kusuma, Siti Mafulah, Diah Puji Nali Brata, Jauhara Dian Nurul Iffah, Asri Widiatsih, Edy Setiyo Utomo, Ifdlolul Maghfur, </w:t>
      </w:r>
      <w:r w:rsidR="007B027A">
        <w:rPr>
          <w:noProof/>
          <w:sz w:val="22"/>
          <w:szCs w:val="22"/>
        </w:rPr>
        <w:t>dan</w:t>
      </w:r>
      <w:r w:rsidRPr="007B027A">
        <w:rPr>
          <w:noProof/>
          <w:sz w:val="22"/>
          <w:szCs w:val="22"/>
        </w:rPr>
        <w:t xml:space="preserve"> Marinda Sari Sofiyana. 2022. </w:t>
      </w:r>
      <w:r w:rsidRPr="007B027A">
        <w:rPr>
          <w:i/>
          <w:iCs/>
          <w:noProof/>
          <w:sz w:val="22"/>
          <w:szCs w:val="22"/>
        </w:rPr>
        <w:t>Metode Penelitian Kualitatif</w:t>
      </w:r>
      <w:r w:rsidRPr="007B027A">
        <w:rPr>
          <w:noProof/>
          <w:sz w:val="22"/>
          <w:szCs w:val="22"/>
        </w:rPr>
        <w:t xml:space="preserve">. </w:t>
      </w:r>
      <w:r w:rsidR="007B027A">
        <w:rPr>
          <w:noProof/>
          <w:sz w:val="22"/>
          <w:szCs w:val="22"/>
        </w:rPr>
        <w:t xml:space="preserve">Malang: </w:t>
      </w:r>
      <w:r w:rsidR="007B027A" w:rsidRPr="007B027A">
        <w:rPr>
          <w:noProof/>
          <w:sz w:val="22"/>
          <w:szCs w:val="22"/>
        </w:rPr>
        <w:t>Unisma Press</w:t>
      </w:r>
      <w:r w:rsidRPr="007B027A">
        <w:rPr>
          <w:noProof/>
          <w:sz w:val="22"/>
          <w:szCs w:val="22"/>
        </w:rPr>
        <w:t>.</w:t>
      </w:r>
    </w:p>
    <w:p w14:paraId="772B9EB6" w14:textId="27DA9548" w:rsidR="003B22D4" w:rsidRPr="007B027A" w:rsidRDefault="003B22D4" w:rsidP="003B22D4">
      <w:pPr>
        <w:widowControl w:val="0"/>
        <w:autoSpaceDE w:val="0"/>
        <w:autoSpaceDN w:val="0"/>
        <w:adjustRightInd w:val="0"/>
        <w:spacing w:before="120"/>
        <w:ind w:left="480" w:hanging="480"/>
        <w:rPr>
          <w:noProof/>
          <w:sz w:val="22"/>
          <w:szCs w:val="22"/>
        </w:rPr>
      </w:pPr>
      <w:r w:rsidRPr="007B027A">
        <w:rPr>
          <w:noProof/>
          <w:sz w:val="22"/>
          <w:szCs w:val="22"/>
        </w:rPr>
        <w:t xml:space="preserve">Sari, Sioratna Puspita, </w:t>
      </w:r>
      <w:r w:rsidR="007B027A">
        <w:rPr>
          <w:noProof/>
          <w:sz w:val="22"/>
          <w:szCs w:val="22"/>
        </w:rPr>
        <w:t>dan</w:t>
      </w:r>
      <w:r w:rsidRPr="007B027A">
        <w:rPr>
          <w:noProof/>
          <w:sz w:val="22"/>
          <w:szCs w:val="22"/>
        </w:rPr>
        <w:t xml:space="preserve"> Jessica Elfani Bermuli. 2021. “Pembentukan Karakter Tanggung Jawab Siswa </w:t>
      </w:r>
      <w:r w:rsidR="001C717C">
        <w:rPr>
          <w:noProof/>
          <w:sz w:val="22"/>
          <w:szCs w:val="22"/>
        </w:rPr>
        <w:t>p</w:t>
      </w:r>
      <w:r w:rsidRPr="007B027A">
        <w:rPr>
          <w:noProof/>
          <w:sz w:val="22"/>
          <w:szCs w:val="22"/>
        </w:rPr>
        <w:t xml:space="preserve">ada Pembelajaran Daring Melalui Implementasi Pendidikan Karakter.” </w:t>
      </w:r>
      <w:r w:rsidRPr="007B027A">
        <w:rPr>
          <w:i/>
          <w:iCs/>
          <w:noProof/>
          <w:sz w:val="22"/>
          <w:szCs w:val="22"/>
        </w:rPr>
        <w:t xml:space="preserve">Jurnal Kependidikan: Jurnal Hasil Penelitian </w:t>
      </w:r>
      <w:r w:rsidR="001C717C">
        <w:rPr>
          <w:i/>
          <w:iCs/>
          <w:noProof/>
          <w:sz w:val="22"/>
          <w:szCs w:val="22"/>
        </w:rPr>
        <w:t>d</w:t>
      </w:r>
      <w:r w:rsidRPr="007B027A">
        <w:rPr>
          <w:i/>
          <w:iCs/>
          <w:noProof/>
          <w:sz w:val="22"/>
          <w:szCs w:val="22"/>
        </w:rPr>
        <w:t xml:space="preserve">an Kajian Kepustakaan </w:t>
      </w:r>
      <w:r w:rsidR="001C717C">
        <w:rPr>
          <w:i/>
          <w:iCs/>
          <w:noProof/>
          <w:sz w:val="22"/>
          <w:szCs w:val="22"/>
        </w:rPr>
        <w:t>d</w:t>
      </w:r>
      <w:r w:rsidRPr="007B027A">
        <w:rPr>
          <w:i/>
          <w:iCs/>
          <w:noProof/>
          <w:sz w:val="22"/>
          <w:szCs w:val="22"/>
        </w:rPr>
        <w:t xml:space="preserve">i Bidang Pendidikan, Pengajaran </w:t>
      </w:r>
      <w:r w:rsidR="001C717C">
        <w:rPr>
          <w:i/>
          <w:iCs/>
          <w:noProof/>
          <w:sz w:val="22"/>
          <w:szCs w:val="22"/>
        </w:rPr>
        <w:t>d</w:t>
      </w:r>
      <w:r w:rsidRPr="007B027A">
        <w:rPr>
          <w:i/>
          <w:iCs/>
          <w:noProof/>
          <w:sz w:val="22"/>
          <w:szCs w:val="22"/>
        </w:rPr>
        <w:t>an Pembelajaran</w:t>
      </w:r>
      <w:r w:rsidRPr="007B027A">
        <w:rPr>
          <w:noProof/>
          <w:sz w:val="22"/>
          <w:szCs w:val="22"/>
        </w:rPr>
        <w:t xml:space="preserve"> 7 (1): 110. </w:t>
      </w:r>
      <w:hyperlink r:id="rId36" w:history="1">
        <w:r w:rsidRPr="0064638F">
          <w:rPr>
            <w:rStyle w:val="Hyperlink"/>
            <w:noProof/>
            <w:sz w:val="22"/>
            <w:szCs w:val="22"/>
          </w:rPr>
          <w:t>https://doi.org/10.33394/jk.v7i1.3150</w:t>
        </w:r>
      </w:hyperlink>
      <w:r w:rsidRPr="007B027A">
        <w:rPr>
          <w:noProof/>
          <w:sz w:val="22"/>
          <w:szCs w:val="22"/>
        </w:rPr>
        <w:t>.</w:t>
      </w:r>
    </w:p>
    <w:p w14:paraId="5F74A32D" w14:textId="61CB1889" w:rsidR="003B22D4" w:rsidRPr="007B027A" w:rsidRDefault="003B22D4" w:rsidP="003B22D4">
      <w:pPr>
        <w:widowControl w:val="0"/>
        <w:autoSpaceDE w:val="0"/>
        <w:autoSpaceDN w:val="0"/>
        <w:adjustRightInd w:val="0"/>
        <w:spacing w:before="120"/>
        <w:ind w:left="480" w:hanging="480"/>
        <w:rPr>
          <w:noProof/>
          <w:sz w:val="22"/>
          <w:szCs w:val="22"/>
        </w:rPr>
      </w:pPr>
      <w:r w:rsidRPr="007B027A">
        <w:rPr>
          <w:noProof/>
          <w:sz w:val="22"/>
          <w:szCs w:val="22"/>
        </w:rPr>
        <w:t xml:space="preserve">Sudaryono, Sudaryono, </w:t>
      </w:r>
      <w:r w:rsidR="007B027A">
        <w:rPr>
          <w:noProof/>
          <w:sz w:val="22"/>
          <w:szCs w:val="22"/>
        </w:rPr>
        <w:t>dan</w:t>
      </w:r>
      <w:r w:rsidRPr="007B027A">
        <w:rPr>
          <w:noProof/>
          <w:sz w:val="22"/>
          <w:szCs w:val="22"/>
        </w:rPr>
        <w:t xml:space="preserve"> Ine Kusuma Aryani. 2021. “School Policy in Improving Discipline Character of Elementary School Students.” </w:t>
      </w:r>
      <w:r w:rsidRPr="007B027A">
        <w:rPr>
          <w:i/>
          <w:iCs/>
          <w:noProof/>
          <w:sz w:val="22"/>
          <w:szCs w:val="22"/>
        </w:rPr>
        <w:t>Dinamika Jurnal Ilmiah Pendidikan Dasar</w:t>
      </w:r>
      <w:r w:rsidRPr="007B027A">
        <w:rPr>
          <w:noProof/>
          <w:sz w:val="22"/>
          <w:szCs w:val="22"/>
        </w:rPr>
        <w:t xml:space="preserve"> 13 (2): 101–3.</w:t>
      </w:r>
      <w:r w:rsidR="0064638F">
        <w:rPr>
          <w:noProof/>
          <w:sz w:val="22"/>
          <w:szCs w:val="22"/>
        </w:rPr>
        <w:t xml:space="preserve"> </w:t>
      </w:r>
      <w:hyperlink r:id="rId37" w:history="1">
        <w:r w:rsidR="0064638F" w:rsidRPr="0064638F">
          <w:rPr>
            <w:rStyle w:val="Hyperlink"/>
            <w:noProof/>
            <w:sz w:val="22"/>
            <w:szCs w:val="22"/>
          </w:rPr>
          <w:t>https://doi.org/10.30595/dinamika.v13i2.11554</w:t>
        </w:r>
      </w:hyperlink>
    </w:p>
    <w:p w14:paraId="18A4E751" w14:textId="1C87F36A" w:rsidR="003B22D4" w:rsidRPr="007B027A" w:rsidRDefault="003B22D4" w:rsidP="003B22D4">
      <w:pPr>
        <w:widowControl w:val="0"/>
        <w:autoSpaceDE w:val="0"/>
        <w:autoSpaceDN w:val="0"/>
        <w:adjustRightInd w:val="0"/>
        <w:spacing w:before="120"/>
        <w:ind w:left="480" w:hanging="480"/>
        <w:rPr>
          <w:noProof/>
          <w:sz w:val="22"/>
          <w:szCs w:val="22"/>
        </w:rPr>
      </w:pPr>
      <w:r w:rsidRPr="007B027A">
        <w:rPr>
          <w:noProof/>
          <w:sz w:val="22"/>
          <w:szCs w:val="22"/>
        </w:rPr>
        <w:t xml:space="preserve">Thomas, Madison. 2023. “The Effects of the COVID-19 Pandemic and Online Learning on Teacher Morale and What That Means for Students: A Systematic Review of the Literature.” </w:t>
      </w:r>
      <w:r w:rsidRPr="007B027A">
        <w:rPr>
          <w:i/>
          <w:iCs/>
          <w:noProof/>
          <w:sz w:val="22"/>
          <w:szCs w:val="22"/>
        </w:rPr>
        <w:t>Honors Theses</w:t>
      </w:r>
      <w:r w:rsidRPr="007B027A">
        <w:rPr>
          <w:noProof/>
          <w:sz w:val="22"/>
          <w:szCs w:val="22"/>
        </w:rPr>
        <w:t xml:space="preserve"> 3701. </w:t>
      </w:r>
      <w:hyperlink r:id="rId38" w:history="1">
        <w:r w:rsidRPr="001C717C">
          <w:rPr>
            <w:rStyle w:val="Hyperlink"/>
            <w:noProof/>
            <w:sz w:val="22"/>
            <w:szCs w:val="22"/>
          </w:rPr>
          <w:t>https://scholarworks.wmich.edu/honors_theses/3701</w:t>
        </w:r>
      </w:hyperlink>
      <w:r w:rsidRPr="007B027A">
        <w:rPr>
          <w:noProof/>
          <w:sz w:val="22"/>
          <w:szCs w:val="22"/>
        </w:rPr>
        <w:t>.</w:t>
      </w:r>
    </w:p>
    <w:p w14:paraId="094ACC78" w14:textId="7712FD3D" w:rsidR="003B22D4" w:rsidRPr="007B027A" w:rsidRDefault="003B22D4" w:rsidP="003B22D4">
      <w:pPr>
        <w:widowControl w:val="0"/>
        <w:autoSpaceDE w:val="0"/>
        <w:autoSpaceDN w:val="0"/>
        <w:adjustRightInd w:val="0"/>
        <w:spacing w:before="120"/>
        <w:ind w:left="480" w:hanging="480"/>
        <w:rPr>
          <w:noProof/>
          <w:sz w:val="22"/>
          <w:szCs w:val="22"/>
        </w:rPr>
      </w:pPr>
      <w:r w:rsidRPr="007B027A">
        <w:rPr>
          <w:noProof/>
          <w:sz w:val="22"/>
          <w:szCs w:val="22"/>
        </w:rPr>
        <w:t xml:space="preserve">Yaldi, Destri, </w:t>
      </w:r>
      <w:r w:rsidR="007B027A">
        <w:rPr>
          <w:noProof/>
          <w:sz w:val="22"/>
          <w:szCs w:val="22"/>
        </w:rPr>
        <w:t>dan</w:t>
      </w:r>
      <w:r w:rsidRPr="007B027A">
        <w:rPr>
          <w:noProof/>
          <w:sz w:val="22"/>
          <w:szCs w:val="22"/>
        </w:rPr>
        <w:t xml:space="preserve"> Jumerli Ariati. 2020. “The Effect of Reward, Punishment, Interpersonal Communication and Discipline: Economic Course for Social Students Context.” </w:t>
      </w:r>
      <w:r w:rsidRPr="007B027A">
        <w:rPr>
          <w:i/>
          <w:iCs/>
          <w:noProof/>
          <w:sz w:val="22"/>
          <w:szCs w:val="22"/>
        </w:rPr>
        <w:t>Utamax: Journal of Ultimate Research and Trends in Education</w:t>
      </w:r>
      <w:r w:rsidRPr="007B027A">
        <w:rPr>
          <w:noProof/>
          <w:sz w:val="22"/>
          <w:szCs w:val="22"/>
        </w:rPr>
        <w:t xml:space="preserve"> 2 (2): 44–49.</w:t>
      </w:r>
      <w:r w:rsidR="0064638F">
        <w:rPr>
          <w:noProof/>
          <w:sz w:val="22"/>
          <w:szCs w:val="22"/>
        </w:rPr>
        <w:t xml:space="preserve"> </w:t>
      </w:r>
      <w:hyperlink r:id="rId39" w:history="1">
        <w:r w:rsidR="0064638F" w:rsidRPr="0064638F">
          <w:rPr>
            <w:rStyle w:val="Hyperlink"/>
            <w:noProof/>
            <w:sz w:val="22"/>
            <w:szCs w:val="22"/>
          </w:rPr>
          <w:t>https://journal.unilak.ac.id/index.php/UTAMAX/article/view/4069</w:t>
        </w:r>
      </w:hyperlink>
    </w:p>
    <w:p w14:paraId="21C85681" w14:textId="215F9CCF" w:rsidR="00EC0E1E" w:rsidRDefault="00EC0E1E" w:rsidP="00EC0E1E">
      <w:pPr>
        <w:widowControl w:val="0"/>
        <w:autoSpaceDE w:val="0"/>
        <w:autoSpaceDN w:val="0"/>
        <w:adjustRightInd w:val="0"/>
        <w:spacing w:before="120"/>
        <w:ind w:left="567" w:hanging="567"/>
        <w:rPr>
          <w:rFonts w:eastAsia="Calibri"/>
          <w:sz w:val="22"/>
          <w:szCs w:val="22"/>
          <w:lang w:eastAsia="en-US"/>
        </w:rPr>
      </w:pPr>
      <w:r w:rsidRPr="007B027A">
        <w:rPr>
          <w:rFonts w:eastAsia="Calibri"/>
          <w:sz w:val="22"/>
          <w:szCs w:val="22"/>
          <w:lang w:eastAsia="en-US"/>
        </w:rPr>
        <w:fldChar w:fldCharType="end"/>
      </w:r>
    </w:p>
    <w:p w14:paraId="7BD23196" w14:textId="77777777" w:rsidR="00AC3AB3" w:rsidRDefault="00AC3AB3" w:rsidP="00EC0E1E">
      <w:pPr>
        <w:widowControl w:val="0"/>
        <w:autoSpaceDE w:val="0"/>
        <w:autoSpaceDN w:val="0"/>
        <w:adjustRightInd w:val="0"/>
        <w:spacing w:before="120"/>
        <w:ind w:left="567" w:hanging="567"/>
        <w:rPr>
          <w:rFonts w:eastAsia="Calibri"/>
          <w:sz w:val="22"/>
          <w:szCs w:val="22"/>
          <w:lang w:eastAsia="en-US"/>
        </w:rPr>
      </w:pPr>
    </w:p>
    <w:p w14:paraId="3244F36D" w14:textId="77777777" w:rsidR="00AC3AB3" w:rsidRDefault="00AC3AB3" w:rsidP="00EC0E1E">
      <w:pPr>
        <w:widowControl w:val="0"/>
        <w:autoSpaceDE w:val="0"/>
        <w:autoSpaceDN w:val="0"/>
        <w:adjustRightInd w:val="0"/>
        <w:spacing w:before="120"/>
        <w:ind w:left="567" w:hanging="567"/>
        <w:rPr>
          <w:rFonts w:eastAsia="Calibri"/>
          <w:sz w:val="22"/>
          <w:szCs w:val="22"/>
          <w:lang w:eastAsia="en-US"/>
        </w:rPr>
      </w:pPr>
    </w:p>
    <w:p w14:paraId="75B45E6F" w14:textId="77777777" w:rsidR="00AC3AB3" w:rsidRDefault="00AC3AB3" w:rsidP="00EC0E1E">
      <w:pPr>
        <w:widowControl w:val="0"/>
        <w:autoSpaceDE w:val="0"/>
        <w:autoSpaceDN w:val="0"/>
        <w:adjustRightInd w:val="0"/>
        <w:spacing w:before="120"/>
        <w:ind w:left="567" w:hanging="567"/>
        <w:rPr>
          <w:rFonts w:eastAsia="Calibri"/>
          <w:sz w:val="22"/>
          <w:szCs w:val="22"/>
          <w:lang w:eastAsia="en-US"/>
        </w:rPr>
      </w:pPr>
    </w:p>
    <w:p w14:paraId="112B5269" w14:textId="77777777" w:rsidR="00AC3AB3" w:rsidRDefault="00AC3AB3" w:rsidP="00EC0E1E">
      <w:pPr>
        <w:widowControl w:val="0"/>
        <w:autoSpaceDE w:val="0"/>
        <w:autoSpaceDN w:val="0"/>
        <w:adjustRightInd w:val="0"/>
        <w:spacing w:before="120"/>
        <w:ind w:left="567" w:hanging="567"/>
        <w:rPr>
          <w:rFonts w:eastAsia="Calibri"/>
          <w:sz w:val="22"/>
          <w:szCs w:val="22"/>
          <w:lang w:eastAsia="en-US"/>
        </w:rPr>
      </w:pPr>
    </w:p>
    <w:p w14:paraId="534965DF" w14:textId="77777777" w:rsidR="00AC3AB3" w:rsidRDefault="00AC3AB3" w:rsidP="00EC0E1E">
      <w:pPr>
        <w:widowControl w:val="0"/>
        <w:autoSpaceDE w:val="0"/>
        <w:autoSpaceDN w:val="0"/>
        <w:adjustRightInd w:val="0"/>
        <w:spacing w:before="120"/>
        <w:ind w:left="567" w:hanging="567"/>
        <w:rPr>
          <w:rFonts w:eastAsia="Calibri"/>
          <w:sz w:val="22"/>
          <w:szCs w:val="22"/>
          <w:lang w:eastAsia="en-US"/>
        </w:rPr>
      </w:pPr>
    </w:p>
    <w:p w14:paraId="47BE63F2" w14:textId="77777777" w:rsidR="00AC3AB3" w:rsidRDefault="00AC3AB3" w:rsidP="00EC0E1E">
      <w:pPr>
        <w:widowControl w:val="0"/>
        <w:autoSpaceDE w:val="0"/>
        <w:autoSpaceDN w:val="0"/>
        <w:adjustRightInd w:val="0"/>
        <w:spacing w:before="120"/>
        <w:ind w:left="567" w:hanging="567"/>
        <w:rPr>
          <w:rFonts w:eastAsia="Calibri"/>
          <w:sz w:val="22"/>
          <w:szCs w:val="22"/>
          <w:lang w:eastAsia="en-US"/>
        </w:rPr>
      </w:pPr>
    </w:p>
    <w:p w14:paraId="07189F55" w14:textId="77777777" w:rsidR="00AC3AB3" w:rsidRDefault="00AC3AB3" w:rsidP="00EC0E1E">
      <w:pPr>
        <w:widowControl w:val="0"/>
        <w:autoSpaceDE w:val="0"/>
        <w:autoSpaceDN w:val="0"/>
        <w:adjustRightInd w:val="0"/>
        <w:spacing w:before="120"/>
        <w:ind w:left="567" w:hanging="567"/>
        <w:rPr>
          <w:rFonts w:eastAsia="Calibri"/>
          <w:sz w:val="22"/>
          <w:szCs w:val="22"/>
          <w:lang w:eastAsia="en-US"/>
        </w:rPr>
      </w:pPr>
    </w:p>
    <w:p w14:paraId="1A653F18" w14:textId="77777777" w:rsidR="00AC3AB3" w:rsidRDefault="00AC3AB3" w:rsidP="00EC0E1E">
      <w:pPr>
        <w:widowControl w:val="0"/>
        <w:autoSpaceDE w:val="0"/>
        <w:autoSpaceDN w:val="0"/>
        <w:adjustRightInd w:val="0"/>
        <w:spacing w:before="120"/>
        <w:ind w:left="567" w:hanging="567"/>
        <w:rPr>
          <w:rFonts w:eastAsia="Calibri"/>
          <w:sz w:val="22"/>
          <w:szCs w:val="22"/>
          <w:lang w:eastAsia="en-US"/>
        </w:rPr>
      </w:pPr>
    </w:p>
    <w:p w14:paraId="59C72F1B" w14:textId="77777777" w:rsidR="00AC3AB3" w:rsidRDefault="00AC3AB3" w:rsidP="00EC0E1E">
      <w:pPr>
        <w:widowControl w:val="0"/>
        <w:autoSpaceDE w:val="0"/>
        <w:autoSpaceDN w:val="0"/>
        <w:adjustRightInd w:val="0"/>
        <w:spacing w:before="120"/>
        <w:ind w:left="567" w:hanging="567"/>
        <w:rPr>
          <w:rFonts w:eastAsia="Calibri"/>
          <w:sz w:val="22"/>
          <w:szCs w:val="22"/>
          <w:lang w:eastAsia="en-US"/>
        </w:rPr>
      </w:pPr>
    </w:p>
    <w:p w14:paraId="0E7A88B0" w14:textId="77777777" w:rsidR="00AC3AB3" w:rsidRPr="006C7A2D" w:rsidRDefault="00AC3AB3" w:rsidP="00EC0E1E">
      <w:pPr>
        <w:widowControl w:val="0"/>
        <w:autoSpaceDE w:val="0"/>
        <w:autoSpaceDN w:val="0"/>
        <w:adjustRightInd w:val="0"/>
        <w:spacing w:before="120"/>
        <w:ind w:left="567" w:hanging="567"/>
        <w:rPr>
          <w:sz w:val="22"/>
          <w:szCs w:val="22"/>
        </w:rPr>
      </w:pPr>
    </w:p>
    <w:sectPr w:rsidR="00AC3AB3" w:rsidRPr="006C7A2D" w:rsidSect="00FB376F">
      <w:headerReference w:type="even" r:id="rId40"/>
      <w:headerReference w:type="default" r:id="rId41"/>
      <w:footerReference w:type="even" r:id="rId42"/>
      <w:footerReference w:type="default" r:id="rId43"/>
      <w:headerReference w:type="first" r:id="rId44"/>
      <w:footerReference w:type="first" r:id="rId45"/>
      <w:footnotePr>
        <w:pos w:val="beneathText"/>
      </w:footnotePr>
      <w:type w:val="continuous"/>
      <w:pgSz w:w="11905" w:h="16837"/>
      <w:pgMar w:top="1701" w:right="1418" w:bottom="1701" w:left="1418" w:header="851" w:footer="851" w:gutter="0"/>
      <w:pgNumType w:start="23"/>
      <w:cols w:space="454"/>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7A6F41B" w14:textId="77777777" w:rsidR="00EB49CC" w:rsidRDefault="00EB49CC" w:rsidP="004E422B">
      <w:r>
        <w:separator/>
      </w:r>
    </w:p>
  </w:endnote>
  <w:endnote w:type="continuationSeparator" w:id="0">
    <w:p w14:paraId="381236E8" w14:textId="77777777" w:rsidR="00EB49CC" w:rsidRDefault="00EB49CC" w:rsidP="004E42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ndara">
    <w:panose1 w:val="020E0502030303020204"/>
    <w:charset w:val="00"/>
    <w:family w:val="swiss"/>
    <w:pitch w:val="variable"/>
    <w:sig w:usb0="A00002EF" w:usb1="4000A44B" w:usb2="00000000" w:usb3="00000000" w:csb0="000001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HAMECN+TimesNewRoman">
    <w:charset w:val="00"/>
    <w:family w:val="roman"/>
    <w:pitch w:val="default"/>
    <w:sig w:usb0="00000003" w:usb1="00000000" w:usb2="00000000" w:usb3="00000000" w:csb0="00000001" w:csb1="00000000"/>
  </w:font>
  <w:font w:name="HAMEHF+TimesNewRoman">
    <w:charset w:val="00"/>
    <w:family w:val="roman"/>
    <w:pitch w:val="default"/>
    <w:sig w:usb0="00000003" w:usb1="00000000" w:usb2="00000000" w:usb3="00000000" w:csb0="00000001" w:csb1="00000000"/>
  </w:font>
  <w:font w:name="Roboto">
    <w:charset w:val="00"/>
    <w:family w:val="auto"/>
    <w:pitch w:val="variable"/>
    <w:sig w:usb0="E0000AFF" w:usb1="5000217F" w:usb2="00000021" w:usb3="00000000" w:csb0="0000019F" w:csb1="00000000"/>
  </w:font>
  <w:font w:name="Imprint MT Shadow">
    <w:panose1 w:val="04020605060303030202"/>
    <w:charset w:val="00"/>
    <w:family w:val="decorative"/>
    <w:pitch w:val="variable"/>
    <w:sig w:usb0="00000003" w:usb1="00000000" w:usb2="00000000" w:usb3="00000000" w:csb0="00000001" w:csb1="00000000"/>
  </w:font>
  <w:font w:name="Matura MT Script Capitals">
    <w:panose1 w:val="03020802060602070202"/>
    <w:charset w:val="00"/>
    <w:family w:val="script"/>
    <w:pitch w:val="variable"/>
    <w:sig w:usb0="00000003" w:usb1="00000000" w:usb2="00000000" w:usb3="00000000" w:csb0="00000001" w:csb1="00000000"/>
  </w:font>
  <w:font w:name="Lucida Bright">
    <w:panose1 w:val="020406020505050203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87391E" w14:textId="4A72DCBA" w:rsidR="00D30B96" w:rsidRDefault="002E7FC5" w:rsidP="002E7FC5">
    <w:pPr>
      <w:pStyle w:val="Footer"/>
      <w:rPr>
        <w:rFonts w:ascii="Lucida Bright" w:hAnsi="Lucida Bright"/>
        <w:sz w:val="20"/>
        <w:szCs w:val="20"/>
      </w:rPr>
    </w:pPr>
    <w:r>
      <w:fldChar w:fldCharType="begin"/>
    </w:r>
    <w:r>
      <w:instrText xml:space="preserve"> PAGE   \* MERGEFORMAT </w:instrText>
    </w:r>
    <w:r>
      <w:fldChar w:fldCharType="separate"/>
    </w:r>
    <w:r>
      <w:rPr>
        <w:noProof/>
      </w:rPr>
      <w:t>2</w:t>
    </w:r>
    <w:r>
      <w:rPr>
        <w:noProof/>
      </w:rPr>
      <w:fldChar w:fldCharType="end"/>
    </w:r>
    <w:r w:rsidRPr="002E7FC5">
      <w:t xml:space="preserve"> </w:t>
    </w:r>
    <w:r w:rsidRPr="000C3BAA">
      <w:rPr>
        <w:rFonts w:ascii="Lucida Bright" w:hAnsi="Lucida Bright"/>
      </w:rPr>
      <w:t xml:space="preserve">| </w:t>
    </w:r>
    <w:r w:rsidR="00C47111">
      <w:rPr>
        <w:rFonts w:ascii="Lucida Bright" w:hAnsi="Lucida Bright"/>
        <w:b/>
        <w:sz w:val="20"/>
        <w:szCs w:val="20"/>
        <w:lang w:eastAsia="id-ID"/>
      </w:rPr>
      <w:t>Al-Musannif</w:t>
    </w:r>
    <w:r w:rsidR="00E417FB" w:rsidRPr="000C3BAA">
      <w:rPr>
        <w:rFonts w:ascii="Lucida Bright" w:hAnsi="Lucida Bright"/>
        <w:bCs/>
        <w:sz w:val="20"/>
        <w:szCs w:val="20"/>
        <w:lang w:eastAsia="id-ID"/>
      </w:rPr>
      <w:t>,</w:t>
    </w:r>
    <w:r w:rsidR="00E417FB" w:rsidRPr="000C3BAA">
      <w:rPr>
        <w:rFonts w:ascii="Lucida Bright" w:hAnsi="Lucida Bright"/>
        <w:iCs/>
        <w:sz w:val="20"/>
        <w:szCs w:val="20"/>
      </w:rPr>
      <w:t xml:space="preserve"> </w:t>
    </w:r>
    <w:r w:rsidR="00E417FB" w:rsidRPr="000C3BAA">
      <w:rPr>
        <w:rFonts w:ascii="Lucida Bright" w:hAnsi="Lucida Bright"/>
        <w:sz w:val="20"/>
        <w:szCs w:val="20"/>
      </w:rPr>
      <w:t xml:space="preserve">Vol. </w:t>
    </w:r>
    <w:r w:rsidR="000E4AE4">
      <w:rPr>
        <w:rFonts w:ascii="Lucida Bright" w:hAnsi="Lucida Bright"/>
        <w:sz w:val="20"/>
        <w:szCs w:val="20"/>
      </w:rPr>
      <w:t>6</w:t>
    </w:r>
    <w:r w:rsidR="00E417FB" w:rsidRPr="000C3BAA">
      <w:rPr>
        <w:rFonts w:ascii="Lucida Bright" w:hAnsi="Lucida Bright"/>
        <w:sz w:val="20"/>
        <w:szCs w:val="20"/>
      </w:rPr>
      <w:t xml:space="preserve">, No. </w:t>
    </w:r>
    <w:r w:rsidR="00F75327">
      <w:rPr>
        <w:rFonts w:ascii="Lucida Bright" w:hAnsi="Lucida Bright"/>
        <w:sz w:val="20"/>
        <w:szCs w:val="20"/>
      </w:rPr>
      <w:t>1</w:t>
    </w:r>
    <w:r w:rsidR="00E417FB" w:rsidRPr="000C3BAA">
      <w:rPr>
        <w:rFonts w:ascii="Lucida Bright" w:hAnsi="Lucida Bright"/>
        <w:sz w:val="20"/>
        <w:szCs w:val="20"/>
      </w:rPr>
      <w:t xml:space="preserve"> (</w:t>
    </w:r>
    <w:r w:rsidR="008366F3">
      <w:rPr>
        <w:rFonts w:ascii="Lucida Bright" w:hAnsi="Lucida Bright"/>
        <w:sz w:val="20"/>
        <w:szCs w:val="20"/>
      </w:rPr>
      <w:t>202</w:t>
    </w:r>
    <w:r w:rsidR="000E4AE4">
      <w:rPr>
        <w:rFonts w:ascii="Lucida Bright" w:hAnsi="Lucida Bright"/>
        <w:sz w:val="20"/>
        <w:szCs w:val="20"/>
      </w:rPr>
      <w:t>4</w:t>
    </w:r>
    <w:r w:rsidR="00E417FB" w:rsidRPr="000C3BAA">
      <w:rPr>
        <w:rFonts w:ascii="Lucida Bright" w:hAnsi="Lucida Bright"/>
        <w:sz w:val="20"/>
        <w:szCs w:val="20"/>
      </w:rPr>
      <w:t>)</w:t>
    </w:r>
  </w:p>
  <w:p w14:paraId="07A705F3" w14:textId="77777777" w:rsidR="004017BF" w:rsidRPr="000C3BAA" w:rsidRDefault="004017BF" w:rsidP="002E7FC5">
    <w:pPr>
      <w:pStyle w:val="Footer"/>
      <w:rPr>
        <w:rFonts w:ascii="Lucida Bright" w:hAnsi="Lucida Bright"/>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8ADAA3" w14:textId="15B2C9F4" w:rsidR="002E7FC5" w:rsidRDefault="00C47111">
    <w:pPr>
      <w:pStyle w:val="Footer"/>
      <w:jc w:val="right"/>
    </w:pPr>
    <w:r>
      <w:rPr>
        <w:rFonts w:ascii="Lucida Bright" w:hAnsi="Lucida Bright"/>
        <w:b/>
        <w:sz w:val="20"/>
        <w:szCs w:val="20"/>
        <w:lang w:eastAsia="id-ID"/>
      </w:rPr>
      <w:t>Al-Musannif</w:t>
    </w:r>
    <w:r w:rsidR="00E417FB" w:rsidRPr="000C3BAA">
      <w:rPr>
        <w:rFonts w:ascii="Lucida Bright" w:hAnsi="Lucida Bright"/>
        <w:bCs/>
        <w:sz w:val="20"/>
        <w:szCs w:val="20"/>
        <w:lang w:eastAsia="id-ID"/>
      </w:rPr>
      <w:t>,</w:t>
    </w:r>
    <w:r w:rsidR="00E417FB" w:rsidRPr="000C3BAA">
      <w:rPr>
        <w:rFonts w:ascii="Lucida Bright" w:hAnsi="Lucida Bright"/>
        <w:iCs/>
        <w:sz w:val="20"/>
        <w:szCs w:val="20"/>
      </w:rPr>
      <w:t xml:space="preserve"> </w:t>
    </w:r>
    <w:r w:rsidR="00E417FB" w:rsidRPr="000C3BAA">
      <w:rPr>
        <w:rFonts w:ascii="Lucida Bright" w:hAnsi="Lucida Bright"/>
        <w:sz w:val="20"/>
        <w:szCs w:val="20"/>
      </w:rPr>
      <w:t xml:space="preserve">Vol. </w:t>
    </w:r>
    <w:r w:rsidR="000E4AE4">
      <w:rPr>
        <w:rFonts w:ascii="Lucida Bright" w:hAnsi="Lucida Bright"/>
        <w:sz w:val="20"/>
        <w:szCs w:val="20"/>
      </w:rPr>
      <w:t>6</w:t>
    </w:r>
    <w:r w:rsidR="00E417FB" w:rsidRPr="000C3BAA">
      <w:rPr>
        <w:rFonts w:ascii="Lucida Bright" w:hAnsi="Lucida Bright"/>
        <w:sz w:val="20"/>
        <w:szCs w:val="20"/>
      </w:rPr>
      <w:t xml:space="preserve">, No. </w:t>
    </w:r>
    <w:r w:rsidR="00F75327">
      <w:rPr>
        <w:rFonts w:ascii="Lucida Bright" w:hAnsi="Lucida Bright"/>
        <w:sz w:val="20"/>
        <w:szCs w:val="20"/>
      </w:rPr>
      <w:t>1</w:t>
    </w:r>
    <w:r w:rsidR="00E417FB" w:rsidRPr="000C3BAA">
      <w:rPr>
        <w:rFonts w:ascii="Lucida Bright" w:hAnsi="Lucida Bright"/>
        <w:sz w:val="20"/>
        <w:szCs w:val="20"/>
      </w:rPr>
      <w:t xml:space="preserve"> (</w:t>
    </w:r>
    <w:r w:rsidR="008366F3">
      <w:rPr>
        <w:rFonts w:ascii="Lucida Bright" w:hAnsi="Lucida Bright"/>
        <w:sz w:val="20"/>
        <w:szCs w:val="20"/>
      </w:rPr>
      <w:t>202</w:t>
    </w:r>
    <w:r w:rsidR="000E4AE4">
      <w:rPr>
        <w:rFonts w:ascii="Lucida Bright" w:hAnsi="Lucida Bright"/>
        <w:sz w:val="20"/>
        <w:szCs w:val="20"/>
      </w:rPr>
      <w:t>4</w:t>
    </w:r>
    <w:r w:rsidR="00E417FB" w:rsidRPr="000C3BAA">
      <w:rPr>
        <w:rFonts w:ascii="Lucida Bright" w:hAnsi="Lucida Bright"/>
        <w:sz w:val="20"/>
        <w:szCs w:val="20"/>
      </w:rPr>
      <w:t>)</w:t>
    </w:r>
    <w:r w:rsidR="002E7FC5" w:rsidRPr="000C3BAA">
      <w:rPr>
        <w:rFonts w:ascii="Lucida Bright" w:hAnsi="Lucida Bright"/>
      </w:rPr>
      <w:t xml:space="preserve"> | </w:t>
    </w:r>
    <w:r w:rsidR="002E7FC5">
      <w:fldChar w:fldCharType="begin"/>
    </w:r>
    <w:r w:rsidR="002E7FC5">
      <w:instrText xml:space="preserve"> PAGE   \* MERGEFORMAT </w:instrText>
    </w:r>
    <w:r w:rsidR="002E7FC5">
      <w:fldChar w:fldCharType="separate"/>
    </w:r>
    <w:r w:rsidR="002E7FC5">
      <w:rPr>
        <w:noProof/>
      </w:rPr>
      <w:t>2</w:t>
    </w:r>
    <w:r w:rsidR="002E7FC5">
      <w:rPr>
        <w:noProof/>
      </w:rPr>
      <w:fldChar w:fldCharType="end"/>
    </w:r>
    <w:r w:rsidR="002E7FC5">
      <w:t xml:space="preserve"> </w:t>
    </w:r>
  </w:p>
  <w:p w14:paraId="56F29334" w14:textId="77777777" w:rsidR="00B4354B" w:rsidRPr="002E7FC5" w:rsidRDefault="00B4354B" w:rsidP="002E7FC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64A806" w14:textId="2649BCE7" w:rsidR="001E6AF2" w:rsidRPr="005B6048" w:rsidRDefault="001E6AF2" w:rsidP="001E6AF2">
    <w:pPr>
      <w:spacing w:line="0" w:lineRule="atLeast"/>
      <w:ind w:left="20"/>
      <w:jc w:val="center"/>
      <w:rPr>
        <w:rFonts w:ascii="Lucida Bright" w:hAnsi="Lucida Bright" w:cs="Arial"/>
        <w:sz w:val="18"/>
        <w:szCs w:val="18"/>
      </w:rPr>
    </w:pPr>
    <w:r w:rsidRPr="005B6048">
      <w:rPr>
        <w:rFonts w:ascii="Lucida Bright" w:hAnsi="Lucida Bright" w:cs="Arial"/>
        <w:sz w:val="18"/>
        <w:szCs w:val="18"/>
      </w:rPr>
      <w:t xml:space="preserve">Managed by </w:t>
    </w:r>
    <w:r w:rsidR="00CB6911" w:rsidRPr="005B6048">
      <w:rPr>
        <w:rFonts w:ascii="Lucida Bright" w:hAnsi="Lucida Bright" w:cs="Arial"/>
        <w:sz w:val="18"/>
        <w:szCs w:val="18"/>
      </w:rPr>
      <w:t>STAI</w:t>
    </w:r>
    <w:r w:rsidRPr="005B6048">
      <w:rPr>
        <w:rFonts w:ascii="Lucida Bright" w:hAnsi="Lucida Bright" w:cs="Arial"/>
        <w:sz w:val="18"/>
        <w:szCs w:val="18"/>
      </w:rPr>
      <w:t xml:space="preserve"> DDI Mangkoso </w:t>
    </w:r>
    <w:r w:rsidRPr="005B6048">
      <w:rPr>
        <w:rFonts w:ascii="Lucida Bright" w:hAnsi="Lucida Bright" w:cs="Arial"/>
        <w:sz w:val="22"/>
        <w:szCs w:val="22"/>
      </w:rPr>
      <w:t>|</w:t>
    </w:r>
    <w:r w:rsidRPr="005B6048">
      <w:rPr>
        <w:rFonts w:ascii="Lucida Bright" w:hAnsi="Lucida Bright" w:cs="Arial"/>
        <w:sz w:val="18"/>
        <w:szCs w:val="18"/>
      </w:rPr>
      <w:t xml:space="preserve"> Published by </w:t>
    </w:r>
    <w:r w:rsidR="00CB6911" w:rsidRPr="005B6048">
      <w:rPr>
        <w:rFonts w:ascii="Lucida Bright" w:hAnsi="Lucida Bright" w:cs="Arial"/>
        <w:sz w:val="18"/>
        <w:szCs w:val="18"/>
      </w:rPr>
      <w:t>MTs</w:t>
    </w:r>
    <w:r w:rsidRPr="005B6048">
      <w:rPr>
        <w:rFonts w:ascii="Lucida Bright" w:hAnsi="Lucida Bright" w:cs="Arial"/>
        <w:sz w:val="18"/>
        <w:szCs w:val="18"/>
      </w:rPr>
      <w:t xml:space="preserve"> DDI Cilellang</w:t>
    </w:r>
  </w:p>
  <w:p w14:paraId="4EFE46D7" w14:textId="16B928A9" w:rsidR="004017BF" w:rsidRDefault="00F47BE9" w:rsidP="001E6AF2">
    <w:pPr>
      <w:spacing w:line="0" w:lineRule="atLeast"/>
      <w:ind w:left="20"/>
      <w:jc w:val="center"/>
      <w:rPr>
        <w:rFonts w:cs="Arial"/>
        <w:sz w:val="20"/>
        <w:szCs w:val="20"/>
      </w:rPr>
    </w:pPr>
    <w:r w:rsidRPr="005B6048">
      <w:rPr>
        <w:rFonts w:ascii="Lucida Bright" w:hAnsi="Lucida Bright" w:cs="Arial"/>
        <w:sz w:val="18"/>
        <w:szCs w:val="18"/>
      </w:rPr>
      <w:t>© 20</w:t>
    </w:r>
    <w:r w:rsidR="004017BF" w:rsidRPr="005B6048">
      <w:rPr>
        <w:rFonts w:ascii="Lucida Bright" w:hAnsi="Lucida Bright" w:cs="Arial"/>
        <w:sz w:val="18"/>
        <w:szCs w:val="18"/>
      </w:rPr>
      <w:t>2</w:t>
    </w:r>
    <w:r w:rsidR="005F4418">
      <w:rPr>
        <w:rFonts w:ascii="Lucida Bright" w:hAnsi="Lucida Bright" w:cs="Arial"/>
        <w:sz w:val="18"/>
        <w:szCs w:val="18"/>
      </w:rPr>
      <w:t>4</w:t>
    </w:r>
    <w:r w:rsidRPr="005B6048">
      <w:rPr>
        <w:rFonts w:ascii="Lucida Bright" w:hAnsi="Lucida Bright" w:cs="Arial"/>
        <w:sz w:val="18"/>
        <w:szCs w:val="18"/>
      </w:rPr>
      <w:t xml:space="preserve"> </w:t>
    </w:r>
    <w:r w:rsidR="00723147" w:rsidRPr="005B6048">
      <w:rPr>
        <w:rFonts w:ascii="Lucida Bright" w:hAnsi="Lucida Bright" w:cs="Arial"/>
        <w:sz w:val="18"/>
        <w:szCs w:val="18"/>
      </w:rPr>
      <w:t>Al-Musannif</w:t>
    </w:r>
    <w:r w:rsidR="00081245" w:rsidRPr="005B6048">
      <w:rPr>
        <w:rFonts w:ascii="Lucida Bright" w:hAnsi="Lucida Bright" w:cs="Arial"/>
        <w:sz w:val="18"/>
        <w:szCs w:val="18"/>
      </w:rPr>
      <w:t xml:space="preserve"> </w:t>
    </w:r>
    <w:r w:rsidR="00081245" w:rsidRPr="005B6048">
      <w:rPr>
        <w:rFonts w:ascii="Lucida Bright" w:hAnsi="Lucida Bright" w:cs="Arial"/>
        <w:sz w:val="22"/>
        <w:szCs w:val="22"/>
      </w:rPr>
      <w:t>|</w:t>
    </w:r>
    <w:r w:rsidR="00081245" w:rsidRPr="005B6048">
      <w:rPr>
        <w:rFonts w:ascii="Lucida Bright" w:hAnsi="Lucida Bright" w:cs="Arial"/>
        <w:b/>
        <w:bCs/>
        <w:sz w:val="18"/>
        <w:szCs w:val="18"/>
      </w:rPr>
      <w:t xml:space="preserve"> </w:t>
    </w:r>
    <w:r w:rsidR="00081245" w:rsidRPr="005B6048">
      <w:rPr>
        <w:rFonts w:ascii="Lucida Bright" w:hAnsi="Lucida Bright" w:cs="Arial"/>
        <w:sz w:val="18"/>
        <w:szCs w:val="18"/>
      </w:rPr>
      <w:t xml:space="preserve">Licensed </w:t>
    </w:r>
    <w:r w:rsidR="00BC4A35" w:rsidRPr="005B6048">
      <w:rPr>
        <w:rFonts w:ascii="Lucida Bright" w:hAnsi="Lucida Bright" w:cs="Arial"/>
        <w:sz w:val="18"/>
        <w:szCs w:val="18"/>
      </w:rPr>
      <w:t>under </w:t>
    </w:r>
    <w:hyperlink r:id="rId1" w:history="1">
      <w:r w:rsidR="00986786" w:rsidRPr="005B6048">
        <w:rPr>
          <w:rFonts w:ascii="Lucida Bright" w:hAnsi="Lucida Bright" w:cs="Arial"/>
          <w:sz w:val="18"/>
          <w:szCs w:val="18"/>
        </w:rPr>
        <w:t>CC BY</w:t>
      </w:r>
      <w:r w:rsidR="00BC4A35" w:rsidRPr="005B6048">
        <w:rPr>
          <w:rFonts w:ascii="Lucida Bright" w:hAnsi="Lucida Bright" w:cs="Arial"/>
          <w:sz w:val="18"/>
          <w:szCs w:val="18"/>
        </w:rPr>
        <w:t xml:space="preserve"> 4.0</w:t>
      </w:r>
    </w:hyperlink>
  </w:p>
  <w:p w14:paraId="7459EAEF" w14:textId="77777777" w:rsidR="001E6AF2" w:rsidRPr="00082D66" w:rsidRDefault="001E6AF2" w:rsidP="001E6AF2">
    <w:pPr>
      <w:spacing w:line="0" w:lineRule="atLeast"/>
      <w:ind w:left="20"/>
      <w:jc w:val="center"/>
      <w:rPr>
        <w:rFonts w:cs="Arial"/>
        <w:sz w:val="2"/>
        <w:szCs w:val="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E947DF7" w14:textId="77777777" w:rsidR="00EB49CC" w:rsidRDefault="00EB49CC" w:rsidP="004E422B">
      <w:r>
        <w:separator/>
      </w:r>
    </w:p>
  </w:footnote>
  <w:footnote w:type="continuationSeparator" w:id="0">
    <w:p w14:paraId="0B9F01AD" w14:textId="77777777" w:rsidR="00EB49CC" w:rsidRDefault="00EB49CC" w:rsidP="004E422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543D99" w14:textId="695CE730" w:rsidR="00E749D2" w:rsidRPr="000C3BAA" w:rsidRDefault="004209D6" w:rsidP="00073287">
    <w:pPr>
      <w:pStyle w:val="Header"/>
      <w:pBdr>
        <w:bottom w:val="single" w:sz="8" w:space="1" w:color="538135"/>
      </w:pBdr>
      <w:tabs>
        <w:tab w:val="clear" w:pos="4680"/>
        <w:tab w:val="clear" w:pos="9360"/>
      </w:tabs>
      <w:jc w:val="center"/>
      <w:rPr>
        <w:rFonts w:ascii="Lucida Bright" w:hAnsi="Lucida Bright"/>
        <w:sz w:val="22"/>
        <w:szCs w:val="22"/>
      </w:rPr>
    </w:pPr>
    <w:r>
      <w:rPr>
        <w:rFonts w:ascii="Lucida Bright" w:hAnsi="Lucida Bright"/>
        <w:sz w:val="20"/>
        <w:szCs w:val="20"/>
      </w:rPr>
      <w:t xml:space="preserve">Penguatan Pendidikan Karakter </w:t>
    </w:r>
    <w:r w:rsidR="00832BA3" w:rsidRPr="00BA638C">
      <w:rPr>
        <w:rFonts w:ascii="Lucida Bright" w:hAnsi="Lucida Bright"/>
        <w:sz w:val="22"/>
        <w:szCs w:val="22"/>
      </w:rPr>
      <w:t xml:space="preserve">… </w:t>
    </w:r>
    <w:r w:rsidR="00832BA3" w:rsidRPr="00BA638C">
      <w:rPr>
        <w:rFonts w:ascii="Lucida Bright" w:hAnsi="Lucida Bright"/>
      </w:rPr>
      <w:t>|</w:t>
    </w:r>
    <w:r w:rsidR="00832BA3" w:rsidRPr="00BA638C">
      <w:rPr>
        <w:rFonts w:ascii="Lucida Bright" w:hAnsi="Lucida Bright"/>
        <w:sz w:val="22"/>
        <w:szCs w:val="22"/>
      </w:rPr>
      <w:t xml:space="preserve"> </w:t>
    </w:r>
    <w:r w:rsidRPr="004209D6">
      <w:rPr>
        <w:rFonts w:ascii="Lucida Bright" w:hAnsi="Lucida Bright"/>
        <w:sz w:val="20"/>
        <w:szCs w:val="20"/>
      </w:rPr>
      <w:t>W</w:t>
    </w:r>
    <w:r>
      <w:rPr>
        <w:rFonts w:ascii="Lucida Bright" w:hAnsi="Lucida Bright"/>
        <w:sz w:val="20"/>
        <w:szCs w:val="20"/>
      </w:rPr>
      <w:t>.</w:t>
    </w:r>
    <w:r w:rsidRPr="004209D6">
      <w:rPr>
        <w:rFonts w:ascii="Lucida Bright" w:hAnsi="Lucida Bright"/>
        <w:sz w:val="20"/>
        <w:szCs w:val="20"/>
      </w:rPr>
      <w:t>O</w:t>
    </w:r>
    <w:r>
      <w:rPr>
        <w:rFonts w:ascii="Lucida Bright" w:hAnsi="Lucida Bright"/>
        <w:sz w:val="20"/>
        <w:szCs w:val="20"/>
      </w:rPr>
      <w:t>.</w:t>
    </w:r>
    <w:r w:rsidRPr="004209D6">
      <w:rPr>
        <w:rFonts w:ascii="Lucida Bright" w:hAnsi="Lucida Bright"/>
        <w:sz w:val="20"/>
        <w:szCs w:val="20"/>
      </w:rPr>
      <w:t xml:space="preserve"> </w:t>
    </w:r>
    <w:proofErr w:type="spellStart"/>
    <w:r w:rsidRPr="004209D6">
      <w:rPr>
        <w:rFonts w:ascii="Lucida Bright" w:hAnsi="Lucida Bright"/>
        <w:sz w:val="20"/>
        <w:szCs w:val="20"/>
      </w:rPr>
      <w:t>Ningsari</w:t>
    </w:r>
    <w:proofErr w:type="spellEnd"/>
    <w:r w:rsidRPr="004209D6">
      <w:rPr>
        <w:rFonts w:ascii="Lucida Bright" w:hAnsi="Lucida Bright"/>
        <w:sz w:val="20"/>
        <w:szCs w:val="20"/>
      </w:rPr>
      <w:t>, B</w:t>
    </w:r>
    <w:r>
      <w:rPr>
        <w:rFonts w:ascii="Lucida Bright" w:hAnsi="Lucida Bright"/>
        <w:sz w:val="20"/>
        <w:szCs w:val="20"/>
      </w:rPr>
      <w:t>.</w:t>
    </w:r>
    <w:r w:rsidRPr="004209D6">
      <w:rPr>
        <w:rFonts w:ascii="Lucida Bright" w:hAnsi="Lucida Bright"/>
        <w:sz w:val="20"/>
        <w:szCs w:val="20"/>
      </w:rPr>
      <w:t xml:space="preserve"> </w:t>
    </w:r>
    <w:proofErr w:type="spellStart"/>
    <w:r w:rsidRPr="004209D6">
      <w:rPr>
        <w:rFonts w:ascii="Lucida Bright" w:hAnsi="Lucida Bright"/>
        <w:sz w:val="20"/>
        <w:szCs w:val="20"/>
      </w:rPr>
      <w:t>Kaddas</w:t>
    </w:r>
    <w:proofErr w:type="spellEnd"/>
    <w:r w:rsidRPr="004209D6">
      <w:rPr>
        <w:rFonts w:ascii="Lucida Bright" w:hAnsi="Lucida Bright"/>
        <w:sz w:val="20"/>
        <w:szCs w:val="20"/>
      </w:rPr>
      <w:t>, I</w:t>
    </w:r>
    <w:r>
      <w:rPr>
        <w:rFonts w:ascii="Lucida Bright" w:hAnsi="Lucida Bright"/>
        <w:sz w:val="20"/>
        <w:szCs w:val="20"/>
      </w:rPr>
      <w:t>.</w:t>
    </w:r>
    <w:r w:rsidRPr="004209D6">
      <w:rPr>
        <w:rFonts w:ascii="Lucida Bright" w:hAnsi="Lucida Bright"/>
        <w:sz w:val="20"/>
        <w:szCs w:val="20"/>
      </w:rPr>
      <w:t xml:space="preserve"> </w:t>
    </w:r>
    <w:proofErr w:type="spellStart"/>
    <w:r w:rsidRPr="004209D6">
      <w:rPr>
        <w:rFonts w:ascii="Lucida Bright" w:hAnsi="Lucida Bright"/>
        <w:sz w:val="20"/>
        <w:szCs w:val="20"/>
      </w:rPr>
      <w:t>Irviana</w:t>
    </w:r>
    <w:proofErr w:type="spellEnd"/>
  </w:p>
  <w:p w14:paraId="68CBCCAE" w14:textId="77777777" w:rsidR="00E749D2" w:rsidRDefault="00E749D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D4BFD3" w14:textId="3ECBFB8E" w:rsidR="00E749D2" w:rsidRPr="000C3BAA" w:rsidRDefault="004209D6" w:rsidP="00073287">
    <w:pPr>
      <w:pStyle w:val="Header"/>
      <w:pBdr>
        <w:bottom w:val="single" w:sz="8" w:space="1" w:color="538135"/>
      </w:pBdr>
      <w:tabs>
        <w:tab w:val="clear" w:pos="4680"/>
        <w:tab w:val="clear" w:pos="9360"/>
      </w:tabs>
      <w:jc w:val="center"/>
      <w:rPr>
        <w:rFonts w:ascii="Lucida Bright" w:hAnsi="Lucida Bright"/>
        <w:color w:val="4472C4"/>
        <w:sz w:val="20"/>
        <w:szCs w:val="20"/>
      </w:rPr>
    </w:pPr>
    <w:r>
      <w:rPr>
        <w:rFonts w:ascii="Lucida Bright" w:hAnsi="Lucida Bright"/>
        <w:sz w:val="20"/>
        <w:szCs w:val="20"/>
      </w:rPr>
      <w:t xml:space="preserve">Penguatan Pendidikan Karakter </w:t>
    </w:r>
    <w:r w:rsidRPr="00BA638C">
      <w:rPr>
        <w:rFonts w:ascii="Lucida Bright" w:hAnsi="Lucida Bright"/>
        <w:sz w:val="22"/>
        <w:szCs w:val="22"/>
      </w:rPr>
      <w:t xml:space="preserve">… </w:t>
    </w:r>
    <w:r w:rsidRPr="00BA638C">
      <w:rPr>
        <w:rFonts w:ascii="Lucida Bright" w:hAnsi="Lucida Bright"/>
      </w:rPr>
      <w:t>|</w:t>
    </w:r>
    <w:r w:rsidRPr="00BA638C">
      <w:rPr>
        <w:rFonts w:ascii="Lucida Bright" w:hAnsi="Lucida Bright"/>
        <w:sz w:val="22"/>
        <w:szCs w:val="22"/>
      </w:rPr>
      <w:t xml:space="preserve"> </w:t>
    </w:r>
    <w:r w:rsidRPr="004209D6">
      <w:rPr>
        <w:rFonts w:ascii="Lucida Bright" w:hAnsi="Lucida Bright"/>
        <w:sz w:val="20"/>
        <w:szCs w:val="20"/>
      </w:rPr>
      <w:t>W</w:t>
    </w:r>
    <w:r>
      <w:rPr>
        <w:rFonts w:ascii="Lucida Bright" w:hAnsi="Lucida Bright"/>
        <w:sz w:val="20"/>
        <w:szCs w:val="20"/>
      </w:rPr>
      <w:t>.</w:t>
    </w:r>
    <w:r w:rsidRPr="004209D6">
      <w:rPr>
        <w:rFonts w:ascii="Lucida Bright" w:hAnsi="Lucida Bright"/>
        <w:sz w:val="20"/>
        <w:szCs w:val="20"/>
      </w:rPr>
      <w:t>O</w:t>
    </w:r>
    <w:r>
      <w:rPr>
        <w:rFonts w:ascii="Lucida Bright" w:hAnsi="Lucida Bright"/>
        <w:sz w:val="20"/>
        <w:szCs w:val="20"/>
      </w:rPr>
      <w:t>.</w:t>
    </w:r>
    <w:r w:rsidRPr="004209D6">
      <w:rPr>
        <w:rFonts w:ascii="Lucida Bright" w:hAnsi="Lucida Bright"/>
        <w:sz w:val="20"/>
        <w:szCs w:val="20"/>
      </w:rPr>
      <w:t xml:space="preserve"> </w:t>
    </w:r>
    <w:proofErr w:type="spellStart"/>
    <w:r w:rsidRPr="004209D6">
      <w:rPr>
        <w:rFonts w:ascii="Lucida Bright" w:hAnsi="Lucida Bright"/>
        <w:sz w:val="20"/>
        <w:szCs w:val="20"/>
      </w:rPr>
      <w:t>Ningsari</w:t>
    </w:r>
    <w:proofErr w:type="spellEnd"/>
    <w:r w:rsidRPr="004209D6">
      <w:rPr>
        <w:rFonts w:ascii="Lucida Bright" w:hAnsi="Lucida Bright"/>
        <w:sz w:val="20"/>
        <w:szCs w:val="20"/>
      </w:rPr>
      <w:t>, B</w:t>
    </w:r>
    <w:r>
      <w:rPr>
        <w:rFonts w:ascii="Lucida Bright" w:hAnsi="Lucida Bright"/>
        <w:sz w:val="20"/>
        <w:szCs w:val="20"/>
      </w:rPr>
      <w:t>.</w:t>
    </w:r>
    <w:r w:rsidRPr="004209D6">
      <w:rPr>
        <w:rFonts w:ascii="Lucida Bright" w:hAnsi="Lucida Bright"/>
        <w:sz w:val="20"/>
        <w:szCs w:val="20"/>
      </w:rPr>
      <w:t xml:space="preserve"> </w:t>
    </w:r>
    <w:proofErr w:type="spellStart"/>
    <w:r w:rsidRPr="004209D6">
      <w:rPr>
        <w:rFonts w:ascii="Lucida Bright" w:hAnsi="Lucida Bright"/>
        <w:sz w:val="20"/>
        <w:szCs w:val="20"/>
      </w:rPr>
      <w:t>Kaddas</w:t>
    </w:r>
    <w:proofErr w:type="spellEnd"/>
    <w:r w:rsidRPr="004209D6">
      <w:rPr>
        <w:rFonts w:ascii="Lucida Bright" w:hAnsi="Lucida Bright"/>
        <w:sz w:val="20"/>
        <w:szCs w:val="20"/>
      </w:rPr>
      <w:t>, I</w:t>
    </w:r>
    <w:r>
      <w:rPr>
        <w:rFonts w:ascii="Lucida Bright" w:hAnsi="Lucida Bright"/>
        <w:sz w:val="20"/>
        <w:szCs w:val="20"/>
      </w:rPr>
      <w:t>.</w:t>
    </w:r>
    <w:r w:rsidRPr="004209D6">
      <w:rPr>
        <w:rFonts w:ascii="Lucida Bright" w:hAnsi="Lucida Bright"/>
        <w:sz w:val="20"/>
        <w:szCs w:val="20"/>
      </w:rPr>
      <w:t xml:space="preserve"> </w:t>
    </w:r>
    <w:proofErr w:type="spellStart"/>
    <w:r w:rsidRPr="004209D6">
      <w:rPr>
        <w:rFonts w:ascii="Lucida Bright" w:hAnsi="Lucida Bright"/>
        <w:sz w:val="20"/>
        <w:szCs w:val="20"/>
      </w:rPr>
      <w:t>Irviana</w:t>
    </w:r>
    <w:proofErr w:type="spellEnd"/>
  </w:p>
  <w:p w14:paraId="49CFDCFD" w14:textId="77777777" w:rsidR="00E749D2" w:rsidRDefault="00E749D2" w:rsidP="00E749D2">
    <w:pPr>
      <w:pStyle w:val="Header"/>
    </w:pPr>
  </w:p>
  <w:p w14:paraId="465DBFDC" w14:textId="77777777" w:rsidR="00DD2A53" w:rsidRDefault="00DD2A53" w:rsidP="00DD2A53">
    <w:pPr>
      <w:pStyle w:val="Header"/>
      <w:tabs>
        <w:tab w:val="clear" w:pos="4680"/>
        <w:tab w:val="clear" w:pos="9360"/>
        <w:tab w:val="left" w:pos="8080"/>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054AB6" w14:textId="6228349C" w:rsidR="000836AA" w:rsidRPr="00793B14" w:rsidRDefault="000836AA" w:rsidP="008F1302">
    <w:pPr>
      <w:tabs>
        <w:tab w:val="right" w:pos="9069"/>
      </w:tabs>
      <w:rPr>
        <w:rFonts w:ascii="Lucida Bright" w:hAnsi="Lucida Bright"/>
        <w:sz w:val="20"/>
        <w:szCs w:val="20"/>
      </w:rPr>
    </w:pPr>
    <w:r w:rsidRPr="001519D6">
      <w:rPr>
        <w:rFonts w:ascii="Lucida Bright" w:hAnsi="Lucida Bright"/>
        <w:sz w:val="20"/>
        <w:szCs w:val="20"/>
      </w:rPr>
      <w:t>Al-Musannif</w:t>
    </w:r>
    <w:r w:rsidR="00016CA0" w:rsidRPr="001519D6">
      <w:rPr>
        <w:rFonts w:ascii="Lucida Bright" w:hAnsi="Lucida Bright"/>
        <w:sz w:val="20"/>
        <w:szCs w:val="20"/>
      </w:rPr>
      <w:t>,</w:t>
    </w:r>
    <w:r w:rsidRPr="00346913">
      <w:rPr>
        <w:rFonts w:ascii="Lucida Bright" w:hAnsi="Lucida Bright"/>
        <w:sz w:val="20"/>
        <w:szCs w:val="20"/>
      </w:rPr>
      <w:t xml:space="preserve"> </w:t>
    </w:r>
    <w:r w:rsidR="00016CA0" w:rsidRPr="00346913">
      <w:rPr>
        <w:rFonts w:ascii="Lucida Bright" w:hAnsi="Lucida Bright"/>
        <w:sz w:val="20"/>
        <w:szCs w:val="20"/>
      </w:rPr>
      <w:t xml:space="preserve">Vol. </w:t>
    </w:r>
    <w:r w:rsidR="005F4418">
      <w:rPr>
        <w:rFonts w:ascii="Lucida Bright" w:hAnsi="Lucida Bright"/>
        <w:sz w:val="20"/>
        <w:szCs w:val="20"/>
      </w:rPr>
      <w:t>6</w:t>
    </w:r>
    <w:r w:rsidR="00016CA0" w:rsidRPr="00346913">
      <w:rPr>
        <w:rFonts w:ascii="Lucida Bright" w:hAnsi="Lucida Bright"/>
        <w:sz w:val="20"/>
        <w:szCs w:val="20"/>
      </w:rPr>
      <w:t xml:space="preserve">, No. </w:t>
    </w:r>
    <w:r w:rsidR="002E05E7">
      <w:rPr>
        <w:rFonts w:ascii="Lucida Bright" w:hAnsi="Lucida Bright"/>
        <w:sz w:val="20"/>
        <w:szCs w:val="20"/>
        <w:lang w:val="id-ID"/>
      </w:rPr>
      <w:t>1</w:t>
    </w:r>
    <w:r w:rsidR="00016CA0" w:rsidRPr="00346913">
      <w:rPr>
        <w:rFonts w:ascii="Lucida Bright" w:hAnsi="Lucida Bright"/>
        <w:sz w:val="20"/>
        <w:szCs w:val="20"/>
      </w:rPr>
      <w:t xml:space="preserve"> (</w:t>
    </w:r>
    <w:r w:rsidR="002E05E7">
      <w:rPr>
        <w:rFonts w:ascii="Lucida Bright" w:hAnsi="Lucida Bright"/>
        <w:sz w:val="20"/>
        <w:szCs w:val="20"/>
        <w:lang w:val="id-ID"/>
      </w:rPr>
      <w:t>June</w:t>
    </w:r>
    <w:r w:rsidR="00427427">
      <w:rPr>
        <w:rFonts w:ascii="Lucida Bright" w:hAnsi="Lucida Bright"/>
        <w:sz w:val="20"/>
        <w:szCs w:val="20"/>
      </w:rPr>
      <w:t xml:space="preserve"> </w:t>
    </w:r>
    <w:r w:rsidR="000B3032">
      <w:rPr>
        <w:rFonts w:ascii="Lucida Bright" w:hAnsi="Lucida Bright"/>
        <w:sz w:val="20"/>
        <w:szCs w:val="20"/>
      </w:rPr>
      <w:t>202</w:t>
    </w:r>
    <w:r w:rsidR="005F4418">
      <w:rPr>
        <w:rFonts w:ascii="Lucida Bright" w:hAnsi="Lucida Bright"/>
        <w:sz w:val="20"/>
        <w:szCs w:val="20"/>
      </w:rPr>
      <w:t>4</w:t>
    </w:r>
    <w:r w:rsidR="00016CA0" w:rsidRPr="00346913">
      <w:rPr>
        <w:rFonts w:ascii="Lucida Bright" w:hAnsi="Lucida Bright"/>
        <w:sz w:val="20"/>
        <w:szCs w:val="20"/>
      </w:rPr>
      <w:t xml:space="preserve">): </w:t>
    </w:r>
    <w:r w:rsidR="00FB376F">
      <w:rPr>
        <w:rFonts w:ascii="Lucida Bright" w:hAnsi="Lucida Bright"/>
        <w:sz w:val="20"/>
        <w:szCs w:val="20"/>
        <w:lang w:val="id-ID"/>
      </w:rPr>
      <w:t>23</w:t>
    </w:r>
    <w:r w:rsidR="00016CA0" w:rsidRPr="00346913">
      <w:rPr>
        <w:rFonts w:ascii="Lucida Bright" w:hAnsi="Lucida Bright"/>
        <w:sz w:val="20"/>
        <w:szCs w:val="20"/>
      </w:rPr>
      <w:t>–</w:t>
    </w:r>
    <w:r w:rsidR="00986D3F">
      <w:rPr>
        <w:rFonts w:ascii="Lucida Bright" w:hAnsi="Lucida Bright"/>
        <w:sz w:val="20"/>
        <w:szCs w:val="20"/>
      </w:rPr>
      <w:t>34</w:t>
    </w:r>
    <w:r w:rsidR="008F1302" w:rsidRPr="00793B14">
      <w:rPr>
        <w:rFonts w:ascii="Lucida Bright" w:hAnsi="Lucida Bright"/>
        <w:sz w:val="22"/>
        <w:szCs w:val="22"/>
      </w:rPr>
      <w:tab/>
    </w:r>
    <w:r w:rsidR="008F1302" w:rsidRPr="00793B14">
      <w:rPr>
        <w:rFonts w:ascii="Lucida Bright" w:hAnsi="Lucida Bright"/>
        <w:sz w:val="20"/>
        <w:szCs w:val="20"/>
      </w:rPr>
      <w:t xml:space="preserve">p-ISSN </w:t>
    </w:r>
    <w:hyperlink r:id="rId1" w:tgtFrame="_blank" w:history="1">
      <w:r w:rsidR="008F1302" w:rsidRPr="00793B14">
        <w:rPr>
          <w:rFonts w:ascii="Lucida Bright" w:hAnsi="Lucida Bright"/>
          <w:sz w:val="20"/>
          <w:szCs w:val="20"/>
        </w:rPr>
        <w:t>2657-2362</w:t>
      </w:r>
    </w:hyperlink>
  </w:p>
  <w:p w14:paraId="75A9854F" w14:textId="517C3250" w:rsidR="000836AA" w:rsidRPr="00135EA4" w:rsidRDefault="00016CA0" w:rsidP="00135EA4">
    <w:pPr>
      <w:tabs>
        <w:tab w:val="right" w:pos="9069"/>
      </w:tabs>
      <w:rPr>
        <w:sz w:val="20"/>
        <w:szCs w:val="20"/>
      </w:rPr>
    </w:pPr>
    <w:r w:rsidRPr="00793B14">
      <w:rPr>
        <w:rFonts w:ascii="Lucida Bright" w:hAnsi="Lucida Bright"/>
        <w:sz w:val="20"/>
        <w:szCs w:val="20"/>
      </w:rPr>
      <w:t>DOI:</w:t>
    </w:r>
    <w:r w:rsidR="00793B14" w:rsidRPr="003C3950">
      <w:rPr>
        <w:rFonts w:ascii="Lucida Bright" w:hAnsi="Lucida Bright"/>
        <w:sz w:val="20"/>
        <w:szCs w:val="20"/>
      </w:rPr>
      <w:t xml:space="preserve"> </w:t>
    </w:r>
    <w:hyperlink r:id="rId2" w:history="1">
      <w:r w:rsidR="00FB376F" w:rsidRPr="00FB376F">
        <w:rPr>
          <w:rStyle w:val="Hyperlink"/>
          <w:rFonts w:ascii="Lucida Bright" w:hAnsi="Lucida Bright"/>
          <w:color w:val="auto"/>
          <w:sz w:val="20"/>
          <w:szCs w:val="20"/>
          <w:u w:val="none"/>
        </w:rPr>
        <w:t>https://doi.org/10.56324/al-musannif.v6i</w:t>
      </w:r>
      <w:r w:rsidR="00FB376F" w:rsidRPr="00FB376F">
        <w:rPr>
          <w:rStyle w:val="Hyperlink"/>
          <w:rFonts w:ascii="Lucida Bright" w:hAnsi="Lucida Bright"/>
          <w:color w:val="auto"/>
          <w:sz w:val="20"/>
          <w:szCs w:val="20"/>
          <w:u w:val="none"/>
          <w:lang w:val="id-ID"/>
        </w:rPr>
        <w:t>1</w:t>
      </w:r>
      <w:r w:rsidR="00FB376F" w:rsidRPr="00FB376F">
        <w:rPr>
          <w:rStyle w:val="Hyperlink"/>
          <w:rFonts w:ascii="Lucida Bright" w:hAnsi="Lucida Bright"/>
          <w:color w:val="auto"/>
          <w:sz w:val="20"/>
          <w:szCs w:val="20"/>
          <w:u w:val="none"/>
        </w:rPr>
        <w:t>.</w:t>
      </w:r>
      <w:r w:rsidR="00FB376F" w:rsidRPr="00FB376F">
        <w:rPr>
          <w:rStyle w:val="Hyperlink"/>
          <w:rFonts w:ascii="Lucida Bright" w:hAnsi="Lucida Bright"/>
          <w:color w:val="auto"/>
          <w:sz w:val="20"/>
          <w:szCs w:val="20"/>
          <w:u w:val="none"/>
          <w:lang w:val="id-ID"/>
        </w:rPr>
        <w:t>89</w:t>
      </w:r>
    </w:hyperlink>
    <w:r w:rsidR="00FB376F">
      <w:rPr>
        <w:rFonts w:ascii="Lucida Bright" w:hAnsi="Lucida Bright"/>
        <w:sz w:val="20"/>
        <w:szCs w:val="20"/>
        <w:lang w:val="id-ID"/>
      </w:rPr>
      <w:t xml:space="preserve"> </w:t>
    </w:r>
    <w:r w:rsidR="00FB376F" w:rsidRPr="00521BFE">
      <w:rPr>
        <w:rFonts w:ascii="Lucida Bright" w:hAnsi="Lucida Bright"/>
        <w:sz w:val="20"/>
        <w:szCs w:val="20"/>
        <w:lang w:val="id-ID"/>
      </w:rPr>
      <w:t xml:space="preserve"> </w:t>
    </w:r>
    <w:r w:rsidR="00521BFE" w:rsidRPr="00521BFE">
      <w:rPr>
        <w:rFonts w:ascii="Lucida Bright" w:hAnsi="Lucida Bright"/>
        <w:sz w:val="20"/>
        <w:szCs w:val="20"/>
        <w:lang w:val="id-ID"/>
      </w:rPr>
      <w:t xml:space="preserve">  </w:t>
    </w:r>
    <w:r w:rsidR="005F4418" w:rsidRPr="00521BFE">
      <w:rPr>
        <w:rFonts w:ascii="Lucida Bright" w:hAnsi="Lucida Bright"/>
        <w:sz w:val="20"/>
        <w:szCs w:val="20"/>
        <w:lang w:val="id-ID"/>
      </w:rPr>
      <w:t xml:space="preserve"> </w:t>
    </w:r>
    <w:r w:rsidR="002304A7" w:rsidRPr="00521BFE">
      <w:rPr>
        <w:rFonts w:ascii="Lucida Bright" w:hAnsi="Lucida Bright"/>
        <w:sz w:val="20"/>
        <w:szCs w:val="20"/>
        <w:lang w:val="id-ID"/>
      </w:rPr>
      <w:t xml:space="preserve"> </w:t>
    </w:r>
    <w:r w:rsidR="008F1302" w:rsidRPr="001519D6">
      <w:rPr>
        <w:sz w:val="20"/>
        <w:szCs w:val="20"/>
      </w:rPr>
      <w:tab/>
    </w:r>
    <w:r w:rsidR="008F1302" w:rsidRPr="001519D6">
      <w:rPr>
        <w:rFonts w:ascii="Lucida Bright" w:hAnsi="Lucida Bright"/>
        <w:sz w:val="20"/>
        <w:szCs w:val="20"/>
      </w:rPr>
      <w:t xml:space="preserve">e-ISSN </w:t>
    </w:r>
    <w:hyperlink r:id="rId3" w:tgtFrame="_blank" w:history="1">
      <w:r w:rsidR="008F1302" w:rsidRPr="001519D6">
        <w:rPr>
          <w:rFonts w:ascii="Lucida Bright" w:hAnsi="Lucida Bright"/>
          <w:sz w:val="20"/>
          <w:szCs w:val="20"/>
        </w:rPr>
        <w:t>2684-7736</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2"/>
    <w:multiLevelType w:val="hybridMultilevel"/>
    <w:tmpl w:val="E88AA7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0000004"/>
    <w:multiLevelType w:val="hybridMultilevel"/>
    <w:tmpl w:val="969425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0000006"/>
    <w:multiLevelType w:val="hybridMultilevel"/>
    <w:tmpl w:val="14EE3A58"/>
    <w:lvl w:ilvl="0" w:tplc="325A0FD8">
      <w:start w:val="1"/>
      <w:numFmt w:val="decimal"/>
      <w:lvlText w:val="%1."/>
      <w:lvlJc w:val="left"/>
      <w:pPr>
        <w:ind w:left="358" w:hanging="36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3" w15:restartNumberingAfterBreak="0">
    <w:nsid w:val="00000007"/>
    <w:multiLevelType w:val="hybridMultilevel"/>
    <w:tmpl w:val="FC40DE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0000008"/>
    <w:multiLevelType w:val="hybridMultilevel"/>
    <w:tmpl w:val="C34484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000000A"/>
    <w:multiLevelType w:val="hybridMultilevel"/>
    <w:tmpl w:val="23B073FC"/>
    <w:lvl w:ilvl="0" w:tplc="06A43DE8">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000000B"/>
    <w:multiLevelType w:val="hybridMultilevel"/>
    <w:tmpl w:val="AC025B40"/>
    <w:lvl w:ilvl="0" w:tplc="0409000F">
      <w:start w:val="1"/>
      <w:numFmt w:val="decimal"/>
      <w:lvlText w:val="%1."/>
      <w:lvlJc w:val="left"/>
      <w:pPr>
        <w:ind w:left="1037" w:hanging="360"/>
      </w:pPr>
    </w:lvl>
    <w:lvl w:ilvl="1" w:tplc="04090019" w:tentative="1">
      <w:start w:val="1"/>
      <w:numFmt w:val="lowerLetter"/>
      <w:lvlText w:val="%2."/>
      <w:lvlJc w:val="left"/>
      <w:pPr>
        <w:ind w:left="1757" w:hanging="360"/>
      </w:pPr>
    </w:lvl>
    <w:lvl w:ilvl="2" w:tplc="0409001B" w:tentative="1">
      <w:start w:val="1"/>
      <w:numFmt w:val="lowerRoman"/>
      <w:lvlText w:val="%3."/>
      <w:lvlJc w:val="right"/>
      <w:pPr>
        <w:ind w:left="2477" w:hanging="180"/>
      </w:pPr>
    </w:lvl>
    <w:lvl w:ilvl="3" w:tplc="0409000F" w:tentative="1">
      <w:start w:val="1"/>
      <w:numFmt w:val="decimal"/>
      <w:lvlText w:val="%4."/>
      <w:lvlJc w:val="left"/>
      <w:pPr>
        <w:ind w:left="3197" w:hanging="360"/>
      </w:pPr>
    </w:lvl>
    <w:lvl w:ilvl="4" w:tplc="04090019" w:tentative="1">
      <w:start w:val="1"/>
      <w:numFmt w:val="lowerLetter"/>
      <w:lvlText w:val="%5."/>
      <w:lvlJc w:val="left"/>
      <w:pPr>
        <w:ind w:left="3917" w:hanging="360"/>
      </w:pPr>
    </w:lvl>
    <w:lvl w:ilvl="5" w:tplc="0409001B" w:tentative="1">
      <w:start w:val="1"/>
      <w:numFmt w:val="lowerRoman"/>
      <w:lvlText w:val="%6."/>
      <w:lvlJc w:val="right"/>
      <w:pPr>
        <w:ind w:left="4637" w:hanging="180"/>
      </w:pPr>
    </w:lvl>
    <w:lvl w:ilvl="6" w:tplc="0409000F" w:tentative="1">
      <w:start w:val="1"/>
      <w:numFmt w:val="decimal"/>
      <w:lvlText w:val="%7."/>
      <w:lvlJc w:val="left"/>
      <w:pPr>
        <w:ind w:left="5357" w:hanging="360"/>
      </w:pPr>
    </w:lvl>
    <w:lvl w:ilvl="7" w:tplc="04090019" w:tentative="1">
      <w:start w:val="1"/>
      <w:numFmt w:val="lowerLetter"/>
      <w:lvlText w:val="%8."/>
      <w:lvlJc w:val="left"/>
      <w:pPr>
        <w:ind w:left="6077" w:hanging="360"/>
      </w:pPr>
    </w:lvl>
    <w:lvl w:ilvl="8" w:tplc="0409001B" w:tentative="1">
      <w:start w:val="1"/>
      <w:numFmt w:val="lowerRoman"/>
      <w:lvlText w:val="%9."/>
      <w:lvlJc w:val="right"/>
      <w:pPr>
        <w:ind w:left="6797" w:hanging="180"/>
      </w:pPr>
    </w:lvl>
  </w:abstractNum>
  <w:abstractNum w:abstractNumId="7" w15:restartNumberingAfterBreak="0">
    <w:nsid w:val="0000000D"/>
    <w:multiLevelType w:val="hybridMultilevel"/>
    <w:tmpl w:val="FF7AAD6E"/>
    <w:lvl w:ilvl="0" w:tplc="0409000F">
      <w:start w:val="1"/>
      <w:numFmt w:val="decimal"/>
      <w:lvlText w:val="%1."/>
      <w:lvlJc w:val="left"/>
      <w:pPr>
        <w:ind w:left="1038" w:hanging="360"/>
      </w:pPr>
    </w:lvl>
    <w:lvl w:ilvl="1" w:tplc="04090019" w:tentative="1">
      <w:start w:val="1"/>
      <w:numFmt w:val="lowerLetter"/>
      <w:lvlText w:val="%2."/>
      <w:lvlJc w:val="left"/>
      <w:pPr>
        <w:ind w:left="1758" w:hanging="360"/>
      </w:pPr>
    </w:lvl>
    <w:lvl w:ilvl="2" w:tplc="0409001B" w:tentative="1">
      <w:start w:val="1"/>
      <w:numFmt w:val="lowerRoman"/>
      <w:lvlText w:val="%3."/>
      <w:lvlJc w:val="right"/>
      <w:pPr>
        <w:ind w:left="2478" w:hanging="180"/>
      </w:pPr>
    </w:lvl>
    <w:lvl w:ilvl="3" w:tplc="0409000F" w:tentative="1">
      <w:start w:val="1"/>
      <w:numFmt w:val="decimal"/>
      <w:lvlText w:val="%4."/>
      <w:lvlJc w:val="left"/>
      <w:pPr>
        <w:ind w:left="3198" w:hanging="360"/>
      </w:pPr>
    </w:lvl>
    <w:lvl w:ilvl="4" w:tplc="04090019" w:tentative="1">
      <w:start w:val="1"/>
      <w:numFmt w:val="lowerLetter"/>
      <w:lvlText w:val="%5."/>
      <w:lvlJc w:val="left"/>
      <w:pPr>
        <w:ind w:left="3918" w:hanging="360"/>
      </w:pPr>
    </w:lvl>
    <w:lvl w:ilvl="5" w:tplc="0409001B" w:tentative="1">
      <w:start w:val="1"/>
      <w:numFmt w:val="lowerRoman"/>
      <w:lvlText w:val="%6."/>
      <w:lvlJc w:val="right"/>
      <w:pPr>
        <w:ind w:left="4638" w:hanging="180"/>
      </w:pPr>
    </w:lvl>
    <w:lvl w:ilvl="6" w:tplc="0409000F" w:tentative="1">
      <w:start w:val="1"/>
      <w:numFmt w:val="decimal"/>
      <w:lvlText w:val="%7."/>
      <w:lvlJc w:val="left"/>
      <w:pPr>
        <w:ind w:left="5358" w:hanging="360"/>
      </w:pPr>
    </w:lvl>
    <w:lvl w:ilvl="7" w:tplc="04090019" w:tentative="1">
      <w:start w:val="1"/>
      <w:numFmt w:val="lowerLetter"/>
      <w:lvlText w:val="%8."/>
      <w:lvlJc w:val="left"/>
      <w:pPr>
        <w:ind w:left="6078" w:hanging="360"/>
      </w:pPr>
    </w:lvl>
    <w:lvl w:ilvl="8" w:tplc="0409001B" w:tentative="1">
      <w:start w:val="1"/>
      <w:numFmt w:val="lowerRoman"/>
      <w:lvlText w:val="%9."/>
      <w:lvlJc w:val="right"/>
      <w:pPr>
        <w:ind w:left="6798" w:hanging="180"/>
      </w:pPr>
    </w:lvl>
  </w:abstractNum>
  <w:abstractNum w:abstractNumId="8" w15:restartNumberingAfterBreak="0">
    <w:nsid w:val="0000000E"/>
    <w:multiLevelType w:val="hybridMultilevel"/>
    <w:tmpl w:val="AEA211B4"/>
    <w:lvl w:ilvl="0" w:tplc="04090019">
      <w:start w:val="1"/>
      <w:numFmt w:val="lowerLetter"/>
      <w:lvlText w:val="%1."/>
      <w:lvlJc w:val="left"/>
      <w:pPr>
        <w:ind w:left="1078" w:hanging="360"/>
      </w:pPr>
    </w:lvl>
    <w:lvl w:ilvl="1" w:tplc="04090019" w:tentative="1">
      <w:start w:val="1"/>
      <w:numFmt w:val="lowerLetter"/>
      <w:lvlText w:val="%2."/>
      <w:lvlJc w:val="left"/>
      <w:pPr>
        <w:ind w:left="1798" w:hanging="360"/>
      </w:pPr>
    </w:lvl>
    <w:lvl w:ilvl="2" w:tplc="0409001B" w:tentative="1">
      <w:start w:val="1"/>
      <w:numFmt w:val="lowerRoman"/>
      <w:lvlText w:val="%3."/>
      <w:lvlJc w:val="right"/>
      <w:pPr>
        <w:ind w:left="2518" w:hanging="180"/>
      </w:pPr>
    </w:lvl>
    <w:lvl w:ilvl="3" w:tplc="0409000F" w:tentative="1">
      <w:start w:val="1"/>
      <w:numFmt w:val="decimal"/>
      <w:lvlText w:val="%4."/>
      <w:lvlJc w:val="left"/>
      <w:pPr>
        <w:ind w:left="3238" w:hanging="360"/>
      </w:pPr>
    </w:lvl>
    <w:lvl w:ilvl="4" w:tplc="04090019" w:tentative="1">
      <w:start w:val="1"/>
      <w:numFmt w:val="lowerLetter"/>
      <w:lvlText w:val="%5."/>
      <w:lvlJc w:val="left"/>
      <w:pPr>
        <w:ind w:left="3958" w:hanging="360"/>
      </w:pPr>
    </w:lvl>
    <w:lvl w:ilvl="5" w:tplc="0409001B" w:tentative="1">
      <w:start w:val="1"/>
      <w:numFmt w:val="lowerRoman"/>
      <w:lvlText w:val="%6."/>
      <w:lvlJc w:val="right"/>
      <w:pPr>
        <w:ind w:left="4678" w:hanging="180"/>
      </w:pPr>
    </w:lvl>
    <w:lvl w:ilvl="6" w:tplc="0409000F" w:tentative="1">
      <w:start w:val="1"/>
      <w:numFmt w:val="decimal"/>
      <w:lvlText w:val="%7."/>
      <w:lvlJc w:val="left"/>
      <w:pPr>
        <w:ind w:left="5398" w:hanging="360"/>
      </w:pPr>
    </w:lvl>
    <w:lvl w:ilvl="7" w:tplc="04090019" w:tentative="1">
      <w:start w:val="1"/>
      <w:numFmt w:val="lowerLetter"/>
      <w:lvlText w:val="%8."/>
      <w:lvlJc w:val="left"/>
      <w:pPr>
        <w:ind w:left="6118" w:hanging="360"/>
      </w:pPr>
    </w:lvl>
    <w:lvl w:ilvl="8" w:tplc="0409001B" w:tentative="1">
      <w:start w:val="1"/>
      <w:numFmt w:val="lowerRoman"/>
      <w:lvlText w:val="%9."/>
      <w:lvlJc w:val="right"/>
      <w:pPr>
        <w:ind w:left="6838" w:hanging="180"/>
      </w:pPr>
    </w:lvl>
  </w:abstractNum>
  <w:abstractNum w:abstractNumId="9" w15:restartNumberingAfterBreak="0">
    <w:nsid w:val="0000000F"/>
    <w:multiLevelType w:val="hybridMultilevel"/>
    <w:tmpl w:val="BB3456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0000010"/>
    <w:multiLevelType w:val="hybridMultilevel"/>
    <w:tmpl w:val="5E7C2C18"/>
    <w:lvl w:ilvl="0" w:tplc="59EE5192">
      <w:start w:val="1"/>
      <w:numFmt w:val="lowerLetter"/>
      <w:lvlText w:val="%1."/>
      <w:lvlJc w:val="left"/>
      <w:pPr>
        <w:ind w:left="107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0000011"/>
    <w:multiLevelType w:val="hybridMultilevel"/>
    <w:tmpl w:val="F79C9DA8"/>
    <w:lvl w:ilvl="0" w:tplc="0409000F">
      <w:start w:val="1"/>
      <w:numFmt w:val="decimal"/>
      <w:lvlText w:val="%1."/>
      <w:lvlJc w:val="left"/>
      <w:pPr>
        <w:ind w:left="718" w:hanging="360"/>
      </w:p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abstractNum w:abstractNumId="12" w15:restartNumberingAfterBreak="0">
    <w:nsid w:val="01AE252D"/>
    <w:multiLevelType w:val="hybridMultilevel"/>
    <w:tmpl w:val="DC286DB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15:restartNumberingAfterBreak="0">
    <w:nsid w:val="03B55D32"/>
    <w:multiLevelType w:val="hybridMultilevel"/>
    <w:tmpl w:val="FDB0D1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579106A"/>
    <w:multiLevelType w:val="hybridMultilevel"/>
    <w:tmpl w:val="BA82C4AC"/>
    <w:lvl w:ilvl="0" w:tplc="04090017">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5" w15:restartNumberingAfterBreak="0">
    <w:nsid w:val="063137C0"/>
    <w:multiLevelType w:val="hybridMultilevel"/>
    <w:tmpl w:val="97505D7E"/>
    <w:lvl w:ilvl="0" w:tplc="0A829348">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6" w15:restartNumberingAfterBreak="0">
    <w:nsid w:val="06EC3F70"/>
    <w:multiLevelType w:val="hybridMultilevel"/>
    <w:tmpl w:val="20407980"/>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07D52CE0"/>
    <w:multiLevelType w:val="hybridMultilevel"/>
    <w:tmpl w:val="6E6A4AF2"/>
    <w:lvl w:ilvl="0" w:tplc="2AC8AB9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0A0B7D4A"/>
    <w:multiLevelType w:val="hybridMultilevel"/>
    <w:tmpl w:val="A6242966"/>
    <w:lvl w:ilvl="0" w:tplc="0409000F">
      <w:start w:val="1"/>
      <w:numFmt w:val="decimal"/>
      <w:lvlText w:val="%1."/>
      <w:lvlJc w:val="left"/>
      <w:pPr>
        <w:ind w:left="1080" w:hanging="360"/>
      </w:pPr>
    </w:lvl>
    <w:lvl w:ilvl="1" w:tplc="0409000F">
      <w:start w:val="1"/>
      <w:numFmt w:val="decimal"/>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0D8C6C1F"/>
    <w:multiLevelType w:val="hybridMultilevel"/>
    <w:tmpl w:val="5F90AD68"/>
    <w:lvl w:ilvl="0" w:tplc="04CA227C">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0" w15:restartNumberingAfterBreak="0">
    <w:nsid w:val="0DAC2529"/>
    <w:multiLevelType w:val="hybridMultilevel"/>
    <w:tmpl w:val="202EDB88"/>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0E8D78A7"/>
    <w:multiLevelType w:val="hybridMultilevel"/>
    <w:tmpl w:val="D2F6E850"/>
    <w:lvl w:ilvl="0" w:tplc="7D2EE760">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1193564D"/>
    <w:multiLevelType w:val="hybridMultilevel"/>
    <w:tmpl w:val="F2FA242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11C567A5"/>
    <w:multiLevelType w:val="hybridMultilevel"/>
    <w:tmpl w:val="0EEE202C"/>
    <w:lvl w:ilvl="0" w:tplc="179AC506">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4" w15:restartNumberingAfterBreak="0">
    <w:nsid w:val="1913229A"/>
    <w:multiLevelType w:val="hybridMultilevel"/>
    <w:tmpl w:val="517A5068"/>
    <w:lvl w:ilvl="0" w:tplc="0409000F">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5" w15:restartNumberingAfterBreak="0">
    <w:nsid w:val="1A1B2F20"/>
    <w:multiLevelType w:val="hybridMultilevel"/>
    <w:tmpl w:val="0CDA56E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1A36481B"/>
    <w:multiLevelType w:val="hybridMultilevel"/>
    <w:tmpl w:val="5D840E1A"/>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7B502F08">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1B0003CA"/>
    <w:multiLevelType w:val="hybridMultilevel"/>
    <w:tmpl w:val="6D04A638"/>
    <w:lvl w:ilvl="0" w:tplc="438CE0BE">
      <w:start w:val="1"/>
      <w:numFmt w:val="decimal"/>
      <w:lvlText w:val="%1."/>
      <w:lvlJc w:val="left"/>
      <w:pPr>
        <w:ind w:left="1440" w:hanging="360"/>
      </w:pPr>
      <w:rPr>
        <w:b w:val="0"/>
        <w:bCs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15:restartNumberingAfterBreak="0">
    <w:nsid w:val="1B6F247A"/>
    <w:multiLevelType w:val="hybridMultilevel"/>
    <w:tmpl w:val="FF10C55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1F053184"/>
    <w:multiLevelType w:val="hybridMultilevel"/>
    <w:tmpl w:val="A594A7D4"/>
    <w:lvl w:ilvl="0" w:tplc="B080BC8A">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0" w15:restartNumberingAfterBreak="0">
    <w:nsid w:val="1F595FC6"/>
    <w:multiLevelType w:val="hybridMultilevel"/>
    <w:tmpl w:val="CF14D534"/>
    <w:lvl w:ilvl="0" w:tplc="FFFFFFFF">
      <w:start w:val="1"/>
      <w:numFmt w:val="lowerLetter"/>
      <w:lvlText w:val="%1)"/>
      <w:lvlJc w:val="left"/>
      <w:pPr>
        <w:ind w:left="3199" w:hanging="360"/>
      </w:pPr>
      <w:rPr>
        <w:rFonts w:ascii="Times New Roman" w:eastAsiaTheme="minorHAnsi" w:hAnsi="Times New Roman" w:cs="Times New Roman" w:hint="default"/>
      </w:rPr>
    </w:lvl>
    <w:lvl w:ilvl="1" w:tplc="FFFFFFFF" w:tentative="1">
      <w:start w:val="1"/>
      <w:numFmt w:val="lowerLetter"/>
      <w:lvlText w:val="%2."/>
      <w:lvlJc w:val="left"/>
      <w:pPr>
        <w:ind w:left="3919" w:hanging="360"/>
      </w:pPr>
    </w:lvl>
    <w:lvl w:ilvl="2" w:tplc="FFFFFFFF" w:tentative="1">
      <w:start w:val="1"/>
      <w:numFmt w:val="lowerRoman"/>
      <w:lvlText w:val="%3."/>
      <w:lvlJc w:val="right"/>
      <w:pPr>
        <w:ind w:left="4639" w:hanging="180"/>
      </w:pPr>
    </w:lvl>
    <w:lvl w:ilvl="3" w:tplc="FFFFFFFF" w:tentative="1">
      <w:start w:val="1"/>
      <w:numFmt w:val="decimal"/>
      <w:lvlText w:val="%4."/>
      <w:lvlJc w:val="left"/>
      <w:pPr>
        <w:ind w:left="5359" w:hanging="360"/>
      </w:pPr>
    </w:lvl>
    <w:lvl w:ilvl="4" w:tplc="FFFFFFFF" w:tentative="1">
      <w:start w:val="1"/>
      <w:numFmt w:val="lowerLetter"/>
      <w:lvlText w:val="%5."/>
      <w:lvlJc w:val="left"/>
      <w:pPr>
        <w:ind w:left="6079" w:hanging="360"/>
      </w:pPr>
    </w:lvl>
    <w:lvl w:ilvl="5" w:tplc="FFFFFFFF" w:tentative="1">
      <w:start w:val="1"/>
      <w:numFmt w:val="lowerRoman"/>
      <w:lvlText w:val="%6."/>
      <w:lvlJc w:val="right"/>
      <w:pPr>
        <w:ind w:left="6799" w:hanging="180"/>
      </w:pPr>
    </w:lvl>
    <w:lvl w:ilvl="6" w:tplc="FFFFFFFF" w:tentative="1">
      <w:start w:val="1"/>
      <w:numFmt w:val="decimal"/>
      <w:lvlText w:val="%7."/>
      <w:lvlJc w:val="left"/>
      <w:pPr>
        <w:ind w:left="7519" w:hanging="360"/>
      </w:pPr>
    </w:lvl>
    <w:lvl w:ilvl="7" w:tplc="FFFFFFFF" w:tentative="1">
      <w:start w:val="1"/>
      <w:numFmt w:val="lowerLetter"/>
      <w:lvlText w:val="%8."/>
      <w:lvlJc w:val="left"/>
      <w:pPr>
        <w:ind w:left="8239" w:hanging="360"/>
      </w:pPr>
    </w:lvl>
    <w:lvl w:ilvl="8" w:tplc="FFFFFFFF" w:tentative="1">
      <w:start w:val="1"/>
      <w:numFmt w:val="lowerRoman"/>
      <w:lvlText w:val="%9."/>
      <w:lvlJc w:val="right"/>
      <w:pPr>
        <w:ind w:left="8959" w:hanging="180"/>
      </w:pPr>
    </w:lvl>
  </w:abstractNum>
  <w:abstractNum w:abstractNumId="31" w15:restartNumberingAfterBreak="0">
    <w:nsid w:val="20533D67"/>
    <w:multiLevelType w:val="hybridMultilevel"/>
    <w:tmpl w:val="01D80D68"/>
    <w:lvl w:ilvl="0" w:tplc="A65E17EE">
      <w:start w:val="1"/>
      <w:numFmt w:val="decimal"/>
      <w:lvlText w:val="%1."/>
      <w:lvlJc w:val="left"/>
      <w:pPr>
        <w:ind w:left="1146" w:hanging="360"/>
      </w:pPr>
      <w:rPr>
        <w:rFonts w:ascii="Times New Roman" w:eastAsia="Times New Roman" w:hAnsi="Times New Roman" w:cs="Times New Roman"/>
      </w:rPr>
    </w:lvl>
    <w:lvl w:ilvl="1" w:tplc="04090003">
      <w:start w:val="1"/>
      <w:numFmt w:val="bullet"/>
      <w:lvlText w:val="o"/>
      <w:lvlJc w:val="left"/>
      <w:pPr>
        <w:ind w:left="1866" w:hanging="360"/>
      </w:pPr>
      <w:rPr>
        <w:rFonts w:ascii="Courier New" w:hAnsi="Courier New" w:cs="Courier New" w:hint="default"/>
      </w:rPr>
    </w:lvl>
    <w:lvl w:ilvl="2" w:tplc="04090005">
      <w:start w:val="1"/>
      <w:numFmt w:val="bullet"/>
      <w:lvlText w:val=""/>
      <w:lvlJc w:val="left"/>
      <w:pPr>
        <w:ind w:left="2586" w:hanging="360"/>
      </w:pPr>
      <w:rPr>
        <w:rFonts w:ascii="Wingdings" w:hAnsi="Wingdings" w:hint="default"/>
      </w:rPr>
    </w:lvl>
    <w:lvl w:ilvl="3" w:tplc="04090001">
      <w:start w:val="1"/>
      <w:numFmt w:val="bullet"/>
      <w:lvlText w:val=""/>
      <w:lvlJc w:val="left"/>
      <w:pPr>
        <w:ind w:left="3306" w:hanging="360"/>
      </w:pPr>
      <w:rPr>
        <w:rFonts w:ascii="Symbol" w:hAnsi="Symbol" w:hint="default"/>
      </w:rPr>
    </w:lvl>
    <w:lvl w:ilvl="4" w:tplc="04090003">
      <w:start w:val="1"/>
      <w:numFmt w:val="bullet"/>
      <w:lvlText w:val="o"/>
      <w:lvlJc w:val="left"/>
      <w:pPr>
        <w:ind w:left="4026" w:hanging="360"/>
      </w:pPr>
      <w:rPr>
        <w:rFonts w:ascii="Courier New" w:hAnsi="Courier New" w:cs="Courier New" w:hint="default"/>
      </w:rPr>
    </w:lvl>
    <w:lvl w:ilvl="5" w:tplc="04090005">
      <w:start w:val="1"/>
      <w:numFmt w:val="bullet"/>
      <w:lvlText w:val=""/>
      <w:lvlJc w:val="left"/>
      <w:pPr>
        <w:ind w:left="4746" w:hanging="360"/>
      </w:pPr>
      <w:rPr>
        <w:rFonts w:ascii="Wingdings" w:hAnsi="Wingdings" w:hint="default"/>
      </w:rPr>
    </w:lvl>
    <w:lvl w:ilvl="6" w:tplc="04090001">
      <w:start w:val="1"/>
      <w:numFmt w:val="bullet"/>
      <w:lvlText w:val=""/>
      <w:lvlJc w:val="left"/>
      <w:pPr>
        <w:ind w:left="5466" w:hanging="360"/>
      </w:pPr>
      <w:rPr>
        <w:rFonts w:ascii="Symbol" w:hAnsi="Symbol" w:hint="default"/>
      </w:rPr>
    </w:lvl>
    <w:lvl w:ilvl="7" w:tplc="04090003">
      <w:start w:val="1"/>
      <w:numFmt w:val="bullet"/>
      <w:lvlText w:val="o"/>
      <w:lvlJc w:val="left"/>
      <w:pPr>
        <w:ind w:left="6186" w:hanging="360"/>
      </w:pPr>
      <w:rPr>
        <w:rFonts w:ascii="Courier New" w:hAnsi="Courier New" w:cs="Courier New" w:hint="default"/>
      </w:rPr>
    </w:lvl>
    <w:lvl w:ilvl="8" w:tplc="04090005">
      <w:start w:val="1"/>
      <w:numFmt w:val="bullet"/>
      <w:lvlText w:val=""/>
      <w:lvlJc w:val="left"/>
      <w:pPr>
        <w:ind w:left="6906" w:hanging="360"/>
      </w:pPr>
      <w:rPr>
        <w:rFonts w:ascii="Wingdings" w:hAnsi="Wingdings" w:hint="default"/>
      </w:rPr>
    </w:lvl>
  </w:abstractNum>
  <w:abstractNum w:abstractNumId="32" w15:restartNumberingAfterBreak="0">
    <w:nsid w:val="20F926A3"/>
    <w:multiLevelType w:val="hybridMultilevel"/>
    <w:tmpl w:val="6D421C32"/>
    <w:lvl w:ilvl="0" w:tplc="2CBA6968">
      <w:start w:val="1"/>
      <w:numFmt w:val="decimal"/>
      <w:lvlText w:val="%1."/>
      <w:lvlJc w:val="left"/>
      <w:pPr>
        <w:ind w:left="2135" w:hanging="360"/>
      </w:pPr>
      <w:rPr>
        <w:rFonts w:ascii="Times New Roman" w:eastAsia="Times New Roman" w:hAnsi="Times New Roman" w:cs="Times New Roman"/>
      </w:rPr>
    </w:lvl>
    <w:lvl w:ilvl="1" w:tplc="04090019" w:tentative="1">
      <w:start w:val="1"/>
      <w:numFmt w:val="lowerLetter"/>
      <w:lvlText w:val="%2."/>
      <w:lvlJc w:val="left"/>
      <w:pPr>
        <w:ind w:left="2855" w:hanging="360"/>
      </w:pPr>
    </w:lvl>
    <w:lvl w:ilvl="2" w:tplc="0409001B" w:tentative="1">
      <w:start w:val="1"/>
      <w:numFmt w:val="lowerRoman"/>
      <w:lvlText w:val="%3."/>
      <w:lvlJc w:val="right"/>
      <w:pPr>
        <w:ind w:left="3575" w:hanging="180"/>
      </w:pPr>
    </w:lvl>
    <w:lvl w:ilvl="3" w:tplc="0409000F" w:tentative="1">
      <w:start w:val="1"/>
      <w:numFmt w:val="decimal"/>
      <w:lvlText w:val="%4."/>
      <w:lvlJc w:val="left"/>
      <w:pPr>
        <w:ind w:left="4295" w:hanging="360"/>
      </w:pPr>
    </w:lvl>
    <w:lvl w:ilvl="4" w:tplc="04090019" w:tentative="1">
      <w:start w:val="1"/>
      <w:numFmt w:val="lowerLetter"/>
      <w:lvlText w:val="%5."/>
      <w:lvlJc w:val="left"/>
      <w:pPr>
        <w:ind w:left="5015" w:hanging="360"/>
      </w:pPr>
    </w:lvl>
    <w:lvl w:ilvl="5" w:tplc="0409001B" w:tentative="1">
      <w:start w:val="1"/>
      <w:numFmt w:val="lowerRoman"/>
      <w:lvlText w:val="%6."/>
      <w:lvlJc w:val="right"/>
      <w:pPr>
        <w:ind w:left="5735" w:hanging="180"/>
      </w:pPr>
    </w:lvl>
    <w:lvl w:ilvl="6" w:tplc="0409000F" w:tentative="1">
      <w:start w:val="1"/>
      <w:numFmt w:val="decimal"/>
      <w:lvlText w:val="%7."/>
      <w:lvlJc w:val="left"/>
      <w:pPr>
        <w:ind w:left="6455" w:hanging="360"/>
      </w:pPr>
    </w:lvl>
    <w:lvl w:ilvl="7" w:tplc="04090019" w:tentative="1">
      <w:start w:val="1"/>
      <w:numFmt w:val="lowerLetter"/>
      <w:lvlText w:val="%8."/>
      <w:lvlJc w:val="left"/>
      <w:pPr>
        <w:ind w:left="7175" w:hanging="360"/>
      </w:pPr>
    </w:lvl>
    <w:lvl w:ilvl="8" w:tplc="0409001B" w:tentative="1">
      <w:start w:val="1"/>
      <w:numFmt w:val="lowerRoman"/>
      <w:lvlText w:val="%9."/>
      <w:lvlJc w:val="right"/>
      <w:pPr>
        <w:ind w:left="7895" w:hanging="180"/>
      </w:pPr>
    </w:lvl>
  </w:abstractNum>
  <w:abstractNum w:abstractNumId="33" w15:restartNumberingAfterBreak="0">
    <w:nsid w:val="2224731A"/>
    <w:multiLevelType w:val="hybridMultilevel"/>
    <w:tmpl w:val="21ECB206"/>
    <w:lvl w:ilvl="0" w:tplc="2DBC04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2443487D"/>
    <w:multiLevelType w:val="hybridMultilevel"/>
    <w:tmpl w:val="34BECE18"/>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2A7223A1"/>
    <w:multiLevelType w:val="hybridMultilevel"/>
    <w:tmpl w:val="292E22A0"/>
    <w:lvl w:ilvl="0" w:tplc="453ED272">
      <w:start w:val="1"/>
      <w:numFmt w:val="lowerLetter"/>
      <w:lvlText w:val="%1)"/>
      <w:lvlJc w:val="left"/>
      <w:pPr>
        <w:ind w:left="1146" w:hanging="360"/>
      </w:pPr>
      <w:rPr>
        <w:rFonts w:ascii="Times New Roman" w:eastAsiaTheme="minorHAnsi" w:hAnsi="Times New Roman" w:cs="Times New Roman"/>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6" w15:restartNumberingAfterBreak="0">
    <w:nsid w:val="2F9C2849"/>
    <w:multiLevelType w:val="hybridMultilevel"/>
    <w:tmpl w:val="65A6FE5C"/>
    <w:lvl w:ilvl="0" w:tplc="D6BA5F5A">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7" w15:restartNumberingAfterBreak="0">
    <w:nsid w:val="30B01FC6"/>
    <w:multiLevelType w:val="hybridMultilevel"/>
    <w:tmpl w:val="BA2A5420"/>
    <w:lvl w:ilvl="0" w:tplc="C5781374">
      <w:start w:val="1"/>
      <w:numFmt w:val="lowerLetter"/>
      <w:lvlText w:val="%1)"/>
      <w:lvlJc w:val="left"/>
      <w:pPr>
        <w:ind w:left="1080" w:hanging="360"/>
      </w:pPr>
      <w:rPr>
        <w:rFonts w:ascii="Times New Roman" w:eastAsiaTheme="minorHAnsi" w:hAnsi="Times New Roman" w:cs="Times New Roman"/>
        <w:b w:val="0"/>
        <w:b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3191387D"/>
    <w:multiLevelType w:val="hybridMultilevel"/>
    <w:tmpl w:val="38FA2392"/>
    <w:lvl w:ilvl="0" w:tplc="04090001">
      <w:start w:val="1"/>
      <w:numFmt w:val="bullet"/>
      <w:lvlText w:val=""/>
      <w:lvlJc w:val="left"/>
      <w:pPr>
        <w:ind w:left="1494" w:hanging="360"/>
      </w:pPr>
      <w:rPr>
        <w:rFonts w:ascii="Symbol" w:hAnsi="Symbol" w:hint="default"/>
      </w:rPr>
    </w:lvl>
    <w:lvl w:ilvl="1" w:tplc="04090001">
      <w:start w:val="1"/>
      <w:numFmt w:val="bullet"/>
      <w:lvlText w:val=""/>
      <w:lvlJc w:val="left"/>
      <w:pPr>
        <w:ind w:left="2214" w:hanging="360"/>
      </w:pPr>
      <w:rPr>
        <w:rFonts w:ascii="Symbol" w:hAnsi="Symbol" w:hint="default"/>
      </w:rPr>
    </w:lvl>
    <w:lvl w:ilvl="2" w:tplc="04090005" w:tentative="1">
      <w:start w:val="1"/>
      <w:numFmt w:val="bullet"/>
      <w:lvlText w:val=""/>
      <w:lvlJc w:val="left"/>
      <w:pPr>
        <w:ind w:left="2934" w:hanging="360"/>
      </w:pPr>
      <w:rPr>
        <w:rFonts w:ascii="Wingdings" w:hAnsi="Wingdings" w:hint="default"/>
      </w:rPr>
    </w:lvl>
    <w:lvl w:ilvl="3" w:tplc="04090001" w:tentative="1">
      <w:start w:val="1"/>
      <w:numFmt w:val="bullet"/>
      <w:lvlText w:val=""/>
      <w:lvlJc w:val="left"/>
      <w:pPr>
        <w:ind w:left="3654" w:hanging="360"/>
      </w:pPr>
      <w:rPr>
        <w:rFonts w:ascii="Symbol" w:hAnsi="Symbol" w:hint="default"/>
      </w:rPr>
    </w:lvl>
    <w:lvl w:ilvl="4" w:tplc="04090003" w:tentative="1">
      <w:start w:val="1"/>
      <w:numFmt w:val="bullet"/>
      <w:lvlText w:val="o"/>
      <w:lvlJc w:val="left"/>
      <w:pPr>
        <w:ind w:left="4374" w:hanging="360"/>
      </w:pPr>
      <w:rPr>
        <w:rFonts w:ascii="Courier New" w:hAnsi="Courier New" w:cs="Courier New" w:hint="default"/>
      </w:rPr>
    </w:lvl>
    <w:lvl w:ilvl="5" w:tplc="04090005" w:tentative="1">
      <w:start w:val="1"/>
      <w:numFmt w:val="bullet"/>
      <w:lvlText w:val=""/>
      <w:lvlJc w:val="left"/>
      <w:pPr>
        <w:ind w:left="5094" w:hanging="360"/>
      </w:pPr>
      <w:rPr>
        <w:rFonts w:ascii="Wingdings" w:hAnsi="Wingdings" w:hint="default"/>
      </w:rPr>
    </w:lvl>
    <w:lvl w:ilvl="6" w:tplc="04090001" w:tentative="1">
      <w:start w:val="1"/>
      <w:numFmt w:val="bullet"/>
      <w:lvlText w:val=""/>
      <w:lvlJc w:val="left"/>
      <w:pPr>
        <w:ind w:left="5814" w:hanging="360"/>
      </w:pPr>
      <w:rPr>
        <w:rFonts w:ascii="Symbol" w:hAnsi="Symbol" w:hint="default"/>
      </w:rPr>
    </w:lvl>
    <w:lvl w:ilvl="7" w:tplc="04090003" w:tentative="1">
      <w:start w:val="1"/>
      <w:numFmt w:val="bullet"/>
      <w:lvlText w:val="o"/>
      <w:lvlJc w:val="left"/>
      <w:pPr>
        <w:ind w:left="6534" w:hanging="360"/>
      </w:pPr>
      <w:rPr>
        <w:rFonts w:ascii="Courier New" w:hAnsi="Courier New" w:cs="Courier New" w:hint="default"/>
      </w:rPr>
    </w:lvl>
    <w:lvl w:ilvl="8" w:tplc="04090005" w:tentative="1">
      <w:start w:val="1"/>
      <w:numFmt w:val="bullet"/>
      <w:lvlText w:val=""/>
      <w:lvlJc w:val="left"/>
      <w:pPr>
        <w:ind w:left="7254" w:hanging="360"/>
      </w:pPr>
      <w:rPr>
        <w:rFonts w:ascii="Wingdings" w:hAnsi="Wingdings" w:hint="default"/>
      </w:rPr>
    </w:lvl>
  </w:abstractNum>
  <w:abstractNum w:abstractNumId="39" w15:restartNumberingAfterBreak="0">
    <w:nsid w:val="33214692"/>
    <w:multiLevelType w:val="hybridMultilevel"/>
    <w:tmpl w:val="BCC0948C"/>
    <w:lvl w:ilvl="0" w:tplc="5BCAAD48">
      <w:start w:val="1"/>
      <w:numFmt w:val="decimal"/>
      <w:lvlText w:val="%1."/>
      <w:lvlJc w:val="left"/>
      <w:pPr>
        <w:ind w:left="786" w:hanging="360"/>
      </w:pPr>
      <w:rPr>
        <w:rFonts w:hint="default"/>
        <w:b/>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0" w15:restartNumberingAfterBreak="0">
    <w:nsid w:val="33E47B20"/>
    <w:multiLevelType w:val="hybridMultilevel"/>
    <w:tmpl w:val="E8D6189C"/>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1" w15:restartNumberingAfterBreak="0">
    <w:nsid w:val="35CB5F9B"/>
    <w:multiLevelType w:val="hybridMultilevel"/>
    <w:tmpl w:val="360E0D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361156AC"/>
    <w:multiLevelType w:val="hybridMultilevel"/>
    <w:tmpl w:val="B246D8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371A266D"/>
    <w:multiLevelType w:val="hybridMultilevel"/>
    <w:tmpl w:val="03FAD0B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3F224084"/>
    <w:multiLevelType w:val="hybridMultilevel"/>
    <w:tmpl w:val="266692B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40054307"/>
    <w:multiLevelType w:val="hybridMultilevel"/>
    <w:tmpl w:val="9D66E54A"/>
    <w:lvl w:ilvl="0" w:tplc="30B8651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6" w15:restartNumberingAfterBreak="0">
    <w:nsid w:val="4162029B"/>
    <w:multiLevelType w:val="hybridMultilevel"/>
    <w:tmpl w:val="150A9CDC"/>
    <w:lvl w:ilvl="0" w:tplc="04090015">
      <w:start w:val="1"/>
      <w:numFmt w:val="upperLetter"/>
      <w:lvlText w:val="%1."/>
      <w:lvlJc w:val="left"/>
      <w:pPr>
        <w:ind w:left="720" w:hanging="360"/>
      </w:pPr>
      <w:rPr>
        <w:rFonts w:hint="default"/>
      </w:rPr>
    </w:lvl>
    <w:lvl w:ilvl="1" w:tplc="95988B5A">
      <w:start w:val="1"/>
      <w:numFmt w:val="decimal"/>
      <w:lvlText w:val="%2."/>
      <w:lvlJc w:val="left"/>
      <w:pPr>
        <w:ind w:left="1785" w:hanging="705"/>
      </w:pPr>
      <w:rPr>
        <w:rFonts w:hint="default"/>
      </w:rPr>
    </w:lvl>
    <w:lvl w:ilvl="2" w:tplc="30AEE002">
      <w:start w:val="1"/>
      <w:numFmt w:val="lowerLetter"/>
      <w:lvlText w:val="%3."/>
      <w:lvlJc w:val="left"/>
      <w:pPr>
        <w:ind w:left="2340" w:hanging="360"/>
      </w:pPr>
      <w:rPr>
        <w:rFonts w:eastAsiaTheme="minorHAnsi"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41B45F46"/>
    <w:multiLevelType w:val="hybridMultilevel"/>
    <w:tmpl w:val="0D6064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41B9138F"/>
    <w:multiLevelType w:val="hybridMultilevel"/>
    <w:tmpl w:val="5602E9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42DE7C0A"/>
    <w:multiLevelType w:val="hybridMultilevel"/>
    <w:tmpl w:val="32AE82CA"/>
    <w:lvl w:ilvl="0" w:tplc="9F40D648">
      <w:start w:val="1"/>
      <w:numFmt w:val="lowerLetter"/>
      <w:lvlText w:val="%1)"/>
      <w:lvlJc w:val="left"/>
      <w:pPr>
        <w:ind w:left="1494" w:hanging="360"/>
      </w:pPr>
      <w:rPr>
        <w:rFonts w:hint="default"/>
      </w:rPr>
    </w:lvl>
    <w:lvl w:ilvl="1" w:tplc="2708B95A">
      <w:numFmt w:val="bullet"/>
      <w:lvlText w:val="•"/>
      <w:lvlJc w:val="left"/>
      <w:pPr>
        <w:ind w:left="2679" w:hanging="825"/>
      </w:pPr>
      <w:rPr>
        <w:rFonts w:ascii="Candara" w:eastAsia="Times New Roman" w:hAnsi="Candara" w:cs="Times New Roman" w:hint="default"/>
      </w:r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50" w15:restartNumberingAfterBreak="0">
    <w:nsid w:val="43252F56"/>
    <w:multiLevelType w:val="hybridMultilevel"/>
    <w:tmpl w:val="75688A3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46DE65A3"/>
    <w:multiLevelType w:val="hybridMultilevel"/>
    <w:tmpl w:val="A2C61C0C"/>
    <w:lvl w:ilvl="0" w:tplc="203CF1B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2" w15:restartNumberingAfterBreak="0">
    <w:nsid w:val="47606169"/>
    <w:multiLevelType w:val="hybridMultilevel"/>
    <w:tmpl w:val="812CEA86"/>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53" w15:restartNumberingAfterBreak="0">
    <w:nsid w:val="4A1B2CAD"/>
    <w:multiLevelType w:val="hybridMultilevel"/>
    <w:tmpl w:val="9A8EB11C"/>
    <w:lvl w:ilvl="0" w:tplc="B2A0216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4" w15:restartNumberingAfterBreak="0">
    <w:nsid w:val="527051BF"/>
    <w:multiLevelType w:val="hybridMultilevel"/>
    <w:tmpl w:val="38D0D98E"/>
    <w:lvl w:ilvl="0" w:tplc="0E6A3D6E">
      <w:start w:val="1"/>
      <w:numFmt w:val="lowerLetter"/>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5" w15:restartNumberingAfterBreak="0">
    <w:nsid w:val="59CD55D3"/>
    <w:multiLevelType w:val="hybridMultilevel"/>
    <w:tmpl w:val="6A580D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0F">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5D6C5070"/>
    <w:multiLevelType w:val="hybridMultilevel"/>
    <w:tmpl w:val="CF14D534"/>
    <w:lvl w:ilvl="0" w:tplc="453ED272">
      <w:start w:val="1"/>
      <w:numFmt w:val="lowerLetter"/>
      <w:lvlText w:val="%1)"/>
      <w:lvlJc w:val="left"/>
      <w:pPr>
        <w:ind w:left="927" w:hanging="360"/>
      </w:pPr>
      <w:rPr>
        <w:rFonts w:ascii="Times New Roman" w:eastAsiaTheme="minorHAnsi" w:hAnsi="Times New Roman" w:cs="Times New Roman"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7" w15:restartNumberingAfterBreak="0">
    <w:nsid w:val="5F325A28"/>
    <w:multiLevelType w:val="hybridMultilevel"/>
    <w:tmpl w:val="CA001AE8"/>
    <w:lvl w:ilvl="0" w:tplc="04090015">
      <w:start w:val="1"/>
      <w:numFmt w:val="upperLetter"/>
      <w:lvlText w:val="%1."/>
      <w:lvlJc w:val="left"/>
      <w:pPr>
        <w:ind w:left="720" w:hanging="360"/>
      </w:pPr>
      <w:rPr>
        <w:rFonts w:hint="default"/>
      </w:rPr>
    </w:lvl>
    <w:lvl w:ilvl="1" w:tplc="89DC5B5E">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64851139"/>
    <w:multiLevelType w:val="hybridMultilevel"/>
    <w:tmpl w:val="F96E7E4E"/>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59" w15:restartNumberingAfterBreak="0">
    <w:nsid w:val="6534437D"/>
    <w:multiLevelType w:val="hybridMultilevel"/>
    <w:tmpl w:val="C7884C82"/>
    <w:lvl w:ilvl="0" w:tplc="A57E3BA6">
      <w:start w:val="1"/>
      <w:numFmt w:val="bullet"/>
      <w:lvlText w:val="-"/>
      <w:lvlJc w:val="left"/>
      <w:pPr>
        <w:ind w:left="785" w:hanging="360"/>
      </w:pPr>
      <w:rPr>
        <w:rFonts w:ascii="Candara" w:eastAsia="Times New Roman" w:hAnsi="Candara" w:cs="Times New Roman" w:hint="default"/>
      </w:rPr>
    </w:lvl>
    <w:lvl w:ilvl="1" w:tplc="04090003" w:tentative="1">
      <w:start w:val="1"/>
      <w:numFmt w:val="bullet"/>
      <w:lvlText w:val="o"/>
      <w:lvlJc w:val="left"/>
      <w:pPr>
        <w:ind w:left="1505" w:hanging="360"/>
      </w:pPr>
      <w:rPr>
        <w:rFonts w:ascii="Courier New" w:hAnsi="Courier New" w:cs="Courier New" w:hint="default"/>
      </w:rPr>
    </w:lvl>
    <w:lvl w:ilvl="2" w:tplc="04090005" w:tentative="1">
      <w:start w:val="1"/>
      <w:numFmt w:val="bullet"/>
      <w:lvlText w:val=""/>
      <w:lvlJc w:val="left"/>
      <w:pPr>
        <w:ind w:left="2225" w:hanging="360"/>
      </w:pPr>
      <w:rPr>
        <w:rFonts w:ascii="Wingdings" w:hAnsi="Wingdings" w:hint="default"/>
      </w:rPr>
    </w:lvl>
    <w:lvl w:ilvl="3" w:tplc="04090001" w:tentative="1">
      <w:start w:val="1"/>
      <w:numFmt w:val="bullet"/>
      <w:lvlText w:val=""/>
      <w:lvlJc w:val="left"/>
      <w:pPr>
        <w:ind w:left="2945" w:hanging="360"/>
      </w:pPr>
      <w:rPr>
        <w:rFonts w:ascii="Symbol" w:hAnsi="Symbol" w:hint="default"/>
      </w:rPr>
    </w:lvl>
    <w:lvl w:ilvl="4" w:tplc="04090003" w:tentative="1">
      <w:start w:val="1"/>
      <w:numFmt w:val="bullet"/>
      <w:lvlText w:val="o"/>
      <w:lvlJc w:val="left"/>
      <w:pPr>
        <w:ind w:left="3665" w:hanging="360"/>
      </w:pPr>
      <w:rPr>
        <w:rFonts w:ascii="Courier New" w:hAnsi="Courier New" w:cs="Courier New" w:hint="default"/>
      </w:rPr>
    </w:lvl>
    <w:lvl w:ilvl="5" w:tplc="04090005" w:tentative="1">
      <w:start w:val="1"/>
      <w:numFmt w:val="bullet"/>
      <w:lvlText w:val=""/>
      <w:lvlJc w:val="left"/>
      <w:pPr>
        <w:ind w:left="4385" w:hanging="360"/>
      </w:pPr>
      <w:rPr>
        <w:rFonts w:ascii="Wingdings" w:hAnsi="Wingdings" w:hint="default"/>
      </w:rPr>
    </w:lvl>
    <w:lvl w:ilvl="6" w:tplc="04090001" w:tentative="1">
      <w:start w:val="1"/>
      <w:numFmt w:val="bullet"/>
      <w:lvlText w:val=""/>
      <w:lvlJc w:val="left"/>
      <w:pPr>
        <w:ind w:left="5105" w:hanging="360"/>
      </w:pPr>
      <w:rPr>
        <w:rFonts w:ascii="Symbol" w:hAnsi="Symbol" w:hint="default"/>
      </w:rPr>
    </w:lvl>
    <w:lvl w:ilvl="7" w:tplc="04090003" w:tentative="1">
      <w:start w:val="1"/>
      <w:numFmt w:val="bullet"/>
      <w:lvlText w:val="o"/>
      <w:lvlJc w:val="left"/>
      <w:pPr>
        <w:ind w:left="5825" w:hanging="360"/>
      </w:pPr>
      <w:rPr>
        <w:rFonts w:ascii="Courier New" w:hAnsi="Courier New" w:cs="Courier New" w:hint="default"/>
      </w:rPr>
    </w:lvl>
    <w:lvl w:ilvl="8" w:tplc="04090005" w:tentative="1">
      <w:start w:val="1"/>
      <w:numFmt w:val="bullet"/>
      <w:lvlText w:val=""/>
      <w:lvlJc w:val="left"/>
      <w:pPr>
        <w:ind w:left="6545" w:hanging="360"/>
      </w:pPr>
      <w:rPr>
        <w:rFonts w:ascii="Wingdings" w:hAnsi="Wingdings" w:hint="default"/>
      </w:rPr>
    </w:lvl>
  </w:abstractNum>
  <w:abstractNum w:abstractNumId="60" w15:restartNumberingAfterBreak="0">
    <w:nsid w:val="67DF1D52"/>
    <w:multiLevelType w:val="hybridMultilevel"/>
    <w:tmpl w:val="521441F8"/>
    <w:lvl w:ilvl="0" w:tplc="EBCCA27E">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1" w15:restartNumberingAfterBreak="0">
    <w:nsid w:val="691636D1"/>
    <w:multiLevelType w:val="hybridMultilevel"/>
    <w:tmpl w:val="5BB0DF06"/>
    <w:lvl w:ilvl="0" w:tplc="45F67CA4">
      <w:numFmt w:val="bullet"/>
      <w:lvlText w:val="-"/>
      <w:lvlJc w:val="left"/>
      <w:pPr>
        <w:ind w:left="720" w:hanging="360"/>
      </w:pPr>
      <w:rPr>
        <w:rFonts w:ascii="Times New Roman" w:eastAsia="Calibri" w:hAnsi="Times New Roman" w:cs="Times New Roman"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2" w15:restartNumberingAfterBreak="0">
    <w:nsid w:val="69BD4E84"/>
    <w:multiLevelType w:val="hybridMultilevel"/>
    <w:tmpl w:val="04881D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71F80B6C"/>
    <w:multiLevelType w:val="hybridMultilevel"/>
    <w:tmpl w:val="ADB20C6E"/>
    <w:lvl w:ilvl="0" w:tplc="93A6F084">
      <w:start w:val="1"/>
      <w:numFmt w:val="decimal"/>
      <w:lvlText w:val="%1)"/>
      <w:lvlJc w:val="left"/>
      <w:pPr>
        <w:ind w:left="1070" w:hanging="360"/>
      </w:pPr>
      <w:rPr>
        <w:rFonts w:hint="default"/>
      </w:rPr>
    </w:lvl>
    <w:lvl w:ilvl="1" w:tplc="04090019" w:tentative="1">
      <w:start w:val="1"/>
      <w:numFmt w:val="lowerLetter"/>
      <w:lvlText w:val="%2."/>
      <w:lvlJc w:val="left"/>
      <w:pPr>
        <w:ind w:left="1555" w:hanging="360"/>
      </w:pPr>
    </w:lvl>
    <w:lvl w:ilvl="2" w:tplc="0409001B" w:tentative="1">
      <w:start w:val="1"/>
      <w:numFmt w:val="lowerRoman"/>
      <w:lvlText w:val="%3."/>
      <w:lvlJc w:val="right"/>
      <w:pPr>
        <w:ind w:left="2275" w:hanging="180"/>
      </w:pPr>
    </w:lvl>
    <w:lvl w:ilvl="3" w:tplc="0409000F" w:tentative="1">
      <w:start w:val="1"/>
      <w:numFmt w:val="decimal"/>
      <w:lvlText w:val="%4."/>
      <w:lvlJc w:val="left"/>
      <w:pPr>
        <w:ind w:left="2995" w:hanging="360"/>
      </w:pPr>
    </w:lvl>
    <w:lvl w:ilvl="4" w:tplc="04090019" w:tentative="1">
      <w:start w:val="1"/>
      <w:numFmt w:val="lowerLetter"/>
      <w:lvlText w:val="%5."/>
      <w:lvlJc w:val="left"/>
      <w:pPr>
        <w:ind w:left="3715" w:hanging="360"/>
      </w:pPr>
    </w:lvl>
    <w:lvl w:ilvl="5" w:tplc="0409001B" w:tentative="1">
      <w:start w:val="1"/>
      <w:numFmt w:val="lowerRoman"/>
      <w:lvlText w:val="%6."/>
      <w:lvlJc w:val="right"/>
      <w:pPr>
        <w:ind w:left="4435" w:hanging="180"/>
      </w:pPr>
    </w:lvl>
    <w:lvl w:ilvl="6" w:tplc="0409000F" w:tentative="1">
      <w:start w:val="1"/>
      <w:numFmt w:val="decimal"/>
      <w:lvlText w:val="%7."/>
      <w:lvlJc w:val="left"/>
      <w:pPr>
        <w:ind w:left="5155" w:hanging="360"/>
      </w:pPr>
    </w:lvl>
    <w:lvl w:ilvl="7" w:tplc="04090019" w:tentative="1">
      <w:start w:val="1"/>
      <w:numFmt w:val="lowerLetter"/>
      <w:lvlText w:val="%8."/>
      <w:lvlJc w:val="left"/>
      <w:pPr>
        <w:ind w:left="5875" w:hanging="360"/>
      </w:pPr>
    </w:lvl>
    <w:lvl w:ilvl="8" w:tplc="0409001B" w:tentative="1">
      <w:start w:val="1"/>
      <w:numFmt w:val="lowerRoman"/>
      <w:lvlText w:val="%9."/>
      <w:lvlJc w:val="right"/>
      <w:pPr>
        <w:ind w:left="6595" w:hanging="180"/>
      </w:pPr>
    </w:lvl>
  </w:abstractNum>
  <w:abstractNum w:abstractNumId="64" w15:restartNumberingAfterBreak="0">
    <w:nsid w:val="7295022B"/>
    <w:multiLevelType w:val="hybridMultilevel"/>
    <w:tmpl w:val="C90AF8B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5" w15:restartNumberingAfterBreak="0">
    <w:nsid w:val="7C406C75"/>
    <w:multiLevelType w:val="hybridMultilevel"/>
    <w:tmpl w:val="0C86BFBC"/>
    <w:lvl w:ilvl="0" w:tplc="FB1298FE">
      <w:start w:val="1"/>
      <w:numFmt w:val="lowerLetter"/>
      <w:lvlText w:val="%1.)"/>
      <w:lvlJc w:val="left"/>
      <w:pPr>
        <w:ind w:left="4188" w:hanging="360"/>
      </w:pPr>
      <w:rPr>
        <w:rFonts w:ascii="Times New Roman" w:eastAsiaTheme="minorHAnsi" w:hAnsi="Times New Roman" w:cs="Times New Roman"/>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6" w15:restartNumberingAfterBreak="0">
    <w:nsid w:val="7CDE14CB"/>
    <w:multiLevelType w:val="hybridMultilevel"/>
    <w:tmpl w:val="C7FA6212"/>
    <w:lvl w:ilvl="0" w:tplc="044C1A98">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7E0B2EB4"/>
    <w:multiLevelType w:val="hybridMultilevel"/>
    <w:tmpl w:val="B38CA0F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15:restartNumberingAfterBreak="0">
    <w:nsid w:val="7EAB4AF5"/>
    <w:multiLevelType w:val="hybridMultilevel"/>
    <w:tmpl w:val="0CBAAE6A"/>
    <w:lvl w:ilvl="0" w:tplc="9ECC6E6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518934703">
    <w:abstractNumId w:val="20"/>
  </w:num>
  <w:num w:numId="2" w16cid:durableId="294912620">
    <w:abstractNumId w:val="24"/>
  </w:num>
  <w:num w:numId="3" w16cid:durableId="2139256098">
    <w:abstractNumId w:val="43"/>
  </w:num>
  <w:num w:numId="4" w16cid:durableId="1808890307">
    <w:abstractNumId w:val="15"/>
  </w:num>
  <w:num w:numId="5" w16cid:durableId="94525655">
    <w:abstractNumId w:val="13"/>
  </w:num>
  <w:num w:numId="6" w16cid:durableId="194001852">
    <w:abstractNumId w:val="49"/>
  </w:num>
  <w:num w:numId="7" w16cid:durableId="1507359725">
    <w:abstractNumId w:val="38"/>
  </w:num>
  <w:num w:numId="8" w16cid:durableId="16660728">
    <w:abstractNumId w:val="36"/>
  </w:num>
  <w:num w:numId="9" w16cid:durableId="1177159857">
    <w:abstractNumId w:val="48"/>
  </w:num>
  <w:num w:numId="10" w16cid:durableId="638922549">
    <w:abstractNumId w:val="59"/>
  </w:num>
  <w:num w:numId="11" w16cid:durableId="978147823">
    <w:abstractNumId w:val="41"/>
  </w:num>
  <w:num w:numId="12" w16cid:durableId="396250910">
    <w:abstractNumId w:val="23"/>
  </w:num>
  <w:num w:numId="13" w16cid:durableId="1816023952">
    <w:abstractNumId w:val="51"/>
  </w:num>
  <w:num w:numId="14" w16cid:durableId="639388394">
    <w:abstractNumId w:val="61"/>
  </w:num>
  <w:num w:numId="15" w16cid:durableId="2064936975">
    <w:abstractNumId w:val="5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064723565">
    <w:abstractNumId w:val="5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30307238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44525040">
    <w:abstractNumId w:val="1"/>
  </w:num>
  <w:num w:numId="19" w16cid:durableId="1241715050">
    <w:abstractNumId w:val="2"/>
  </w:num>
  <w:num w:numId="20" w16cid:durableId="1903902750">
    <w:abstractNumId w:val="0"/>
  </w:num>
  <w:num w:numId="21" w16cid:durableId="1778326025">
    <w:abstractNumId w:val="3"/>
  </w:num>
  <w:num w:numId="22" w16cid:durableId="803036680">
    <w:abstractNumId w:val="6"/>
  </w:num>
  <w:num w:numId="23" w16cid:durableId="346446458">
    <w:abstractNumId w:val="11"/>
  </w:num>
  <w:num w:numId="24" w16cid:durableId="411466933">
    <w:abstractNumId w:val="7"/>
  </w:num>
  <w:num w:numId="25" w16cid:durableId="843208132">
    <w:abstractNumId w:val="9"/>
  </w:num>
  <w:num w:numId="26" w16cid:durableId="1525485805">
    <w:abstractNumId w:val="4"/>
  </w:num>
  <w:num w:numId="27" w16cid:durableId="452752762">
    <w:abstractNumId w:val="8"/>
  </w:num>
  <w:num w:numId="28" w16cid:durableId="305932929">
    <w:abstractNumId w:val="5"/>
  </w:num>
  <w:num w:numId="29" w16cid:durableId="1249537883">
    <w:abstractNumId w:val="10"/>
  </w:num>
  <w:num w:numId="30" w16cid:durableId="66999167">
    <w:abstractNumId w:val="64"/>
  </w:num>
  <w:num w:numId="31" w16cid:durableId="2016685853">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55528678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983850664">
    <w:abstractNumId w:val="6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590164891">
    <w:abstractNumId w:val="22"/>
  </w:num>
  <w:num w:numId="35" w16cid:durableId="1984193859">
    <w:abstractNumId w:val="19"/>
  </w:num>
  <w:num w:numId="36" w16cid:durableId="1683118860">
    <w:abstractNumId w:val="68"/>
  </w:num>
  <w:num w:numId="37" w16cid:durableId="92484622">
    <w:abstractNumId w:val="18"/>
  </w:num>
  <w:num w:numId="38" w16cid:durableId="72512705">
    <w:abstractNumId w:val="46"/>
  </w:num>
  <w:num w:numId="39" w16cid:durableId="1003312326">
    <w:abstractNumId w:val="45"/>
  </w:num>
  <w:num w:numId="40" w16cid:durableId="1492674157">
    <w:abstractNumId w:val="27"/>
  </w:num>
  <w:num w:numId="41" w16cid:durableId="278411937">
    <w:abstractNumId w:val="39"/>
  </w:num>
  <w:num w:numId="42" w16cid:durableId="1265263480">
    <w:abstractNumId w:val="60"/>
  </w:num>
  <w:num w:numId="43" w16cid:durableId="1241258697">
    <w:abstractNumId w:val="14"/>
  </w:num>
  <w:num w:numId="44" w16cid:durableId="592007577">
    <w:abstractNumId w:val="44"/>
  </w:num>
  <w:num w:numId="45" w16cid:durableId="44792827">
    <w:abstractNumId w:val="54"/>
  </w:num>
  <w:num w:numId="46" w16cid:durableId="1048334353">
    <w:abstractNumId w:val="50"/>
  </w:num>
  <w:num w:numId="47" w16cid:durableId="343945668">
    <w:abstractNumId w:val="16"/>
  </w:num>
  <w:num w:numId="48" w16cid:durableId="51662582">
    <w:abstractNumId w:val="40"/>
  </w:num>
  <w:num w:numId="49" w16cid:durableId="799687051">
    <w:abstractNumId w:val="28"/>
  </w:num>
  <w:num w:numId="50" w16cid:durableId="1598441533">
    <w:abstractNumId w:val="56"/>
  </w:num>
  <w:num w:numId="51" w16cid:durableId="180751422">
    <w:abstractNumId w:val="63"/>
  </w:num>
  <w:num w:numId="52" w16cid:durableId="2088647714">
    <w:abstractNumId w:val="17"/>
  </w:num>
  <w:num w:numId="53" w16cid:durableId="1658680832">
    <w:abstractNumId w:val="30"/>
  </w:num>
  <w:num w:numId="54" w16cid:durableId="491801535">
    <w:abstractNumId w:val="65"/>
  </w:num>
  <w:num w:numId="55" w16cid:durableId="696466763">
    <w:abstractNumId w:val="29"/>
  </w:num>
  <w:num w:numId="56" w16cid:durableId="737754583">
    <w:abstractNumId w:val="35"/>
  </w:num>
  <w:num w:numId="57" w16cid:durableId="1766031195">
    <w:abstractNumId w:val="32"/>
  </w:num>
  <w:num w:numId="58" w16cid:durableId="365251633">
    <w:abstractNumId w:val="37"/>
  </w:num>
  <w:num w:numId="59" w16cid:durableId="1590187592">
    <w:abstractNumId w:val="53"/>
  </w:num>
  <w:num w:numId="60" w16cid:durableId="1490056387">
    <w:abstractNumId w:val="34"/>
  </w:num>
  <w:num w:numId="61" w16cid:durableId="2006088128">
    <w:abstractNumId w:val="62"/>
  </w:num>
  <w:num w:numId="62" w16cid:durableId="1417748120">
    <w:abstractNumId w:val="33"/>
  </w:num>
  <w:num w:numId="63" w16cid:durableId="192115296">
    <w:abstractNumId w:val="42"/>
  </w:num>
  <w:num w:numId="64" w16cid:durableId="405416616">
    <w:abstractNumId w:val="67"/>
  </w:num>
  <w:num w:numId="65" w16cid:durableId="1149908130">
    <w:abstractNumId w:val="26"/>
  </w:num>
  <w:num w:numId="66" w16cid:durableId="1723822777">
    <w:abstractNumId w:val="55"/>
  </w:num>
  <w:num w:numId="67" w16cid:durableId="815612791">
    <w:abstractNumId w:val="57"/>
  </w:num>
  <w:num w:numId="68" w16cid:durableId="1056123219">
    <w:abstractNumId w:val="47"/>
  </w:num>
  <w:num w:numId="69" w16cid:durableId="946889802">
    <w:abstractNumId w:val="5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0" w16cid:durableId="1303341957">
    <w:abstractNumId w:val="31"/>
    <w:lvlOverride w:ilvl="0">
      <w:startOverride w:val="1"/>
    </w:lvlOverride>
    <w:lvlOverride w:ilvl="1"/>
    <w:lvlOverride w:ilvl="2"/>
    <w:lvlOverride w:ilvl="3"/>
    <w:lvlOverride w:ilvl="4"/>
    <w:lvlOverride w:ilvl="5"/>
    <w:lvlOverride w:ilvl="6"/>
    <w:lvlOverride w:ilvl="7"/>
    <w:lvlOverride w:ilvl="8"/>
  </w:num>
  <w:num w:numId="71" w16cid:durableId="1025710484">
    <w:abstractNumId w:val="31"/>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20"/>
  <w:evenAndOddHeaders/>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2050"/>
  </w:hdrShapeDefaults>
  <w:footnotePr>
    <w:pos w:val="beneathText"/>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zE1sjA1MLW0tDQyNzZT0lEKTi0uzszPAykwNK0FANeI5jItAAAA"/>
  </w:docVars>
  <w:rsids>
    <w:rsidRoot w:val="00EA1E0D"/>
    <w:rsid w:val="000011DE"/>
    <w:rsid w:val="00001AD2"/>
    <w:rsid w:val="0000218D"/>
    <w:rsid w:val="00002406"/>
    <w:rsid w:val="00003109"/>
    <w:rsid w:val="000047F6"/>
    <w:rsid w:val="00004D7A"/>
    <w:rsid w:val="00005613"/>
    <w:rsid w:val="0000673E"/>
    <w:rsid w:val="0000710E"/>
    <w:rsid w:val="00007A9C"/>
    <w:rsid w:val="0001010B"/>
    <w:rsid w:val="0001020A"/>
    <w:rsid w:val="00010E69"/>
    <w:rsid w:val="00012195"/>
    <w:rsid w:val="000130A0"/>
    <w:rsid w:val="000131F4"/>
    <w:rsid w:val="000151C0"/>
    <w:rsid w:val="00015256"/>
    <w:rsid w:val="00016CA0"/>
    <w:rsid w:val="00017372"/>
    <w:rsid w:val="00017387"/>
    <w:rsid w:val="00017A34"/>
    <w:rsid w:val="00021E58"/>
    <w:rsid w:val="00023004"/>
    <w:rsid w:val="00023195"/>
    <w:rsid w:val="0002378E"/>
    <w:rsid w:val="00027427"/>
    <w:rsid w:val="00030503"/>
    <w:rsid w:val="00030927"/>
    <w:rsid w:val="000316BC"/>
    <w:rsid w:val="00033A79"/>
    <w:rsid w:val="00033BC6"/>
    <w:rsid w:val="00034757"/>
    <w:rsid w:val="00034AAB"/>
    <w:rsid w:val="00034B7A"/>
    <w:rsid w:val="00036ACD"/>
    <w:rsid w:val="00036BEF"/>
    <w:rsid w:val="00040C06"/>
    <w:rsid w:val="000419F9"/>
    <w:rsid w:val="00041D84"/>
    <w:rsid w:val="000428B5"/>
    <w:rsid w:val="0004527F"/>
    <w:rsid w:val="00045786"/>
    <w:rsid w:val="000459EE"/>
    <w:rsid w:val="000462E8"/>
    <w:rsid w:val="0004787B"/>
    <w:rsid w:val="0005136F"/>
    <w:rsid w:val="000517D4"/>
    <w:rsid w:val="00051BA8"/>
    <w:rsid w:val="00051FB4"/>
    <w:rsid w:val="0005446A"/>
    <w:rsid w:val="0005463A"/>
    <w:rsid w:val="00055D71"/>
    <w:rsid w:val="0005684B"/>
    <w:rsid w:val="000571A6"/>
    <w:rsid w:val="00057201"/>
    <w:rsid w:val="00060519"/>
    <w:rsid w:val="00061C51"/>
    <w:rsid w:val="00062450"/>
    <w:rsid w:val="0006267A"/>
    <w:rsid w:val="00063CDC"/>
    <w:rsid w:val="00063DDE"/>
    <w:rsid w:val="00064D54"/>
    <w:rsid w:val="00065C31"/>
    <w:rsid w:val="0006622D"/>
    <w:rsid w:val="00066AB9"/>
    <w:rsid w:val="00067AF9"/>
    <w:rsid w:val="000709E5"/>
    <w:rsid w:val="00071546"/>
    <w:rsid w:val="000718B1"/>
    <w:rsid w:val="00071A81"/>
    <w:rsid w:val="00071BEA"/>
    <w:rsid w:val="00071E2D"/>
    <w:rsid w:val="00072485"/>
    <w:rsid w:val="000725B9"/>
    <w:rsid w:val="00072959"/>
    <w:rsid w:val="00073287"/>
    <w:rsid w:val="000735A8"/>
    <w:rsid w:val="00073631"/>
    <w:rsid w:val="00073DC3"/>
    <w:rsid w:val="00073DCA"/>
    <w:rsid w:val="000743C9"/>
    <w:rsid w:val="00075DC8"/>
    <w:rsid w:val="00077C1A"/>
    <w:rsid w:val="00080A98"/>
    <w:rsid w:val="00080C54"/>
    <w:rsid w:val="00081245"/>
    <w:rsid w:val="0008177E"/>
    <w:rsid w:val="00081ED4"/>
    <w:rsid w:val="000824BC"/>
    <w:rsid w:val="00082CD4"/>
    <w:rsid w:val="00082D66"/>
    <w:rsid w:val="000836AA"/>
    <w:rsid w:val="000839D0"/>
    <w:rsid w:val="00084050"/>
    <w:rsid w:val="00084942"/>
    <w:rsid w:val="00084E0A"/>
    <w:rsid w:val="00084FED"/>
    <w:rsid w:val="000857C1"/>
    <w:rsid w:val="00086DD7"/>
    <w:rsid w:val="00086DF0"/>
    <w:rsid w:val="00086EC5"/>
    <w:rsid w:val="00090D77"/>
    <w:rsid w:val="00091C2A"/>
    <w:rsid w:val="0009323C"/>
    <w:rsid w:val="00093F96"/>
    <w:rsid w:val="000969A3"/>
    <w:rsid w:val="0009749F"/>
    <w:rsid w:val="000979B4"/>
    <w:rsid w:val="00097E2E"/>
    <w:rsid w:val="000A106C"/>
    <w:rsid w:val="000A1489"/>
    <w:rsid w:val="000A1565"/>
    <w:rsid w:val="000A19DA"/>
    <w:rsid w:val="000A2E57"/>
    <w:rsid w:val="000A32F4"/>
    <w:rsid w:val="000A40AC"/>
    <w:rsid w:val="000A4274"/>
    <w:rsid w:val="000A4968"/>
    <w:rsid w:val="000A49D1"/>
    <w:rsid w:val="000A4E61"/>
    <w:rsid w:val="000A4F95"/>
    <w:rsid w:val="000A52BF"/>
    <w:rsid w:val="000A5300"/>
    <w:rsid w:val="000A6275"/>
    <w:rsid w:val="000A6366"/>
    <w:rsid w:val="000A65BA"/>
    <w:rsid w:val="000A6F3C"/>
    <w:rsid w:val="000A7A98"/>
    <w:rsid w:val="000B2F29"/>
    <w:rsid w:val="000B3032"/>
    <w:rsid w:val="000B3DED"/>
    <w:rsid w:val="000B417F"/>
    <w:rsid w:val="000B4ABB"/>
    <w:rsid w:val="000B582C"/>
    <w:rsid w:val="000B5F85"/>
    <w:rsid w:val="000B6036"/>
    <w:rsid w:val="000B65C9"/>
    <w:rsid w:val="000B6642"/>
    <w:rsid w:val="000B6B8C"/>
    <w:rsid w:val="000B7418"/>
    <w:rsid w:val="000B7935"/>
    <w:rsid w:val="000B7976"/>
    <w:rsid w:val="000B79C3"/>
    <w:rsid w:val="000C0590"/>
    <w:rsid w:val="000C07AF"/>
    <w:rsid w:val="000C3088"/>
    <w:rsid w:val="000C3461"/>
    <w:rsid w:val="000C366C"/>
    <w:rsid w:val="000C3BAA"/>
    <w:rsid w:val="000C3C30"/>
    <w:rsid w:val="000C3FEF"/>
    <w:rsid w:val="000C4F6E"/>
    <w:rsid w:val="000C5463"/>
    <w:rsid w:val="000D1972"/>
    <w:rsid w:val="000D2C25"/>
    <w:rsid w:val="000D36D7"/>
    <w:rsid w:val="000D64C3"/>
    <w:rsid w:val="000D6AE4"/>
    <w:rsid w:val="000D6C93"/>
    <w:rsid w:val="000E0895"/>
    <w:rsid w:val="000E0989"/>
    <w:rsid w:val="000E22C3"/>
    <w:rsid w:val="000E2713"/>
    <w:rsid w:val="000E27AB"/>
    <w:rsid w:val="000E2FF8"/>
    <w:rsid w:val="000E319B"/>
    <w:rsid w:val="000E3499"/>
    <w:rsid w:val="000E383E"/>
    <w:rsid w:val="000E4AE4"/>
    <w:rsid w:val="000E565E"/>
    <w:rsid w:val="000E61FE"/>
    <w:rsid w:val="000E6F08"/>
    <w:rsid w:val="000E79DA"/>
    <w:rsid w:val="000E7DF4"/>
    <w:rsid w:val="000F0699"/>
    <w:rsid w:val="000F0CFB"/>
    <w:rsid w:val="000F1911"/>
    <w:rsid w:val="000F2A64"/>
    <w:rsid w:val="000F3629"/>
    <w:rsid w:val="000F3805"/>
    <w:rsid w:val="000F3EF6"/>
    <w:rsid w:val="000F4DD4"/>
    <w:rsid w:val="000F6D5B"/>
    <w:rsid w:val="000F6ED3"/>
    <w:rsid w:val="000F74FB"/>
    <w:rsid w:val="00100410"/>
    <w:rsid w:val="00100DA3"/>
    <w:rsid w:val="00100EF9"/>
    <w:rsid w:val="0010190B"/>
    <w:rsid w:val="00103631"/>
    <w:rsid w:val="00103654"/>
    <w:rsid w:val="001040DC"/>
    <w:rsid w:val="00104A8D"/>
    <w:rsid w:val="00105404"/>
    <w:rsid w:val="001068CA"/>
    <w:rsid w:val="00107DAF"/>
    <w:rsid w:val="00107F90"/>
    <w:rsid w:val="001105C7"/>
    <w:rsid w:val="00110F56"/>
    <w:rsid w:val="0011151D"/>
    <w:rsid w:val="00112159"/>
    <w:rsid w:val="001121CE"/>
    <w:rsid w:val="00113A31"/>
    <w:rsid w:val="001151DC"/>
    <w:rsid w:val="001169F7"/>
    <w:rsid w:val="00116EF9"/>
    <w:rsid w:val="00117767"/>
    <w:rsid w:val="00121AF0"/>
    <w:rsid w:val="00122266"/>
    <w:rsid w:val="00122B22"/>
    <w:rsid w:val="00122FA6"/>
    <w:rsid w:val="001236A4"/>
    <w:rsid w:val="001308C0"/>
    <w:rsid w:val="00130E26"/>
    <w:rsid w:val="00130EE1"/>
    <w:rsid w:val="001324A4"/>
    <w:rsid w:val="001333F7"/>
    <w:rsid w:val="001349B3"/>
    <w:rsid w:val="00135968"/>
    <w:rsid w:val="00135CD0"/>
    <w:rsid w:val="00135EA4"/>
    <w:rsid w:val="0013684E"/>
    <w:rsid w:val="00136D7A"/>
    <w:rsid w:val="00136E13"/>
    <w:rsid w:val="001379B2"/>
    <w:rsid w:val="00137AA9"/>
    <w:rsid w:val="00141CB1"/>
    <w:rsid w:val="00141ED5"/>
    <w:rsid w:val="0014243D"/>
    <w:rsid w:val="0014330C"/>
    <w:rsid w:val="001435F8"/>
    <w:rsid w:val="00143C05"/>
    <w:rsid w:val="00143F40"/>
    <w:rsid w:val="00145D08"/>
    <w:rsid w:val="00145F7B"/>
    <w:rsid w:val="0014646D"/>
    <w:rsid w:val="00146CC6"/>
    <w:rsid w:val="00147097"/>
    <w:rsid w:val="0015005D"/>
    <w:rsid w:val="001519D6"/>
    <w:rsid w:val="001528CD"/>
    <w:rsid w:val="00153CA5"/>
    <w:rsid w:val="00153CDE"/>
    <w:rsid w:val="0015585A"/>
    <w:rsid w:val="00156330"/>
    <w:rsid w:val="00157131"/>
    <w:rsid w:val="0016009B"/>
    <w:rsid w:val="00160446"/>
    <w:rsid w:val="0016070E"/>
    <w:rsid w:val="00160D61"/>
    <w:rsid w:val="0016168E"/>
    <w:rsid w:val="00163A22"/>
    <w:rsid w:val="0016583F"/>
    <w:rsid w:val="001666ED"/>
    <w:rsid w:val="00167D3D"/>
    <w:rsid w:val="00172069"/>
    <w:rsid w:val="00175D35"/>
    <w:rsid w:val="00180AB7"/>
    <w:rsid w:val="00181705"/>
    <w:rsid w:val="001817E3"/>
    <w:rsid w:val="00184694"/>
    <w:rsid w:val="00184C16"/>
    <w:rsid w:val="00185D2B"/>
    <w:rsid w:val="001872D6"/>
    <w:rsid w:val="00187D41"/>
    <w:rsid w:val="0019099B"/>
    <w:rsid w:val="00190F67"/>
    <w:rsid w:val="00192052"/>
    <w:rsid w:val="001927C6"/>
    <w:rsid w:val="00193926"/>
    <w:rsid w:val="001951BD"/>
    <w:rsid w:val="00195353"/>
    <w:rsid w:val="00195E4B"/>
    <w:rsid w:val="001960BD"/>
    <w:rsid w:val="001969F4"/>
    <w:rsid w:val="001A0B9C"/>
    <w:rsid w:val="001A157B"/>
    <w:rsid w:val="001A1586"/>
    <w:rsid w:val="001A3D34"/>
    <w:rsid w:val="001A4815"/>
    <w:rsid w:val="001A6424"/>
    <w:rsid w:val="001A6425"/>
    <w:rsid w:val="001A64ED"/>
    <w:rsid w:val="001A6A51"/>
    <w:rsid w:val="001A73D1"/>
    <w:rsid w:val="001A7969"/>
    <w:rsid w:val="001B0B2A"/>
    <w:rsid w:val="001B13C0"/>
    <w:rsid w:val="001B4D8B"/>
    <w:rsid w:val="001B55AC"/>
    <w:rsid w:val="001B660B"/>
    <w:rsid w:val="001B69B5"/>
    <w:rsid w:val="001B70F0"/>
    <w:rsid w:val="001B763D"/>
    <w:rsid w:val="001C0FE5"/>
    <w:rsid w:val="001C20A1"/>
    <w:rsid w:val="001C221B"/>
    <w:rsid w:val="001C2D68"/>
    <w:rsid w:val="001C461B"/>
    <w:rsid w:val="001C4685"/>
    <w:rsid w:val="001C475A"/>
    <w:rsid w:val="001C5195"/>
    <w:rsid w:val="001C542A"/>
    <w:rsid w:val="001C625A"/>
    <w:rsid w:val="001C717C"/>
    <w:rsid w:val="001C72FB"/>
    <w:rsid w:val="001C7566"/>
    <w:rsid w:val="001C7685"/>
    <w:rsid w:val="001C7C58"/>
    <w:rsid w:val="001D02C5"/>
    <w:rsid w:val="001D0589"/>
    <w:rsid w:val="001D06A5"/>
    <w:rsid w:val="001D0B9C"/>
    <w:rsid w:val="001D0C20"/>
    <w:rsid w:val="001D1D24"/>
    <w:rsid w:val="001D1F43"/>
    <w:rsid w:val="001D2229"/>
    <w:rsid w:val="001D2521"/>
    <w:rsid w:val="001D2877"/>
    <w:rsid w:val="001D2B63"/>
    <w:rsid w:val="001D36F7"/>
    <w:rsid w:val="001D6A07"/>
    <w:rsid w:val="001E0384"/>
    <w:rsid w:val="001E0D4A"/>
    <w:rsid w:val="001E262E"/>
    <w:rsid w:val="001E27C2"/>
    <w:rsid w:val="001E2828"/>
    <w:rsid w:val="001E3E01"/>
    <w:rsid w:val="001E52B7"/>
    <w:rsid w:val="001E626E"/>
    <w:rsid w:val="001E69F0"/>
    <w:rsid w:val="001E6AF2"/>
    <w:rsid w:val="001E703A"/>
    <w:rsid w:val="001F0CEF"/>
    <w:rsid w:val="001F1A3C"/>
    <w:rsid w:val="001F2737"/>
    <w:rsid w:val="001F32C2"/>
    <w:rsid w:val="001F393F"/>
    <w:rsid w:val="001F4134"/>
    <w:rsid w:val="002007A4"/>
    <w:rsid w:val="0020218D"/>
    <w:rsid w:val="00202309"/>
    <w:rsid w:val="0020233A"/>
    <w:rsid w:val="002033D1"/>
    <w:rsid w:val="0020345A"/>
    <w:rsid w:val="00203A02"/>
    <w:rsid w:val="00206666"/>
    <w:rsid w:val="00206876"/>
    <w:rsid w:val="00206A94"/>
    <w:rsid w:val="0021042F"/>
    <w:rsid w:val="002105EC"/>
    <w:rsid w:val="00210AF7"/>
    <w:rsid w:val="00211105"/>
    <w:rsid w:val="00211923"/>
    <w:rsid w:val="00211F8D"/>
    <w:rsid w:val="0021274D"/>
    <w:rsid w:val="00213700"/>
    <w:rsid w:val="00213C55"/>
    <w:rsid w:val="002140B2"/>
    <w:rsid w:val="00214E9B"/>
    <w:rsid w:val="00215FBB"/>
    <w:rsid w:val="0022019B"/>
    <w:rsid w:val="00220C89"/>
    <w:rsid w:val="00221598"/>
    <w:rsid w:val="002218B0"/>
    <w:rsid w:val="00221F1A"/>
    <w:rsid w:val="00226208"/>
    <w:rsid w:val="0022698F"/>
    <w:rsid w:val="0022699D"/>
    <w:rsid w:val="00227B75"/>
    <w:rsid w:val="002304A7"/>
    <w:rsid w:val="00231144"/>
    <w:rsid w:val="00232183"/>
    <w:rsid w:val="00233DF0"/>
    <w:rsid w:val="00234B6F"/>
    <w:rsid w:val="00236EBE"/>
    <w:rsid w:val="0024149C"/>
    <w:rsid w:val="00241C91"/>
    <w:rsid w:val="00242861"/>
    <w:rsid w:val="00242DF8"/>
    <w:rsid w:val="002440D8"/>
    <w:rsid w:val="0024451E"/>
    <w:rsid w:val="00244697"/>
    <w:rsid w:val="00244C45"/>
    <w:rsid w:val="00245370"/>
    <w:rsid w:val="00245B31"/>
    <w:rsid w:val="0024628E"/>
    <w:rsid w:val="002464AD"/>
    <w:rsid w:val="002467AD"/>
    <w:rsid w:val="00246C8B"/>
    <w:rsid w:val="002477C0"/>
    <w:rsid w:val="00247DAD"/>
    <w:rsid w:val="00250811"/>
    <w:rsid w:val="00251741"/>
    <w:rsid w:val="0025308A"/>
    <w:rsid w:val="00253825"/>
    <w:rsid w:val="00254C7C"/>
    <w:rsid w:val="00254F47"/>
    <w:rsid w:val="002558AB"/>
    <w:rsid w:val="00255F44"/>
    <w:rsid w:val="00260929"/>
    <w:rsid w:val="0026114A"/>
    <w:rsid w:val="00261587"/>
    <w:rsid w:val="0026258F"/>
    <w:rsid w:val="00262A28"/>
    <w:rsid w:val="0026392B"/>
    <w:rsid w:val="00264F60"/>
    <w:rsid w:val="00265315"/>
    <w:rsid w:val="002659A2"/>
    <w:rsid w:val="00265C9F"/>
    <w:rsid w:val="00265FEE"/>
    <w:rsid w:val="002664D8"/>
    <w:rsid w:val="00267BBF"/>
    <w:rsid w:val="00267BE9"/>
    <w:rsid w:val="00272A2B"/>
    <w:rsid w:val="002763FB"/>
    <w:rsid w:val="00280E2B"/>
    <w:rsid w:val="00283366"/>
    <w:rsid w:val="00283800"/>
    <w:rsid w:val="00283E17"/>
    <w:rsid w:val="00284874"/>
    <w:rsid w:val="00285D9B"/>
    <w:rsid w:val="002862F8"/>
    <w:rsid w:val="0028768E"/>
    <w:rsid w:val="002876EE"/>
    <w:rsid w:val="00287761"/>
    <w:rsid w:val="002908BC"/>
    <w:rsid w:val="002913EA"/>
    <w:rsid w:val="00291742"/>
    <w:rsid w:val="00291D2B"/>
    <w:rsid w:val="002927BA"/>
    <w:rsid w:val="00292E98"/>
    <w:rsid w:val="00293220"/>
    <w:rsid w:val="00293342"/>
    <w:rsid w:val="00293546"/>
    <w:rsid w:val="00293AB3"/>
    <w:rsid w:val="00293D37"/>
    <w:rsid w:val="00293D9A"/>
    <w:rsid w:val="00294860"/>
    <w:rsid w:val="00295145"/>
    <w:rsid w:val="002954CF"/>
    <w:rsid w:val="0029636E"/>
    <w:rsid w:val="00296374"/>
    <w:rsid w:val="00296D92"/>
    <w:rsid w:val="00296DE1"/>
    <w:rsid w:val="00296DF9"/>
    <w:rsid w:val="00297E41"/>
    <w:rsid w:val="002A0285"/>
    <w:rsid w:val="002A0EE7"/>
    <w:rsid w:val="002A0FB1"/>
    <w:rsid w:val="002A1D29"/>
    <w:rsid w:val="002A2270"/>
    <w:rsid w:val="002A6F99"/>
    <w:rsid w:val="002A7E49"/>
    <w:rsid w:val="002B094C"/>
    <w:rsid w:val="002B0D33"/>
    <w:rsid w:val="002B1B9E"/>
    <w:rsid w:val="002B1D08"/>
    <w:rsid w:val="002B296B"/>
    <w:rsid w:val="002B2F0D"/>
    <w:rsid w:val="002B38F9"/>
    <w:rsid w:val="002B4477"/>
    <w:rsid w:val="002B63DE"/>
    <w:rsid w:val="002B7E9F"/>
    <w:rsid w:val="002C058A"/>
    <w:rsid w:val="002C0A4C"/>
    <w:rsid w:val="002C20B4"/>
    <w:rsid w:val="002C24AE"/>
    <w:rsid w:val="002C25E4"/>
    <w:rsid w:val="002C3282"/>
    <w:rsid w:val="002C3568"/>
    <w:rsid w:val="002C5989"/>
    <w:rsid w:val="002C77B2"/>
    <w:rsid w:val="002D0BDF"/>
    <w:rsid w:val="002D157E"/>
    <w:rsid w:val="002D3ADD"/>
    <w:rsid w:val="002D3FE5"/>
    <w:rsid w:val="002D4D0C"/>
    <w:rsid w:val="002D6168"/>
    <w:rsid w:val="002D69ED"/>
    <w:rsid w:val="002D6C08"/>
    <w:rsid w:val="002D7057"/>
    <w:rsid w:val="002D7201"/>
    <w:rsid w:val="002D751E"/>
    <w:rsid w:val="002D7632"/>
    <w:rsid w:val="002D767A"/>
    <w:rsid w:val="002E0507"/>
    <w:rsid w:val="002E05E7"/>
    <w:rsid w:val="002E4C76"/>
    <w:rsid w:val="002E4D0C"/>
    <w:rsid w:val="002E4F7E"/>
    <w:rsid w:val="002E649C"/>
    <w:rsid w:val="002E6F99"/>
    <w:rsid w:val="002E7553"/>
    <w:rsid w:val="002E7A6A"/>
    <w:rsid w:val="002E7C47"/>
    <w:rsid w:val="002E7F21"/>
    <w:rsid w:val="002E7FC5"/>
    <w:rsid w:val="002F06B9"/>
    <w:rsid w:val="002F12D4"/>
    <w:rsid w:val="002F25F8"/>
    <w:rsid w:val="002F27F0"/>
    <w:rsid w:val="002F2E49"/>
    <w:rsid w:val="002F3377"/>
    <w:rsid w:val="002F33A6"/>
    <w:rsid w:val="002F3D24"/>
    <w:rsid w:val="002F40FE"/>
    <w:rsid w:val="002F4668"/>
    <w:rsid w:val="002F48CA"/>
    <w:rsid w:val="002F6208"/>
    <w:rsid w:val="002F6EB1"/>
    <w:rsid w:val="002F7B39"/>
    <w:rsid w:val="0030264B"/>
    <w:rsid w:val="00302819"/>
    <w:rsid w:val="003070D5"/>
    <w:rsid w:val="003079C2"/>
    <w:rsid w:val="0031134A"/>
    <w:rsid w:val="00311F12"/>
    <w:rsid w:val="003124B2"/>
    <w:rsid w:val="00313704"/>
    <w:rsid w:val="00313E7B"/>
    <w:rsid w:val="003153DA"/>
    <w:rsid w:val="0031564E"/>
    <w:rsid w:val="00315804"/>
    <w:rsid w:val="00316029"/>
    <w:rsid w:val="00316C02"/>
    <w:rsid w:val="0031718D"/>
    <w:rsid w:val="00317E6A"/>
    <w:rsid w:val="00317E8C"/>
    <w:rsid w:val="003211B0"/>
    <w:rsid w:val="00322CF4"/>
    <w:rsid w:val="003251F4"/>
    <w:rsid w:val="00326D80"/>
    <w:rsid w:val="003271B0"/>
    <w:rsid w:val="00331187"/>
    <w:rsid w:val="003334FA"/>
    <w:rsid w:val="00333800"/>
    <w:rsid w:val="00334257"/>
    <w:rsid w:val="00335B1B"/>
    <w:rsid w:val="0033663B"/>
    <w:rsid w:val="00337AB4"/>
    <w:rsid w:val="00340F10"/>
    <w:rsid w:val="003417D5"/>
    <w:rsid w:val="003426C9"/>
    <w:rsid w:val="003434EC"/>
    <w:rsid w:val="00344494"/>
    <w:rsid w:val="0034502D"/>
    <w:rsid w:val="00345149"/>
    <w:rsid w:val="0034537D"/>
    <w:rsid w:val="00346913"/>
    <w:rsid w:val="00347126"/>
    <w:rsid w:val="00347437"/>
    <w:rsid w:val="00347A48"/>
    <w:rsid w:val="00350A7E"/>
    <w:rsid w:val="00353149"/>
    <w:rsid w:val="00354199"/>
    <w:rsid w:val="00354A4C"/>
    <w:rsid w:val="00355139"/>
    <w:rsid w:val="003563D3"/>
    <w:rsid w:val="00356618"/>
    <w:rsid w:val="003574CB"/>
    <w:rsid w:val="0036070F"/>
    <w:rsid w:val="00360974"/>
    <w:rsid w:val="00360A73"/>
    <w:rsid w:val="00361319"/>
    <w:rsid w:val="00361C26"/>
    <w:rsid w:val="00362196"/>
    <w:rsid w:val="00362CCD"/>
    <w:rsid w:val="00363FEE"/>
    <w:rsid w:val="00364269"/>
    <w:rsid w:val="0036498F"/>
    <w:rsid w:val="0036606A"/>
    <w:rsid w:val="00366B4E"/>
    <w:rsid w:val="003678EA"/>
    <w:rsid w:val="003679B6"/>
    <w:rsid w:val="00371205"/>
    <w:rsid w:val="003715C8"/>
    <w:rsid w:val="00372740"/>
    <w:rsid w:val="00372B61"/>
    <w:rsid w:val="00372CF1"/>
    <w:rsid w:val="003732A5"/>
    <w:rsid w:val="0037398F"/>
    <w:rsid w:val="00374001"/>
    <w:rsid w:val="00375A5C"/>
    <w:rsid w:val="00375B24"/>
    <w:rsid w:val="00375F2D"/>
    <w:rsid w:val="00376DC3"/>
    <w:rsid w:val="00380879"/>
    <w:rsid w:val="003814F8"/>
    <w:rsid w:val="0038184A"/>
    <w:rsid w:val="00381B09"/>
    <w:rsid w:val="00381BBA"/>
    <w:rsid w:val="00382871"/>
    <w:rsid w:val="00383493"/>
    <w:rsid w:val="00383510"/>
    <w:rsid w:val="00383657"/>
    <w:rsid w:val="00384436"/>
    <w:rsid w:val="00384CF9"/>
    <w:rsid w:val="0038582C"/>
    <w:rsid w:val="003864F1"/>
    <w:rsid w:val="00386AD3"/>
    <w:rsid w:val="003870B9"/>
    <w:rsid w:val="003875C6"/>
    <w:rsid w:val="00387B92"/>
    <w:rsid w:val="003901FD"/>
    <w:rsid w:val="00391F5A"/>
    <w:rsid w:val="003927B8"/>
    <w:rsid w:val="00392B39"/>
    <w:rsid w:val="00392B81"/>
    <w:rsid w:val="0039436B"/>
    <w:rsid w:val="00394B05"/>
    <w:rsid w:val="0039564F"/>
    <w:rsid w:val="003967C9"/>
    <w:rsid w:val="00396D52"/>
    <w:rsid w:val="0039753D"/>
    <w:rsid w:val="003975C3"/>
    <w:rsid w:val="003A16D8"/>
    <w:rsid w:val="003A1D70"/>
    <w:rsid w:val="003A1F4E"/>
    <w:rsid w:val="003A2958"/>
    <w:rsid w:val="003A2E39"/>
    <w:rsid w:val="003A4F1D"/>
    <w:rsid w:val="003A5ADD"/>
    <w:rsid w:val="003A5F96"/>
    <w:rsid w:val="003A6349"/>
    <w:rsid w:val="003B0122"/>
    <w:rsid w:val="003B065E"/>
    <w:rsid w:val="003B0A14"/>
    <w:rsid w:val="003B0BB4"/>
    <w:rsid w:val="003B2239"/>
    <w:rsid w:val="003B22D4"/>
    <w:rsid w:val="003B26E3"/>
    <w:rsid w:val="003B3C90"/>
    <w:rsid w:val="003B622B"/>
    <w:rsid w:val="003B6490"/>
    <w:rsid w:val="003C0D71"/>
    <w:rsid w:val="003C1AD4"/>
    <w:rsid w:val="003C22FC"/>
    <w:rsid w:val="003C3745"/>
    <w:rsid w:val="003C3950"/>
    <w:rsid w:val="003C3B1D"/>
    <w:rsid w:val="003C3E19"/>
    <w:rsid w:val="003C3F9E"/>
    <w:rsid w:val="003C426F"/>
    <w:rsid w:val="003C4973"/>
    <w:rsid w:val="003C4E1A"/>
    <w:rsid w:val="003C511E"/>
    <w:rsid w:val="003C5C23"/>
    <w:rsid w:val="003C607C"/>
    <w:rsid w:val="003C7131"/>
    <w:rsid w:val="003D0F50"/>
    <w:rsid w:val="003D117A"/>
    <w:rsid w:val="003D1F7E"/>
    <w:rsid w:val="003D3486"/>
    <w:rsid w:val="003D4135"/>
    <w:rsid w:val="003D4BB9"/>
    <w:rsid w:val="003D5A11"/>
    <w:rsid w:val="003D5C0B"/>
    <w:rsid w:val="003D658D"/>
    <w:rsid w:val="003D79BD"/>
    <w:rsid w:val="003D7BC5"/>
    <w:rsid w:val="003E01E1"/>
    <w:rsid w:val="003E1344"/>
    <w:rsid w:val="003E1D4B"/>
    <w:rsid w:val="003E237B"/>
    <w:rsid w:val="003E288D"/>
    <w:rsid w:val="003E32AE"/>
    <w:rsid w:val="003E34FE"/>
    <w:rsid w:val="003E3B8B"/>
    <w:rsid w:val="003E5A0B"/>
    <w:rsid w:val="003E65A7"/>
    <w:rsid w:val="003E7C33"/>
    <w:rsid w:val="003E7E8C"/>
    <w:rsid w:val="003F0677"/>
    <w:rsid w:val="003F0AB8"/>
    <w:rsid w:val="003F0D9A"/>
    <w:rsid w:val="003F1242"/>
    <w:rsid w:val="003F2089"/>
    <w:rsid w:val="003F21EB"/>
    <w:rsid w:val="003F27E1"/>
    <w:rsid w:val="003F3046"/>
    <w:rsid w:val="003F3154"/>
    <w:rsid w:val="003F3616"/>
    <w:rsid w:val="003F415B"/>
    <w:rsid w:val="003F429F"/>
    <w:rsid w:val="003F4FE1"/>
    <w:rsid w:val="003F5981"/>
    <w:rsid w:val="003F5DA3"/>
    <w:rsid w:val="003F6537"/>
    <w:rsid w:val="003F71C4"/>
    <w:rsid w:val="003F7CF4"/>
    <w:rsid w:val="003F7DC2"/>
    <w:rsid w:val="003F7EDE"/>
    <w:rsid w:val="00400354"/>
    <w:rsid w:val="004010F8"/>
    <w:rsid w:val="00401479"/>
    <w:rsid w:val="0040167E"/>
    <w:rsid w:val="004017BF"/>
    <w:rsid w:val="00403150"/>
    <w:rsid w:val="00406B00"/>
    <w:rsid w:val="00406FBC"/>
    <w:rsid w:val="004076CE"/>
    <w:rsid w:val="004110DA"/>
    <w:rsid w:val="00412CF7"/>
    <w:rsid w:val="00414273"/>
    <w:rsid w:val="00414933"/>
    <w:rsid w:val="00414A3E"/>
    <w:rsid w:val="004152EB"/>
    <w:rsid w:val="00415AF0"/>
    <w:rsid w:val="00415CA5"/>
    <w:rsid w:val="00415CE7"/>
    <w:rsid w:val="00416111"/>
    <w:rsid w:val="00417494"/>
    <w:rsid w:val="00420630"/>
    <w:rsid w:val="004209D6"/>
    <w:rsid w:val="00421CC2"/>
    <w:rsid w:val="00422243"/>
    <w:rsid w:val="0042272D"/>
    <w:rsid w:val="00422900"/>
    <w:rsid w:val="00424215"/>
    <w:rsid w:val="00424BFE"/>
    <w:rsid w:val="00424F16"/>
    <w:rsid w:val="00425507"/>
    <w:rsid w:val="00425D41"/>
    <w:rsid w:val="0042622D"/>
    <w:rsid w:val="00426CA0"/>
    <w:rsid w:val="00427427"/>
    <w:rsid w:val="00430F23"/>
    <w:rsid w:val="00431004"/>
    <w:rsid w:val="0043183D"/>
    <w:rsid w:val="0043197B"/>
    <w:rsid w:val="00432BA7"/>
    <w:rsid w:val="00432F2F"/>
    <w:rsid w:val="00433348"/>
    <w:rsid w:val="00436E17"/>
    <w:rsid w:val="00436F83"/>
    <w:rsid w:val="0043768E"/>
    <w:rsid w:val="00437926"/>
    <w:rsid w:val="00437B7F"/>
    <w:rsid w:val="00440C54"/>
    <w:rsid w:val="00440FD7"/>
    <w:rsid w:val="0044257E"/>
    <w:rsid w:val="00442B93"/>
    <w:rsid w:val="004439A2"/>
    <w:rsid w:val="00444416"/>
    <w:rsid w:val="00444ABE"/>
    <w:rsid w:val="004453F3"/>
    <w:rsid w:val="004460B9"/>
    <w:rsid w:val="004466B0"/>
    <w:rsid w:val="00450C9A"/>
    <w:rsid w:val="00450D9E"/>
    <w:rsid w:val="00451067"/>
    <w:rsid w:val="00451158"/>
    <w:rsid w:val="00454A38"/>
    <w:rsid w:val="00457718"/>
    <w:rsid w:val="00461BE4"/>
    <w:rsid w:val="00462558"/>
    <w:rsid w:val="0046718A"/>
    <w:rsid w:val="00467C43"/>
    <w:rsid w:val="00467FE9"/>
    <w:rsid w:val="0047006C"/>
    <w:rsid w:val="0047100A"/>
    <w:rsid w:val="00471AB6"/>
    <w:rsid w:val="00472017"/>
    <w:rsid w:val="0047236B"/>
    <w:rsid w:val="00474591"/>
    <w:rsid w:val="00474B4C"/>
    <w:rsid w:val="00475CA7"/>
    <w:rsid w:val="00477FD8"/>
    <w:rsid w:val="00482F22"/>
    <w:rsid w:val="00483086"/>
    <w:rsid w:val="004839B1"/>
    <w:rsid w:val="00483AD5"/>
    <w:rsid w:val="00484268"/>
    <w:rsid w:val="00486146"/>
    <w:rsid w:val="004864B5"/>
    <w:rsid w:val="00486FAB"/>
    <w:rsid w:val="00486FF1"/>
    <w:rsid w:val="0049091F"/>
    <w:rsid w:val="00490A7C"/>
    <w:rsid w:val="004917B4"/>
    <w:rsid w:val="004936D8"/>
    <w:rsid w:val="00493993"/>
    <w:rsid w:val="0049599B"/>
    <w:rsid w:val="00495CCD"/>
    <w:rsid w:val="00495DB5"/>
    <w:rsid w:val="0049619E"/>
    <w:rsid w:val="00496777"/>
    <w:rsid w:val="00496928"/>
    <w:rsid w:val="00496CBD"/>
    <w:rsid w:val="00496F39"/>
    <w:rsid w:val="004979AC"/>
    <w:rsid w:val="00497E19"/>
    <w:rsid w:val="004A00A9"/>
    <w:rsid w:val="004A0C7F"/>
    <w:rsid w:val="004A1A1A"/>
    <w:rsid w:val="004A22D7"/>
    <w:rsid w:val="004A2AEB"/>
    <w:rsid w:val="004A30F2"/>
    <w:rsid w:val="004A33D4"/>
    <w:rsid w:val="004A3C6E"/>
    <w:rsid w:val="004A3C7D"/>
    <w:rsid w:val="004A3E33"/>
    <w:rsid w:val="004A46ED"/>
    <w:rsid w:val="004A4E2B"/>
    <w:rsid w:val="004A7510"/>
    <w:rsid w:val="004A7F92"/>
    <w:rsid w:val="004B26F9"/>
    <w:rsid w:val="004B2F0A"/>
    <w:rsid w:val="004B2FEF"/>
    <w:rsid w:val="004B3B5E"/>
    <w:rsid w:val="004B44E3"/>
    <w:rsid w:val="004B4512"/>
    <w:rsid w:val="004B54EE"/>
    <w:rsid w:val="004B5CA3"/>
    <w:rsid w:val="004B5E05"/>
    <w:rsid w:val="004B6CC8"/>
    <w:rsid w:val="004C10FA"/>
    <w:rsid w:val="004C144B"/>
    <w:rsid w:val="004C1C26"/>
    <w:rsid w:val="004C241D"/>
    <w:rsid w:val="004C2F99"/>
    <w:rsid w:val="004C3A90"/>
    <w:rsid w:val="004C3B64"/>
    <w:rsid w:val="004C449E"/>
    <w:rsid w:val="004C49E6"/>
    <w:rsid w:val="004C4D6A"/>
    <w:rsid w:val="004C6664"/>
    <w:rsid w:val="004C74A4"/>
    <w:rsid w:val="004C75AC"/>
    <w:rsid w:val="004D192A"/>
    <w:rsid w:val="004D2244"/>
    <w:rsid w:val="004D4356"/>
    <w:rsid w:val="004D46ED"/>
    <w:rsid w:val="004D4734"/>
    <w:rsid w:val="004D4B7D"/>
    <w:rsid w:val="004D4BBA"/>
    <w:rsid w:val="004D56E0"/>
    <w:rsid w:val="004D6A85"/>
    <w:rsid w:val="004E030C"/>
    <w:rsid w:val="004E0EF1"/>
    <w:rsid w:val="004E1242"/>
    <w:rsid w:val="004E12C8"/>
    <w:rsid w:val="004E356A"/>
    <w:rsid w:val="004E39B3"/>
    <w:rsid w:val="004E3CB4"/>
    <w:rsid w:val="004E422B"/>
    <w:rsid w:val="004E5E7F"/>
    <w:rsid w:val="004E6083"/>
    <w:rsid w:val="004E73CF"/>
    <w:rsid w:val="004E740D"/>
    <w:rsid w:val="004F01D4"/>
    <w:rsid w:val="004F041B"/>
    <w:rsid w:val="004F1F5A"/>
    <w:rsid w:val="004F2D7A"/>
    <w:rsid w:val="004F3775"/>
    <w:rsid w:val="004F37C6"/>
    <w:rsid w:val="004F4314"/>
    <w:rsid w:val="004F492C"/>
    <w:rsid w:val="004F6E3E"/>
    <w:rsid w:val="004F7430"/>
    <w:rsid w:val="0050006E"/>
    <w:rsid w:val="0050176B"/>
    <w:rsid w:val="00501B52"/>
    <w:rsid w:val="00501D20"/>
    <w:rsid w:val="00502ABC"/>
    <w:rsid w:val="005036A1"/>
    <w:rsid w:val="00504656"/>
    <w:rsid w:val="00504EA8"/>
    <w:rsid w:val="005056D2"/>
    <w:rsid w:val="0050709B"/>
    <w:rsid w:val="005071B1"/>
    <w:rsid w:val="005074BE"/>
    <w:rsid w:val="005078F4"/>
    <w:rsid w:val="00510176"/>
    <w:rsid w:val="00512C7B"/>
    <w:rsid w:val="00513D5E"/>
    <w:rsid w:val="00514407"/>
    <w:rsid w:val="005148EE"/>
    <w:rsid w:val="00514987"/>
    <w:rsid w:val="00515875"/>
    <w:rsid w:val="0051703E"/>
    <w:rsid w:val="005177E9"/>
    <w:rsid w:val="00517951"/>
    <w:rsid w:val="0052036B"/>
    <w:rsid w:val="0052094E"/>
    <w:rsid w:val="00521BFE"/>
    <w:rsid w:val="00522376"/>
    <w:rsid w:val="00523414"/>
    <w:rsid w:val="0052554F"/>
    <w:rsid w:val="005257B9"/>
    <w:rsid w:val="00525EF4"/>
    <w:rsid w:val="00526525"/>
    <w:rsid w:val="005269F3"/>
    <w:rsid w:val="00527A4C"/>
    <w:rsid w:val="00530A82"/>
    <w:rsid w:val="005315B7"/>
    <w:rsid w:val="00534676"/>
    <w:rsid w:val="00534F96"/>
    <w:rsid w:val="005374DA"/>
    <w:rsid w:val="00542119"/>
    <w:rsid w:val="00542C3B"/>
    <w:rsid w:val="00544303"/>
    <w:rsid w:val="00546670"/>
    <w:rsid w:val="00546900"/>
    <w:rsid w:val="00546CCB"/>
    <w:rsid w:val="00546CEC"/>
    <w:rsid w:val="0054716E"/>
    <w:rsid w:val="005479AF"/>
    <w:rsid w:val="005507A2"/>
    <w:rsid w:val="005511C7"/>
    <w:rsid w:val="00552CCD"/>
    <w:rsid w:val="0055332A"/>
    <w:rsid w:val="0055365A"/>
    <w:rsid w:val="00554450"/>
    <w:rsid w:val="00554460"/>
    <w:rsid w:val="00555981"/>
    <w:rsid w:val="005562BA"/>
    <w:rsid w:val="00556A2D"/>
    <w:rsid w:val="00556A5A"/>
    <w:rsid w:val="00557100"/>
    <w:rsid w:val="0055715C"/>
    <w:rsid w:val="00557885"/>
    <w:rsid w:val="00557AF3"/>
    <w:rsid w:val="00560AD8"/>
    <w:rsid w:val="005610A8"/>
    <w:rsid w:val="005614A1"/>
    <w:rsid w:val="005625AB"/>
    <w:rsid w:val="00562E3B"/>
    <w:rsid w:val="005633CE"/>
    <w:rsid w:val="00564C40"/>
    <w:rsid w:val="00565DD0"/>
    <w:rsid w:val="005660B5"/>
    <w:rsid w:val="00566640"/>
    <w:rsid w:val="00567A61"/>
    <w:rsid w:val="00567D5A"/>
    <w:rsid w:val="005703B6"/>
    <w:rsid w:val="0057097C"/>
    <w:rsid w:val="00571241"/>
    <w:rsid w:val="005715BC"/>
    <w:rsid w:val="00573188"/>
    <w:rsid w:val="0057346F"/>
    <w:rsid w:val="0057371F"/>
    <w:rsid w:val="0057517B"/>
    <w:rsid w:val="00575440"/>
    <w:rsid w:val="00575DEC"/>
    <w:rsid w:val="005769C6"/>
    <w:rsid w:val="00577092"/>
    <w:rsid w:val="005774F2"/>
    <w:rsid w:val="0058102F"/>
    <w:rsid w:val="005810E2"/>
    <w:rsid w:val="00583E46"/>
    <w:rsid w:val="00584FEB"/>
    <w:rsid w:val="00586338"/>
    <w:rsid w:val="00586FA6"/>
    <w:rsid w:val="00590BD2"/>
    <w:rsid w:val="00590EB3"/>
    <w:rsid w:val="00590EE8"/>
    <w:rsid w:val="00591046"/>
    <w:rsid w:val="005910B8"/>
    <w:rsid w:val="005918F4"/>
    <w:rsid w:val="00591C93"/>
    <w:rsid w:val="0059387E"/>
    <w:rsid w:val="00594556"/>
    <w:rsid w:val="0059578A"/>
    <w:rsid w:val="00595DB7"/>
    <w:rsid w:val="00595F59"/>
    <w:rsid w:val="005970D4"/>
    <w:rsid w:val="005A045F"/>
    <w:rsid w:val="005A047E"/>
    <w:rsid w:val="005A24D8"/>
    <w:rsid w:val="005A44F2"/>
    <w:rsid w:val="005A4F76"/>
    <w:rsid w:val="005A526D"/>
    <w:rsid w:val="005A5D2A"/>
    <w:rsid w:val="005A5ECC"/>
    <w:rsid w:val="005A70DC"/>
    <w:rsid w:val="005B0023"/>
    <w:rsid w:val="005B00E7"/>
    <w:rsid w:val="005B04EC"/>
    <w:rsid w:val="005B1A53"/>
    <w:rsid w:val="005B4083"/>
    <w:rsid w:val="005B42AE"/>
    <w:rsid w:val="005B59BE"/>
    <w:rsid w:val="005B6048"/>
    <w:rsid w:val="005B6B2B"/>
    <w:rsid w:val="005B6FC2"/>
    <w:rsid w:val="005C02D4"/>
    <w:rsid w:val="005C0E02"/>
    <w:rsid w:val="005C1161"/>
    <w:rsid w:val="005C11E2"/>
    <w:rsid w:val="005C1B4C"/>
    <w:rsid w:val="005C2B55"/>
    <w:rsid w:val="005C2EA8"/>
    <w:rsid w:val="005C33F1"/>
    <w:rsid w:val="005C3453"/>
    <w:rsid w:val="005C4D82"/>
    <w:rsid w:val="005C7907"/>
    <w:rsid w:val="005C7BB6"/>
    <w:rsid w:val="005C7D16"/>
    <w:rsid w:val="005D375E"/>
    <w:rsid w:val="005D54B6"/>
    <w:rsid w:val="005E070D"/>
    <w:rsid w:val="005E0DDC"/>
    <w:rsid w:val="005E1058"/>
    <w:rsid w:val="005E154F"/>
    <w:rsid w:val="005E36AE"/>
    <w:rsid w:val="005E5406"/>
    <w:rsid w:val="005E59E1"/>
    <w:rsid w:val="005E6311"/>
    <w:rsid w:val="005E7762"/>
    <w:rsid w:val="005E7894"/>
    <w:rsid w:val="005E79F5"/>
    <w:rsid w:val="005F0419"/>
    <w:rsid w:val="005F29E2"/>
    <w:rsid w:val="005F31C5"/>
    <w:rsid w:val="005F436D"/>
    <w:rsid w:val="005F4418"/>
    <w:rsid w:val="005F4B76"/>
    <w:rsid w:val="005F5422"/>
    <w:rsid w:val="005F7BDB"/>
    <w:rsid w:val="00601579"/>
    <w:rsid w:val="00601913"/>
    <w:rsid w:val="00601B13"/>
    <w:rsid w:val="00602608"/>
    <w:rsid w:val="00604898"/>
    <w:rsid w:val="00605503"/>
    <w:rsid w:val="00605D22"/>
    <w:rsid w:val="00606876"/>
    <w:rsid w:val="00610A0E"/>
    <w:rsid w:val="006110E9"/>
    <w:rsid w:val="0061206F"/>
    <w:rsid w:val="00612149"/>
    <w:rsid w:val="006141A7"/>
    <w:rsid w:val="00615E0F"/>
    <w:rsid w:val="00616EE6"/>
    <w:rsid w:val="0061725A"/>
    <w:rsid w:val="00620244"/>
    <w:rsid w:val="0062178A"/>
    <w:rsid w:val="00621AB0"/>
    <w:rsid w:val="00621BF0"/>
    <w:rsid w:val="00622689"/>
    <w:rsid w:val="00622AC9"/>
    <w:rsid w:val="0062324F"/>
    <w:rsid w:val="006239A0"/>
    <w:rsid w:val="006239BD"/>
    <w:rsid w:val="00624C7A"/>
    <w:rsid w:val="00625D59"/>
    <w:rsid w:val="00626A0C"/>
    <w:rsid w:val="00626ECF"/>
    <w:rsid w:val="00627C97"/>
    <w:rsid w:val="00631197"/>
    <w:rsid w:val="0063153E"/>
    <w:rsid w:val="0063192C"/>
    <w:rsid w:val="00632492"/>
    <w:rsid w:val="00632E27"/>
    <w:rsid w:val="00633376"/>
    <w:rsid w:val="00633801"/>
    <w:rsid w:val="0063391A"/>
    <w:rsid w:val="00634553"/>
    <w:rsid w:val="00635441"/>
    <w:rsid w:val="00636B4A"/>
    <w:rsid w:val="00636B78"/>
    <w:rsid w:val="006373EE"/>
    <w:rsid w:val="00637A17"/>
    <w:rsid w:val="00640D30"/>
    <w:rsid w:val="00641146"/>
    <w:rsid w:val="00641FFD"/>
    <w:rsid w:val="006423B9"/>
    <w:rsid w:val="00646244"/>
    <w:rsid w:val="0064638F"/>
    <w:rsid w:val="0064798A"/>
    <w:rsid w:val="00651469"/>
    <w:rsid w:val="006524B5"/>
    <w:rsid w:val="00652DD9"/>
    <w:rsid w:val="00652E02"/>
    <w:rsid w:val="00653B21"/>
    <w:rsid w:val="006569B1"/>
    <w:rsid w:val="00656C6D"/>
    <w:rsid w:val="006605E0"/>
    <w:rsid w:val="00661445"/>
    <w:rsid w:val="00661D7F"/>
    <w:rsid w:val="00662DC4"/>
    <w:rsid w:val="00665DB8"/>
    <w:rsid w:val="00667A5D"/>
    <w:rsid w:val="00671052"/>
    <w:rsid w:val="00671BA0"/>
    <w:rsid w:val="006720B2"/>
    <w:rsid w:val="00673AB9"/>
    <w:rsid w:val="00673C4E"/>
    <w:rsid w:val="0067509D"/>
    <w:rsid w:val="00677F3F"/>
    <w:rsid w:val="00680A58"/>
    <w:rsid w:val="00681DBD"/>
    <w:rsid w:val="006831C0"/>
    <w:rsid w:val="00683F27"/>
    <w:rsid w:val="0068430C"/>
    <w:rsid w:val="00684483"/>
    <w:rsid w:val="00684ADF"/>
    <w:rsid w:val="00686A31"/>
    <w:rsid w:val="0068720C"/>
    <w:rsid w:val="00687A94"/>
    <w:rsid w:val="00687B7F"/>
    <w:rsid w:val="00690004"/>
    <w:rsid w:val="006912AE"/>
    <w:rsid w:val="00691A6B"/>
    <w:rsid w:val="00692468"/>
    <w:rsid w:val="00692F25"/>
    <w:rsid w:val="006950EC"/>
    <w:rsid w:val="00695D41"/>
    <w:rsid w:val="00695E71"/>
    <w:rsid w:val="00695EA3"/>
    <w:rsid w:val="0069650E"/>
    <w:rsid w:val="00696787"/>
    <w:rsid w:val="00697258"/>
    <w:rsid w:val="00697F8F"/>
    <w:rsid w:val="006A1164"/>
    <w:rsid w:val="006A1503"/>
    <w:rsid w:val="006A2AE1"/>
    <w:rsid w:val="006A3E79"/>
    <w:rsid w:val="006A4591"/>
    <w:rsid w:val="006A4A8C"/>
    <w:rsid w:val="006A4B48"/>
    <w:rsid w:val="006A5852"/>
    <w:rsid w:val="006A65D7"/>
    <w:rsid w:val="006A6740"/>
    <w:rsid w:val="006A6D81"/>
    <w:rsid w:val="006A73C4"/>
    <w:rsid w:val="006A74F0"/>
    <w:rsid w:val="006A7EEA"/>
    <w:rsid w:val="006B01DE"/>
    <w:rsid w:val="006B098A"/>
    <w:rsid w:val="006B16D0"/>
    <w:rsid w:val="006B225B"/>
    <w:rsid w:val="006B450A"/>
    <w:rsid w:val="006B525B"/>
    <w:rsid w:val="006B5C54"/>
    <w:rsid w:val="006B7A0A"/>
    <w:rsid w:val="006B7ECE"/>
    <w:rsid w:val="006C127F"/>
    <w:rsid w:val="006C1D63"/>
    <w:rsid w:val="006C22D8"/>
    <w:rsid w:val="006C2781"/>
    <w:rsid w:val="006C36C8"/>
    <w:rsid w:val="006C5E53"/>
    <w:rsid w:val="006C65F7"/>
    <w:rsid w:val="006C68CA"/>
    <w:rsid w:val="006C7A2D"/>
    <w:rsid w:val="006D2BE4"/>
    <w:rsid w:val="006D35BB"/>
    <w:rsid w:val="006D4EEA"/>
    <w:rsid w:val="006D4FFB"/>
    <w:rsid w:val="006D4FFF"/>
    <w:rsid w:val="006D61F4"/>
    <w:rsid w:val="006D72BC"/>
    <w:rsid w:val="006D79DE"/>
    <w:rsid w:val="006E2531"/>
    <w:rsid w:val="006E3925"/>
    <w:rsid w:val="006E523C"/>
    <w:rsid w:val="006E5462"/>
    <w:rsid w:val="006E7915"/>
    <w:rsid w:val="006F0C18"/>
    <w:rsid w:val="006F1717"/>
    <w:rsid w:val="006F1917"/>
    <w:rsid w:val="006F234B"/>
    <w:rsid w:val="006F2634"/>
    <w:rsid w:val="006F2716"/>
    <w:rsid w:val="006F3B8A"/>
    <w:rsid w:val="006F7728"/>
    <w:rsid w:val="0070077A"/>
    <w:rsid w:val="00700B3D"/>
    <w:rsid w:val="00701CC8"/>
    <w:rsid w:val="0070340A"/>
    <w:rsid w:val="00703C5A"/>
    <w:rsid w:val="00710361"/>
    <w:rsid w:val="007114D9"/>
    <w:rsid w:val="007120CB"/>
    <w:rsid w:val="00712E37"/>
    <w:rsid w:val="007176F2"/>
    <w:rsid w:val="0072058F"/>
    <w:rsid w:val="0072163C"/>
    <w:rsid w:val="00721E0C"/>
    <w:rsid w:val="007223D1"/>
    <w:rsid w:val="00722A00"/>
    <w:rsid w:val="00722D28"/>
    <w:rsid w:val="00723147"/>
    <w:rsid w:val="0072412D"/>
    <w:rsid w:val="007242BD"/>
    <w:rsid w:val="00726010"/>
    <w:rsid w:val="00726539"/>
    <w:rsid w:val="00726D9C"/>
    <w:rsid w:val="00730684"/>
    <w:rsid w:val="00731750"/>
    <w:rsid w:val="0073211C"/>
    <w:rsid w:val="00732A2E"/>
    <w:rsid w:val="007331CC"/>
    <w:rsid w:val="00733A0B"/>
    <w:rsid w:val="00733A66"/>
    <w:rsid w:val="0073440E"/>
    <w:rsid w:val="00734CCA"/>
    <w:rsid w:val="007358E0"/>
    <w:rsid w:val="007365CB"/>
    <w:rsid w:val="00736728"/>
    <w:rsid w:val="00736B1D"/>
    <w:rsid w:val="00740507"/>
    <w:rsid w:val="00740B35"/>
    <w:rsid w:val="00741C16"/>
    <w:rsid w:val="007422B8"/>
    <w:rsid w:val="007422CD"/>
    <w:rsid w:val="0074322F"/>
    <w:rsid w:val="007437FD"/>
    <w:rsid w:val="00743D1B"/>
    <w:rsid w:val="0074616E"/>
    <w:rsid w:val="007473C7"/>
    <w:rsid w:val="0074752D"/>
    <w:rsid w:val="0075056B"/>
    <w:rsid w:val="00752918"/>
    <w:rsid w:val="007547B7"/>
    <w:rsid w:val="007553B0"/>
    <w:rsid w:val="00756A98"/>
    <w:rsid w:val="00756D95"/>
    <w:rsid w:val="00760E53"/>
    <w:rsid w:val="00761162"/>
    <w:rsid w:val="007618DB"/>
    <w:rsid w:val="00761F43"/>
    <w:rsid w:val="00762761"/>
    <w:rsid w:val="00763ED6"/>
    <w:rsid w:val="00764345"/>
    <w:rsid w:val="007643AE"/>
    <w:rsid w:val="00764F99"/>
    <w:rsid w:val="007661B6"/>
    <w:rsid w:val="007713B1"/>
    <w:rsid w:val="00772652"/>
    <w:rsid w:val="007732AC"/>
    <w:rsid w:val="0077475B"/>
    <w:rsid w:val="00774B32"/>
    <w:rsid w:val="00775DCD"/>
    <w:rsid w:val="00776FD3"/>
    <w:rsid w:val="00777EE8"/>
    <w:rsid w:val="00777FCC"/>
    <w:rsid w:val="00780A3D"/>
    <w:rsid w:val="00781799"/>
    <w:rsid w:val="0078203C"/>
    <w:rsid w:val="0078325D"/>
    <w:rsid w:val="00784BC2"/>
    <w:rsid w:val="00785262"/>
    <w:rsid w:val="007857C5"/>
    <w:rsid w:val="00785D24"/>
    <w:rsid w:val="00786427"/>
    <w:rsid w:val="00787561"/>
    <w:rsid w:val="0079026A"/>
    <w:rsid w:val="00790E74"/>
    <w:rsid w:val="0079172C"/>
    <w:rsid w:val="007917D4"/>
    <w:rsid w:val="0079278F"/>
    <w:rsid w:val="00793336"/>
    <w:rsid w:val="00793B14"/>
    <w:rsid w:val="00794449"/>
    <w:rsid w:val="007945A5"/>
    <w:rsid w:val="00794CF2"/>
    <w:rsid w:val="00795FAC"/>
    <w:rsid w:val="00796B57"/>
    <w:rsid w:val="007A0B3E"/>
    <w:rsid w:val="007A0B7C"/>
    <w:rsid w:val="007A1224"/>
    <w:rsid w:val="007A30CB"/>
    <w:rsid w:val="007A3815"/>
    <w:rsid w:val="007A4698"/>
    <w:rsid w:val="007A5437"/>
    <w:rsid w:val="007A6AE6"/>
    <w:rsid w:val="007B0028"/>
    <w:rsid w:val="007B027A"/>
    <w:rsid w:val="007B0E14"/>
    <w:rsid w:val="007B1E5B"/>
    <w:rsid w:val="007B2667"/>
    <w:rsid w:val="007B29A2"/>
    <w:rsid w:val="007B398D"/>
    <w:rsid w:val="007B41B5"/>
    <w:rsid w:val="007B4DF4"/>
    <w:rsid w:val="007B4EE9"/>
    <w:rsid w:val="007B5522"/>
    <w:rsid w:val="007B6440"/>
    <w:rsid w:val="007B71D8"/>
    <w:rsid w:val="007B788A"/>
    <w:rsid w:val="007B7A26"/>
    <w:rsid w:val="007B7C56"/>
    <w:rsid w:val="007C078B"/>
    <w:rsid w:val="007C0CC4"/>
    <w:rsid w:val="007C2B3A"/>
    <w:rsid w:val="007C463D"/>
    <w:rsid w:val="007C479A"/>
    <w:rsid w:val="007C5905"/>
    <w:rsid w:val="007C5B85"/>
    <w:rsid w:val="007C68C8"/>
    <w:rsid w:val="007C6954"/>
    <w:rsid w:val="007C7CF9"/>
    <w:rsid w:val="007D0AA5"/>
    <w:rsid w:val="007D23F5"/>
    <w:rsid w:val="007D26AC"/>
    <w:rsid w:val="007D3A8F"/>
    <w:rsid w:val="007D424B"/>
    <w:rsid w:val="007D4947"/>
    <w:rsid w:val="007D582D"/>
    <w:rsid w:val="007D5B20"/>
    <w:rsid w:val="007D5B9E"/>
    <w:rsid w:val="007D5D54"/>
    <w:rsid w:val="007D680E"/>
    <w:rsid w:val="007E3E4C"/>
    <w:rsid w:val="007E6315"/>
    <w:rsid w:val="007E6588"/>
    <w:rsid w:val="007F01C6"/>
    <w:rsid w:val="007F08FA"/>
    <w:rsid w:val="007F0B50"/>
    <w:rsid w:val="007F0DE4"/>
    <w:rsid w:val="007F2DBF"/>
    <w:rsid w:val="007F3027"/>
    <w:rsid w:val="007F34A9"/>
    <w:rsid w:val="007F371D"/>
    <w:rsid w:val="007F4667"/>
    <w:rsid w:val="007F47E0"/>
    <w:rsid w:val="007F4BE0"/>
    <w:rsid w:val="007F5074"/>
    <w:rsid w:val="007F519A"/>
    <w:rsid w:val="007F558D"/>
    <w:rsid w:val="007F6E4F"/>
    <w:rsid w:val="007F776C"/>
    <w:rsid w:val="008000AE"/>
    <w:rsid w:val="0080123B"/>
    <w:rsid w:val="00802EE8"/>
    <w:rsid w:val="00802EF6"/>
    <w:rsid w:val="00803768"/>
    <w:rsid w:val="008037DF"/>
    <w:rsid w:val="00803A2A"/>
    <w:rsid w:val="00803FE4"/>
    <w:rsid w:val="008067B8"/>
    <w:rsid w:val="00806B8A"/>
    <w:rsid w:val="008076E8"/>
    <w:rsid w:val="0081015F"/>
    <w:rsid w:val="0081098A"/>
    <w:rsid w:val="00810FA0"/>
    <w:rsid w:val="0081148E"/>
    <w:rsid w:val="00811608"/>
    <w:rsid w:val="00811EDA"/>
    <w:rsid w:val="008124FE"/>
    <w:rsid w:val="00812D50"/>
    <w:rsid w:val="008147C8"/>
    <w:rsid w:val="0081615A"/>
    <w:rsid w:val="008163DE"/>
    <w:rsid w:val="008164B2"/>
    <w:rsid w:val="00817A96"/>
    <w:rsid w:val="00821105"/>
    <w:rsid w:val="00821243"/>
    <w:rsid w:val="00821515"/>
    <w:rsid w:val="008224A0"/>
    <w:rsid w:val="008232B7"/>
    <w:rsid w:val="00824207"/>
    <w:rsid w:val="00824387"/>
    <w:rsid w:val="00825C38"/>
    <w:rsid w:val="00825CB6"/>
    <w:rsid w:val="00825E90"/>
    <w:rsid w:val="0082611A"/>
    <w:rsid w:val="00826BB7"/>
    <w:rsid w:val="00826F65"/>
    <w:rsid w:val="0082707B"/>
    <w:rsid w:val="008277BA"/>
    <w:rsid w:val="0083138B"/>
    <w:rsid w:val="00831A6F"/>
    <w:rsid w:val="00832622"/>
    <w:rsid w:val="00832B6C"/>
    <w:rsid w:val="00832BA3"/>
    <w:rsid w:val="0083436C"/>
    <w:rsid w:val="008346CB"/>
    <w:rsid w:val="008348ED"/>
    <w:rsid w:val="00834ECB"/>
    <w:rsid w:val="00835474"/>
    <w:rsid w:val="008359D0"/>
    <w:rsid w:val="00835B0F"/>
    <w:rsid w:val="00836107"/>
    <w:rsid w:val="008366F3"/>
    <w:rsid w:val="008369BF"/>
    <w:rsid w:val="00840EF3"/>
    <w:rsid w:val="00841127"/>
    <w:rsid w:val="00841972"/>
    <w:rsid w:val="008422CB"/>
    <w:rsid w:val="00842499"/>
    <w:rsid w:val="008426CE"/>
    <w:rsid w:val="00843119"/>
    <w:rsid w:val="00843451"/>
    <w:rsid w:val="0084406C"/>
    <w:rsid w:val="00845460"/>
    <w:rsid w:val="00850825"/>
    <w:rsid w:val="00850C56"/>
    <w:rsid w:val="00851AB4"/>
    <w:rsid w:val="00852507"/>
    <w:rsid w:val="00852C28"/>
    <w:rsid w:val="00853D75"/>
    <w:rsid w:val="00856193"/>
    <w:rsid w:val="00856990"/>
    <w:rsid w:val="00857103"/>
    <w:rsid w:val="00860496"/>
    <w:rsid w:val="00861317"/>
    <w:rsid w:val="00861D40"/>
    <w:rsid w:val="00862011"/>
    <w:rsid w:val="00863DD8"/>
    <w:rsid w:val="00863EA4"/>
    <w:rsid w:val="00865A58"/>
    <w:rsid w:val="00866F9A"/>
    <w:rsid w:val="008670A2"/>
    <w:rsid w:val="00867D73"/>
    <w:rsid w:val="008708CE"/>
    <w:rsid w:val="008713D4"/>
    <w:rsid w:val="00871BF4"/>
    <w:rsid w:val="00873A8E"/>
    <w:rsid w:val="008753D3"/>
    <w:rsid w:val="008758D9"/>
    <w:rsid w:val="0087659F"/>
    <w:rsid w:val="00877237"/>
    <w:rsid w:val="00877DD5"/>
    <w:rsid w:val="0088002E"/>
    <w:rsid w:val="00881582"/>
    <w:rsid w:val="0088183B"/>
    <w:rsid w:val="00881ADD"/>
    <w:rsid w:val="0088276F"/>
    <w:rsid w:val="00884AFF"/>
    <w:rsid w:val="00884F07"/>
    <w:rsid w:val="008861C4"/>
    <w:rsid w:val="0089074E"/>
    <w:rsid w:val="00890FC1"/>
    <w:rsid w:val="00891045"/>
    <w:rsid w:val="00891327"/>
    <w:rsid w:val="008916B0"/>
    <w:rsid w:val="00891735"/>
    <w:rsid w:val="00891B14"/>
    <w:rsid w:val="00891BFB"/>
    <w:rsid w:val="00893A61"/>
    <w:rsid w:val="00893EE2"/>
    <w:rsid w:val="008947EC"/>
    <w:rsid w:val="0089505D"/>
    <w:rsid w:val="008956C7"/>
    <w:rsid w:val="00895F52"/>
    <w:rsid w:val="0089631D"/>
    <w:rsid w:val="00896F5C"/>
    <w:rsid w:val="00897B30"/>
    <w:rsid w:val="00897CD2"/>
    <w:rsid w:val="00897E75"/>
    <w:rsid w:val="008A2231"/>
    <w:rsid w:val="008A25D6"/>
    <w:rsid w:val="008A2E21"/>
    <w:rsid w:val="008A3C2E"/>
    <w:rsid w:val="008A3E4C"/>
    <w:rsid w:val="008A4CCD"/>
    <w:rsid w:val="008A5CBF"/>
    <w:rsid w:val="008A5EE6"/>
    <w:rsid w:val="008B1715"/>
    <w:rsid w:val="008B1C1A"/>
    <w:rsid w:val="008B26E5"/>
    <w:rsid w:val="008B3104"/>
    <w:rsid w:val="008B3E80"/>
    <w:rsid w:val="008B426E"/>
    <w:rsid w:val="008B58C8"/>
    <w:rsid w:val="008B69A3"/>
    <w:rsid w:val="008B764F"/>
    <w:rsid w:val="008C04B6"/>
    <w:rsid w:val="008C29D7"/>
    <w:rsid w:val="008C3347"/>
    <w:rsid w:val="008C3420"/>
    <w:rsid w:val="008C48B8"/>
    <w:rsid w:val="008C538B"/>
    <w:rsid w:val="008C5BBF"/>
    <w:rsid w:val="008C6856"/>
    <w:rsid w:val="008C69A0"/>
    <w:rsid w:val="008C7733"/>
    <w:rsid w:val="008D0D36"/>
    <w:rsid w:val="008D2162"/>
    <w:rsid w:val="008D2CD2"/>
    <w:rsid w:val="008D33AB"/>
    <w:rsid w:val="008D38EB"/>
    <w:rsid w:val="008D4A05"/>
    <w:rsid w:val="008D52A8"/>
    <w:rsid w:val="008D5E28"/>
    <w:rsid w:val="008D728E"/>
    <w:rsid w:val="008E0117"/>
    <w:rsid w:val="008E0FB7"/>
    <w:rsid w:val="008E14A1"/>
    <w:rsid w:val="008E2DCD"/>
    <w:rsid w:val="008E3080"/>
    <w:rsid w:val="008E36B4"/>
    <w:rsid w:val="008E5E38"/>
    <w:rsid w:val="008E6A4A"/>
    <w:rsid w:val="008E6DD6"/>
    <w:rsid w:val="008F043F"/>
    <w:rsid w:val="008F1302"/>
    <w:rsid w:val="008F18A9"/>
    <w:rsid w:val="008F25F8"/>
    <w:rsid w:val="008F2D91"/>
    <w:rsid w:val="008F43C5"/>
    <w:rsid w:val="008F4C7B"/>
    <w:rsid w:val="008F4E32"/>
    <w:rsid w:val="008F5D94"/>
    <w:rsid w:val="008F6AFE"/>
    <w:rsid w:val="008F6C76"/>
    <w:rsid w:val="008F6CEE"/>
    <w:rsid w:val="009004D0"/>
    <w:rsid w:val="00900FD8"/>
    <w:rsid w:val="009023C0"/>
    <w:rsid w:val="00904C28"/>
    <w:rsid w:val="00905486"/>
    <w:rsid w:val="00905B25"/>
    <w:rsid w:val="009068EE"/>
    <w:rsid w:val="00911047"/>
    <w:rsid w:val="00912DAE"/>
    <w:rsid w:val="00912F5F"/>
    <w:rsid w:val="00913CEE"/>
    <w:rsid w:val="00914273"/>
    <w:rsid w:val="00914DE7"/>
    <w:rsid w:val="00914ECB"/>
    <w:rsid w:val="00915157"/>
    <w:rsid w:val="00915B03"/>
    <w:rsid w:val="00915D32"/>
    <w:rsid w:val="00916053"/>
    <w:rsid w:val="00916CF5"/>
    <w:rsid w:val="00916D22"/>
    <w:rsid w:val="00916D2F"/>
    <w:rsid w:val="009177E8"/>
    <w:rsid w:val="00920459"/>
    <w:rsid w:val="009221D3"/>
    <w:rsid w:val="00922D9B"/>
    <w:rsid w:val="009239EE"/>
    <w:rsid w:val="00925412"/>
    <w:rsid w:val="009306DD"/>
    <w:rsid w:val="0093140B"/>
    <w:rsid w:val="00933347"/>
    <w:rsid w:val="0093582D"/>
    <w:rsid w:val="00935E15"/>
    <w:rsid w:val="00937054"/>
    <w:rsid w:val="00940993"/>
    <w:rsid w:val="009409D9"/>
    <w:rsid w:val="00941069"/>
    <w:rsid w:val="009418DF"/>
    <w:rsid w:val="009418EE"/>
    <w:rsid w:val="0094230F"/>
    <w:rsid w:val="00942333"/>
    <w:rsid w:val="00942BDC"/>
    <w:rsid w:val="009434D3"/>
    <w:rsid w:val="00943F12"/>
    <w:rsid w:val="009440C0"/>
    <w:rsid w:val="00944171"/>
    <w:rsid w:val="009448D9"/>
    <w:rsid w:val="00944982"/>
    <w:rsid w:val="0094516F"/>
    <w:rsid w:val="009457C9"/>
    <w:rsid w:val="00947064"/>
    <w:rsid w:val="009501E9"/>
    <w:rsid w:val="00951187"/>
    <w:rsid w:val="0095172D"/>
    <w:rsid w:val="00951734"/>
    <w:rsid w:val="00951E76"/>
    <w:rsid w:val="00953C39"/>
    <w:rsid w:val="0095496A"/>
    <w:rsid w:val="009559E1"/>
    <w:rsid w:val="009564B7"/>
    <w:rsid w:val="009610C8"/>
    <w:rsid w:val="0096408E"/>
    <w:rsid w:val="009649BE"/>
    <w:rsid w:val="00965C30"/>
    <w:rsid w:val="00966106"/>
    <w:rsid w:val="0096658B"/>
    <w:rsid w:val="00967815"/>
    <w:rsid w:val="00967CD7"/>
    <w:rsid w:val="00970B4C"/>
    <w:rsid w:val="00970BC4"/>
    <w:rsid w:val="0097104D"/>
    <w:rsid w:val="00971ED6"/>
    <w:rsid w:val="00973623"/>
    <w:rsid w:val="00973C1D"/>
    <w:rsid w:val="009746DB"/>
    <w:rsid w:val="009748C5"/>
    <w:rsid w:val="00974AE2"/>
    <w:rsid w:val="00975B71"/>
    <w:rsid w:val="009760C1"/>
    <w:rsid w:val="009811EB"/>
    <w:rsid w:val="00981335"/>
    <w:rsid w:val="00981B3C"/>
    <w:rsid w:val="00981FB4"/>
    <w:rsid w:val="00982F4A"/>
    <w:rsid w:val="00983621"/>
    <w:rsid w:val="00983852"/>
    <w:rsid w:val="00983DF7"/>
    <w:rsid w:val="00985123"/>
    <w:rsid w:val="00985B4D"/>
    <w:rsid w:val="009863B1"/>
    <w:rsid w:val="00986786"/>
    <w:rsid w:val="00986D3F"/>
    <w:rsid w:val="009875BB"/>
    <w:rsid w:val="009906F6"/>
    <w:rsid w:val="009907E6"/>
    <w:rsid w:val="00991AD4"/>
    <w:rsid w:val="00992014"/>
    <w:rsid w:val="00992057"/>
    <w:rsid w:val="00993226"/>
    <w:rsid w:val="00993626"/>
    <w:rsid w:val="00994653"/>
    <w:rsid w:val="00995516"/>
    <w:rsid w:val="00995781"/>
    <w:rsid w:val="009958C9"/>
    <w:rsid w:val="00997046"/>
    <w:rsid w:val="0099798D"/>
    <w:rsid w:val="009A19CC"/>
    <w:rsid w:val="009A28E7"/>
    <w:rsid w:val="009A2FF4"/>
    <w:rsid w:val="009A7FE0"/>
    <w:rsid w:val="009B1020"/>
    <w:rsid w:val="009B2A1F"/>
    <w:rsid w:val="009B4AC2"/>
    <w:rsid w:val="009B655E"/>
    <w:rsid w:val="009B7305"/>
    <w:rsid w:val="009C0472"/>
    <w:rsid w:val="009C06E2"/>
    <w:rsid w:val="009C2744"/>
    <w:rsid w:val="009C2A2C"/>
    <w:rsid w:val="009C2B75"/>
    <w:rsid w:val="009C2FF0"/>
    <w:rsid w:val="009C407B"/>
    <w:rsid w:val="009C4B27"/>
    <w:rsid w:val="009C5763"/>
    <w:rsid w:val="009C74B5"/>
    <w:rsid w:val="009C74BD"/>
    <w:rsid w:val="009D05AC"/>
    <w:rsid w:val="009D3028"/>
    <w:rsid w:val="009D3276"/>
    <w:rsid w:val="009D32F4"/>
    <w:rsid w:val="009D3F34"/>
    <w:rsid w:val="009D40A1"/>
    <w:rsid w:val="009D573D"/>
    <w:rsid w:val="009D5B35"/>
    <w:rsid w:val="009D699E"/>
    <w:rsid w:val="009E0986"/>
    <w:rsid w:val="009E3F67"/>
    <w:rsid w:val="009E48C9"/>
    <w:rsid w:val="009E49A4"/>
    <w:rsid w:val="009E5D45"/>
    <w:rsid w:val="009E695A"/>
    <w:rsid w:val="009F0D95"/>
    <w:rsid w:val="009F2E32"/>
    <w:rsid w:val="009F412D"/>
    <w:rsid w:val="009F46EB"/>
    <w:rsid w:val="009F5693"/>
    <w:rsid w:val="009F5C43"/>
    <w:rsid w:val="009F5E5A"/>
    <w:rsid w:val="009F65D9"/>
    <w:rsid w:val="009F68FA"/>
    <w:rsid w:val="00A00518"/>
    <w:rsid w:val="00A01F84"/>
    <w:rsid w:val="00A02E45"/>
    <w:rsid w:val="00A02EAE"/>
    <w:rsid w:val="00A040CB"/>
    <w:rsid w:val="00A041DC"/>
    <w:rsid w:val="00A05B2C"/>
    <w:rsid w:val="00A061F2"/>
    <w:rsid w:val="00A062C9"/>
    <w:rsid w:val="00A07C3E"/>
    <w:rsid w:val="00A07E29"/>
    <w:rsid w:val="00A10653"/>
    <w:rsid w:val="00A11697"/>
    <w:rsid w:val="00A12193"/>
    <w:rsid w:val="00A12E1C"/>
    <w:rsid w:val="00A14026"/>
    <w:rsid w:val="00A1532F"/>
    <w:rsid w:val="00A16311"/>
    <w:rsid w:val="00A16A11"/>
    <w:rsid w:val="00A1748E"/>
    <w:rsid w:val="00A17B34"/>
    <w:rsid w:val="00A2051C"/>
    <w:rsid w:val="00A20ED8"/>
    <w:rsid w:val="00A22585"/>
    <w:rsid w:val="00A23EB1"/>
    <w:rsid w:val="00A2492C"/>
    <w:rsid w:val="00A24E44"/>
    <w:rsid w:val="00A25964"/>
    <w:rsid w:val="00A25E1B"/>
    <w:rsid w:val="00A2630A"/>
    <w:rsid w:val="00A2635D"/>
    <w:rsid w:val="00A264BD"/>
    <w:rsid w:val="00A309E2"/>
    <w:rsid w:val="00A30DE1"/>
    <w:rsid w:val="00A3476A"/>
    <w:rsid w:val="00A367E9"/>
    <w:rsid w:val="00A371A8"/>
    <w:rsid w:val="00A372D7"/>
    <w:rsid w:val="00A41C96"/>
    <w:rsid w:val="00A42506"/>
    <w:rsid w:val="00A42814"/>
    <w:rsid w:val="00A42A41"/>
    <w:rsid w:val="00A4332C"/>
    <w:rsid w:val="00A446E5"/>
    <w:rsid w:val="00A46890"/>
    <w:rsid w:val="00A51655"/>
    <w:rsid w:val="00A5305D"/>
    <w:rsid w:val="00A5455C"/>
    <w:rsid w:val="00A550F0"/>
    <w:rsid w:val="00A551ED"/>
    <w:rsid w:val="00A553B1"/>
    <w:rsid w:val="00A55D2C"/>
    <w:rsid w:val="00A56B0F"/>
    <w:rsid w:val="00A57351"/>
    <w:rsid w:val="00A574FC"/>
    <w:rsid w:val="00A606A2"/>
    <w:rsid w:val="00A60BA2"/>
    <w:rsid w:val="00A61048"/>
    <w:rsid w:val="00A61FD6"/>
    <w:rsid w:val="00A62B20"/>
    <w:rsid w:val="00A637DE"/>
    <w:rsid w:val="00A63EF5"/>
    <w:rsid w:val="00A64317"/>
    <w:rsid w:val="00A65A1F"/>
    <w:rsid w:val="00A665BD"/>
    <w:rsid w:val="00A673CE"/>
    <w:rsid w:val="00A7019A"/>
    <w:rsid w:val="00A7044E"/>
    <w:rsid w:val="00A7183F"/>
    <w:rsid w:val="00A72290"/>
    <w:rsid w:val="00A72668"/>
    <w:rsid w:val="00A7287D"/>
    <w:rsid w:val="00A72C42"/>
    <w:rsid w:val="00A7304B"/>
    <w:rsid w:val="00A7352F"/>
    <w:rsid w:val="00A73BA1"/>
    <w:rsid w:val="00A73E10"/>
    <w:rsid w:val="00A74CB0"/>
    <w:rsid w:val="00A74D0E"/>
    <w:rsid w:val="00A75E22"/>
    <w:rsid w:val="00A76CB5"/>
    <w:rsid w:val="00A8167C"/>
    <w:rsid w:val="00A81B92"/>
    <w:rsid w:val="00A82E3B"/>
    <w:rsid w:val="00A83D69"/>
    <w:rsid w:val="00A8420C"/>
    <w:rsid w:val="00A84838"/>
    <w:rsid w:val="00A8487C"/>
    <w:rsid w:val="00A8541E"/>
    <w:rsid w:val="00A86296"/>
    <w:rsid w:val="00A901A9"/>
    <w:rsid w:val="00A90D84"/>
    <w:rsid w:val="00A90FA1"/>
    <w:rsid w:val="00A91366"/>
    <w:rsid w:val="00A91573"/>
    <w:rsid w:val="00A9245D"/>
    <w:rsid w:val="00A92826"/>
    <w:rsid w:val="00A92BED"/>
    <w:rsid w:val="00A93695"/>
    <w:rsid w:val="00A93BA3"/>
    <w:rsid w:val="00A93EE3"/>
    <w:rsid w:val="00AA1CE8"/>
    <w:rsid w:val="00AA1CF9"/>
    <w:rsid w:val="00AA1F63"/>
    <w:rsid w:val="00AA2C07"/>
    <w:rsid w:val="00AA407B"/>
    <w:rsid w:val="00AA445C"/>
    <w:rsid w:val="00AA4BAA"/>
    <w:rsid w:val="00AA4D5D"/>
    <w:rsid w:val="00AA60B4"/>
    <w:rsid w:val="00AA756F"/>
    <w:rsid w:val="00AB16E8"/>
    <w:rsid w:val="00AB2569"/>
    <w:rsid w:val="00AB2769"/>
    <w:rsid w:val="00AB291F"/>
    <w:rsid w:val="00AB34CA"/>
    <w:rsid w:val="00AB46AF"/>
    <w:rsid w:val="00AB582C"/>
    <w:rsid w:val="00AB62F0"/>
    <w:rsid w:val="00AB67D1"/>
    <w:rsid w:val="00AB6AB6"/>
    <w:rsid w:val="00AB7093"/>
    <w:rsid w:val="00AB79B0"/>
    <w:rsid w:val="00AC0FFB"/>
    <w:rsid w:val="00AC21B8"/>
    <w:rsid w:val="00AC27BA"/>
    <w:rsid w:val="00AC36E2"/>
    <w:rsid w:val="00AC3AB3"/>
    <w:rsid w:val="00AC3C43"/>
    <w:rsid w:val="00AC40F8"/>
    <w:rsid w:val="00AC49B5"/>
    <w:rsid w:val="00AC4B6A"/>
    <w:rsid w:val="00AC5371"/>
    <w:rsid w:val="00AC570E"/>
    <w:rsid w:val="00AC596E"/>
    <w:rsid w:val="00AC5D85"/>
    <w:rsid w:val="00AC66ED"/>
    <w:rsid w:val="00AC687B"/>
    <w:rsid w:val="00AC746F"/>
    <w:rsid w:val="00AD127C"/>
    <w:rsid w:val="00AD1BFA"/>
    <w:rsid w:val="00AD1F1D"/>
    <w:rsid w:val="00AD2169"/>
    <w:rsid w:val="00AD2682"/>
    <w:rsid w:val="00AD3B3E"/>
    <w:rsid w:val="00AD516A"/>
    <w:rsid w:val="00AD542E"/>
    <w:rsid w:val="00AD6314"/>
    <w:rsid w:val="00AD694F"/>
    <w:rsid w:val="00AD7210"/>
    <w:rsid w:val="00AD73A8"/>
    <w:rsid w:val="00AD7F53"/>
    <w:rsid w:val="00AE2CE1"/>
    <w:rsid w:val="00AE3E11"/>
    <w:rsid w:val="00AE41FB"/>
    <w:rsid w:val="00AE4B15"/>
    <w:rsid w:val="00AE4FA6"/>
    <w:rsid w:val="00AE595D"/>
    <w:rsid w:val="00AF1D28"/>
    <w:rsid w:val="00AF31D3"/>
    <w:rsid w:val="00AF334A"/>
    <w:rsid w:val="00AF4A63"/>
    <w:rsid w:val="00AF4DBF"/>
    <w:rsid w:val="00AF51B7"/>
    <w:rsid w:val="00AF6ABA"/>
    <w:rsid w:val="00B00C54"/>
    <w:rsid w:val="00B01449"/>
    <w:rsid w:val="00B01851"/>
    <w:rsid w:val="00B04F8D"/>
    <w:rsid w:val="00B05046"/>
    <w:rsid w:val="00B053EB"/>
    <w:rsid w:val="00B110D4"/>
    <w:rsid w:val="00B1173B"/>
    <w:rsid w:val="00B122C4"/>
    <w:rsid w:val="00B12E42"/>
    <w:rsid w:val="00B12E51"/>
    <w:rsid w:val="00B12FB3"/>
    <w:rsid w:val="00B13C56"/>
    <w:rsid w:val="00B147F7"/>
    <w:rsid w:val="00B1585C"/>
    <w:rsid w:val="00B16414"/>
    <w:rsid w:val="00B2064F"/>
    <w:rsid w:val="00B2087D"/>
    <w:rsid w:val="00B2279D"/>
    <w:rsid w:val="00B23335"/>
    <w:rsid w:val="00B23565"/>
    <w:rsid w:val="00B23A89"/>
    <w:rsid w:val="00B23FBC"/>
    <w:rsid w:val="00B24130"/>
    <w:rsid w:val="00B24E24"/>
    <w:rsid w:val="00B251B5"/>
    <w:rsid w:val="00B25434"/>
    <w:rsid w:val="00B25DD5"/>
    <w:rsid w:val="00B26048"/>
    <w:rsid w:val="00B26407"/>
    <w:rsid w:val="00B27093"/>
    <w:rsid w:val="00B338D1"/>
    <w:rsid w:val="00B33A13"/>
    <w:rsid w:val="00B34184"/>
    <w:rsid w:val="00B350AD"/>
    <w:rsid w:val="00B35691"/>
    <w:rsid w:val="00B36F22"/>
    <w:rsid w:val="00B370F8"/>
    <w:rsid w:val="00B3788C"/>
    <w:rsid w:val="00B405E2"/>
    <w:rsid w:val="00B4199C"/>
    <w:rsid w:val="00B4354B"/>
    <w:rsid w:val="00B4479F"/>
    <w:rsid w:val="00B45AB7"/>
    <w:rsid w:val="00B4734A"/>
    <w:rsid w:val="00B4772E"/>
    <w:rsid w:val="00B47BC6"/>
    <w:rsid w:val="00B50194"/>
    <w:rsid w:val="00B51081"/>
    <w:rsid w:val="00B5505B"/>
    <w:rsid w:val="00B55B2A"/>
    <w:rsid w:val="00B60041"/>
    <w:rsid w:val="00B60582"/>
    <w:rsid w:val="00B613F8"/>
    <w:rsid w:val="00B61EC2"/>
    <w:rsid w:val="00B64259"/>
    <w:rsid w:val="00B64617"/>
    <w:rsid w:val="00B6497C"/>
    <w:rsid w:val="00B65368"/>
    <w:rsid w:val="00B65447"/>
    <w:rsid w:val="00B65537"/>
    <w:rsid w:val="00B66002"/>
    <w:rsid w:val="00B66511"/>
    <w:rsid w:val="00B6662F"/>
    <w:rsid w:val="00B66A1A"/>
    <w:rsid w:val="00B66F11"/>
    <w:rsid w:val="00B67334"/>
    <w:rsid w:val="00B70830"/>
    <w:rsid w:val="00B727F3"/>
    <w:rsid w:val="00B7294B"/>
    <w:rsid w:val="00B72F9E"/>
    <w:rsid w:val="00B738D1"/>
    <w:rsid w:val="00B74211"/>
    <w:rsid w:val="00B751A7"/>
    <w:rsid w:val="00B775A9"/>
    <w:rsid w:val="00B77701"/>
    <w:rsid w:val="00B80CFA"/>
    <w:rsid w:val="00B81A43"/>
    <w:rsid w:val="00B8426E"/>
    <w:rsid w:val="00B85FA7"/>
    <w:rsid w:val="00B86047"/>
    <w:rsid w:val="00B86177"/>
    <w:rsid w:val="00B86640"/>
    <w:rsid w:val="00B901AA"/>
    <w:rsid w:val="00B9045C"/>
    <w:rsid w:val="00B90816"/>
    <w:rsid w:val="00B91C8B"/>
    <w:rsid w:val="00B91E0D"/>
    <w:rsid w:val="00B947C9"/>
    <w:rsid w:val="00BA0910"/>
    <w:rsid w:val="00BA1283"/>
    <w:rsid w:val="00BA15D7"/>
    <w:rsid w:val="00BA18BB"/>
    <w:rsid w:val="00BA20FC"/>
    <w:rsid w:val="00BA2452"/>
    <w:rsid w:val="00BA3255"/>
    <w:rsid w:val="00BA32B9"/>
    <w:rsid w:val="00BA4A03"/>
    <w:rsid w:val="00BA638C"/>
    <w:rsid w:val="00BA6ADD"/>
    <w:rsid w:val="00BA70C8"/>
    <w:rsid w:val="00BA72BD"/>
    <w:rsid w:val="00BA7C5D"/>
    <w:rsid w:val="00BB0C0D"/>
    <w:rsid w:val="00BB11C7"/>
    <w:rsid w:val="00BB1C04"/>
    <w:rsid w:val="00BB227E"/>
    <w:rsid w:val="00BB3077"/>
    <w:rsid w:val="00BB3B5E"/>
    <w:rsid w:val="00BB43D9"/>
    <w:rsid w:val="00BB4790"/>
    <w:rsid w:val="00BB4C0D"/>
    <w:rsid w:val="00BB51BD"/>
    <w:rsid w:val="00BB5EAB"/>
    <w:rsid w:val="00BB7986"/>
    <w:rsid w:val="00BC005F"/>
    <w:rsid w:val="00BC076C"/>
    <w:rsid w:val="00BC0DA4"/>
    <w:rsid w:val="00BC1D06"/>
    <w:rsid w:val="00BC1D71"/>
    <w:rsid w:val="00BC21B0"/>
    <w:rsid w:val="00BC278A"/>
    <w:rsid w:val="00BC2FAA"/>
    <w:rsid w:val="00BC32AE"/>
    <w:rsid w:val="00BC41C1"/>
    <w:rsid w:val="00BC4A35"/>
    <w:rsid w:val="00BC5ABE"/>
    <w:rsid w:val="00BC67DF"/>
    <w:rsid w:val="00BC709D"/>
    <w:rsid w:val="00BC7707"/>
    <w:rsid w:val="00BD0489"/>
    <w:rsid w:val="00BD0D20"/>
    <w:rsid w:val="00BD1658"/>
    <w:rsid w:val="00BD257D"/>
    <w:rsid w:val="00BD326D"/>
    <w:rsid w:val="00BD34A2"/>
    <w:rsid w:val="00BD3B68"/>
    <w:rsid w:val="00BD4D72"/>
    <w:rsid w:val="00BD509C"/>
    <w:rsid w:val="00BD5A56"/>
    <w:rsid w:val="00BD5AA2"/>
    <w:rsid w:val="00BD5B6A"/>
    <w:rsid w:val="00BD70BA"/>
    <w:rsid w:val="00BE0699"/>
    <w:rsid w:val="00BE0A45"/>
    <w:rsid w:val="00BE0FD7"/>
    <w:rsid w:val="00BE11F6"/>
    <w:rsid w:val="00BE1A8B"/>
    <w:rsid w:val="00BE24CD"/>
    <w:rsid w:val="00BE29B9"/>
    <w:rsid w:val="00BE2F25"/>
    <w:rsid w:val="00BE3BC8"/>
    <w:rsid w:val="00BE492F"/>
    <w:rsid w:val="00BE52D9"/>
    <w:rsid w:val="00BE562A"/>
    <w:rsid w:val="00BE5C06"/>
    <w:rsid w:val="00BF0AED"/>
    <w:rsid w:val="00BF0F00"/>
    <w:rsid w:val="00BF1B45"/>
    <w:rsid w:val="00BF2553"/>
    <w:rsid w:val="00BF2B98"/>
    <w:rsid w:val="00BF3032"/>
    <w:rsid w:val="00BF3591"/>
    <w:rsid w:val="00BF3AF6"/>
    <w:rsid w:val="00BF4C5D"/>
    <w:rsid w:val="00BF5582"/>
    <w:rsid w:val="00BF58B7"/>
    <w:rsid w:val="00C014A7"/>
    <w:rsid w:val="00C03C81"/>
    <w:rsid w:val="00C03E43"/>
    <w:rsid w:val="00C0412B"/>
    <w:rsid w:val="00C04CC5"/>
    <w:rsid w:val="00C0593D"/>
    <w:rsid w:val="00C059AF"/>
    <w:rsid w:val="00C05D33"/>
    <w:rsid w:val="00C05F48"/>
    <w:rsid w:val="00C10415"/>
    <w:rsid w:val="00C104A9"/>
    <w:rsid w:val="00C10A7A"/>
    <w:rsid w:val="00C12DBD"/>
    <w:rsid w:val="00C13CD2"/>
    <w:rsid w:val="00C14B07"/>
    <w:rsid w:val="00C15AE5"/>
    <w:rsid w:val="00C167BD"/>
    <w:rsid w:val="00C16A2D"/>
    <w:rsid w:val="00C20046"/>
    <w:rsid w:val="00C21A7A"/>
    <w:rsid w:val="00C230A2"/>
    <w:rsid w:val="00C26048"/>
    <w:rsid w:val="00C26634"/>
    <w:rsid w:val="00C26956"/>
    <w:rsid w:val="00C277B1"/>
    <w:rsid w:val="00C27EE5"/>
    <w:rsid w:val="00C32093"/>
    <w:rsid w:val="00C3214A"/>
    <w:rsid w:val="00C3304F"/>
    <w:rsid w:val="00C33124"/>
    <w:rsid w:val="00C33CBF"/>
    <w:rsid w:val="00C34008"/>
    <w:rsid w:val="00C349A9"/>
    <w:rsid w:val="00C34C9A"/>
    <w:rsid w:val="00C34E18"/>
    <w:rsid w:val="00C350ED"/>
    <w:rsid w:val="00C3554C"/>
    <w:rsid w:val="00C35710"/>
    <w:rsid w:val="00C36DC2"/>
    <w:rsid w:val="00C4011A"/>
    <w:rsid w:val="00C402EA"/>
    <w:rsid w:val="00C40D43"/>
    <w:rsid w:val="00C428AF"/>
    <w:rsid w:val="00C42C94"/>
    <w:rsid w:val="00C43735"/>
    <w:rsid w:val="00C4422C"/>
    <w:rsid w:val="00C44291"/>
    <w:rsid w:val="00C44D69"/>
    <w:rsid w:val="00C46553"/>
    <w:rsid w:val="00C46DC5"/>
    <w:rsid w:val="00C47111"/>
    <w:rsid w:val="00C477CF"/>
    <w:rsid w:val="00C477DF"/>
    <w:rsid w:val="00C477F1"/>
    <w:rsid w:val="00C47A8F"/>
    <w:rsid w:val="00C47FBF"/>
    <w:rsid w:val="00C50AE1"/>
    <w:rsid w:val="00C51701"/>
    <w:rsid w:val="00C5246D"/>
    <w:rsid w:val="00C53D56"/>
    <w:rsid w:val="00C53D7F"/>
    <w:rsid w:val="00C54ADF"/>
    <w:rsid w:val="00C568AA"/>
    <w:rsid w:val="00C56B96"/>
    <w:rsid w:val="00C570BC"/>
    <w:rsid w:val="00C57610"/>
    <w:rsid w:val="00C577EA"/>
    <w:rsid w:val="00C60BEB"/>
    <w:rsid w:val="00C61A3F"/>
    <w:rsid w:val="00C63201"/>
    <w:rsid w:val="00C63712"/>
    <w:rsid w:val="00C657E7"/>
    <w:rsid w:val="00C663B6"/>
    <w:rsid w:val="00C667E9"/>
    <w:rsid w:val="00C67C78"/>
    <w:rsid w:val="00C70049"/>
    <w:rsid w:val="00C717F7"/>
    <w:rsid w:val="00C73042"/>
    <w:rsid w:val="00C73ED0"/>
    <w:rsid w:val="00C74E33"/>
    <w:rsid w:val="00C754F5"/>
    <w:rsid w:val="00C7664C"/>
    <w:rsid w:val="00C77A54"/>
    <w:rsid w:val="00C80672"/>
    <w:rsid w:val="00C813E6"/>
    <w:rsid w:val="00C8172E"/>
    <w:rsid w:val="00C81731"/>
    <w:rsid w:val="00C81A3B"/>
    <w:rsid w:val="00C82BD3"/>
    <w:rsid w:val="00C83358"/>
    <w:rsid w:val="00C83CCD"/>
    <w:rsid w:val="00C8510F"/>
    <w:rsid w:val="00C856B2"/>
    <w:rsid w:val="00C86ED7"/>
    <w:rsid w:val="00C87249"/>
    <w:rsid w:val="00C90AFD"/>
    <w:rsid w:val="00C921FD"/>
    <w:rsid w:val="00C92306"/>
    <w:rsid w:val="00C939F4"/>
    <w:rsid w:val="00C96830"/>
    <w:rsid w:val="00C97AB7"/>
    <w:rsid w:val="00CA1A1E"/>
    <w:rsid w:val="00CA1ACA"/>
    <w:rsid w:val="00CA315C"/>
    <w:rsid w:val="00CA4052"/>
    <w:rsid w:val="00CA48E3"/>
    <w:rsid w:val="00CA5003"/>
    <w:rsid w:val="00CA60B7"/>
    <w:rsid w:val="00CA62E2"/>
    <w:rsid w:val="00CA6A6E"/>
    <w:rsid w:val="00CA7833"/>
    <w:rsid w:val="00CA7B7E"/>
    <w:rsid w:val="00CA7CE4"/>
    <w:rsid w:val="00CB09B3"/>
    <w:rsid w:val="00CB153B"/>
    <w:rsid w:val="00CB1598"/>
    <w:rsid w:val="00CB29A8"/>
    <w:rsid w:val="00CB2C33"/>
    <w:rsid w:val="00CB3780"/>
    <w:rsid w:val="00CB3DE4"/>
    <w:rsid w:val="00CB6911"/>
    <w:rsid w:val="00CC00A2"/>
    <w:rsid w:val="00CC0E7A"/>
    <w:rsid w:val="00CC2312"/>
    <w:rsid w:val="00CC2B69"/>
    <w:rsid w:val="00CC348B"/>
    <w:rsid w:val="00CC3CDE"/>
    <w:rsid w:val="00CC4AE5"/>
    <w:rsid w:val="00CC5938"/>
    <w:rsid w:val="00CC5DD3"/>
    <w:rsid w:val="00CC620E"/>
    <w:rsid w:val="00CC6C74"/>
    <w:rsid w:val="00CC763A"/>
    <w:rsid w:val="00CD1158"/>
    <w:rsid w:val="00CD1C9B"/>
    <w:rsid w:val="00CD1FEF"/>
    <w:rsid w:val="00CD249E"/>
    <w:rsid w:val="00CD2F34"/>
    <w:rsid w:val="00CD42B8"/>
    <w:rsid w:val="00CD55AB"/>
    <w:rsid w:val="00CD5B9B"/>
    <w:rsid w:val="00CD6F39"/>
    <w:rsid w:val="00CD79BC"/>
    <w:rsid w:val="00CD7ADC"/>
    <w:rsid w:val="00CE09C5"/>
    <w:rsid w:val="00CE0A14"/>
    <w:rsid w:val="00CE1381"/>
    <w:rsid w:val="00CE1ED0"/>
    <w:rsid w:val="00CE3236"/>
    <w:rsid w:val="00CE3E05"/>
    <w:rsid w:val="00CE41B3"/>
    <w:rsid w:val="00CE4416"/>
    <w:rsid w:val="00CE5046"/>
    <w:rsid w:val="00CE687C"/>
    <w:rsid w:val="00CE69A3"/>
    <w:rsid w:val="00CE78D6"/>
    <w:rsid w:val="00CE7BD3"/>
    <w:rsid w:val="00CE7FEB"/>
    <w:rsid w:val="00CF03F4"/>
    <w:rsid w:val="00CF1225"/>
    <w:rsid w:val="00CF1895"/>
    <w:rsid w:val="00CF212A"/>
    <w:rsid w:val="00CF2577"/>
    <w:rsid w:val="00CF2A03"/>
    <w:rsid w:val="00CF3252"/>
    <w:rsid w:val="00CF35B6"/>
    <w:rsid w:val="00CF3BC1"/>
    <w:rsid w:val="00CF4963"/>
    <w:rsid w:val="00CF61D7"/>
    <w:rsid w:val="00CF69DA"/>
    <w:rsid w:val="00CF6A96"/>
    <w:rsid w:val="00CF74C1"/>
    <w:rsid w:val="00D00003"/>
    <w:rsid w:val="00D00460"/>
    <w:rsid w:val="00D0055F"/>
    <w:rsid w:val="00D0095F"/>
    <w:rsid w:val="00D0546C"/>
    <w:rsid w:val="00D057FC"/>
    <w:rsid w:val="00D071B2"/>
    <w:rsid w:val="00D07DEE"/>
    <w:rsid w:val="00D07E7F"/>
    <w:rsid w:val="00D10035"/>
    <w:rsid w:val="00D10680"/>
    <w:rsid w:val="00D1069D"/>
    <w:rsid w:val="00D10A49"/>
    <w:rsid w:val="00D112BA"/>
    <w:rsid w:val="00D11A1F"/>
    <w:rsid w:val="00D12D16"/>
    <w:rsid w:val="00D13566"/>
    <w:rsid w:val="00D1366B"/>
    <w:rsid w:val="00D13E26"/>
    <w:rsid w:val="00D14598"/>
    <w:rsid w:val="00D15967"/>
    <w:rsid w:val="00D16131"/>
    <w:rsid w:val="00D1690B"/>
    <w:rsid w:val="00D173D4"/>
    <w:rsid w:val="00D21CDF"/>
    <w:rsid w:val="00D23AE5"/>
    <w:rsid w:val="00D23B61"/>
    <w:rsid w:val="00D23EA9"/>
    <w:rsid w:val="00D2402E"/>
    <w:rsid w:val="00D24CAB"/>
    <w:rsid w:val="00D273B6"/>
    <w:rsid w:val="00D3050C"/>
    <w:rsid w:val="00D30B96"/>
    <w:rsid w:val="00D30FCE"/>
    <w:rsid w:val="00D3218A"/>
    <w:rsid w:val="00D34A46"/>
    <w:rsid w:val="00D351D9"/>
    <w:rsid w:val="00D403E6"/>
    <w:rsid w:val="00D4131D"/>
    <w:rsid w:val="00D432C3"/>
    <w:rsid w:val="00D4534E"/>
    <w:rsid w:val="00D45B8E"/>
    <w:rsid w:val="00D462DE"/>
    <w:rsid w:val="00D46308"/>
    <w:rsid w:val="00D46889"/>
    <w:rsid w:val="00D4724D"/>
    <w:rsid w:val="00D473DD"/>
    <w:rsid w:val="00D47C29"/>
    <w:rsid w:val="00D47FD5"/>
    <w:rsid w:val="00D51779"/>
    <w:rsid w:val="00D51E81"/>
    <w:rsid w:val="00D51E9C"/>
    <w:rsid w:val="00D5278D"/>
    <w:rsid w:val="00D54023"/>
    <w:rsid w:val="00D5420E"/>
    <w:rsid w:val="00D54A32"/>
    <w:rsid w:val="00D561C8"/>
    <w:rsid w:val="00D56460"/>
    <w:rsid w:val="00D5718E"/>
    <w:rsid w:val="00D601C9"/>
    <w:rsid w:val="00D60C33"/>
    <w:rsid w:val="00D633ED"/>
    <w:rsid w:val="00D63CD9"/>
    <w:rsid w:val="00D63D34"/>
    <w:rsid w:val="00D63FB4"/>
    <w:rsid w:val="00D663B2"/>
    <w:rsid w:val="00D67141"/>
    <w:rsid w:val="00D679DC"/>
    <w:rsid w:val="00D679EB"/>
    <w:rsid w:val="00D747AD"/>
    <w:rsid w:val="00D75C65"/>
    <w:rsid w:val="00D76253"/>
    <w:rsid w:val="00D76682"/>
    <w:rsid w:val="00D7795D"/>
    <w:rsid w:val="00D77C62"/>
    <w:rsid w:val="00D8024B"/>
    <w:rsid w:val="00D80BCD"/>
    <w:rsid w:val="00D80E07"/>
    <w:rsid w:val="00D82BF0"/>
    <w:rsid w:val="00D82D67"/>
    <w:rsid w:val="00D83778"/>
    <w:rsid w:val="00D84547"/>
    <w:rsid w:val="00D84E5B"/>
    <w:rsid w:val="00D8506E"/>
    <w:rsid w:val="00D858DF"/>
    <w:rsid w:val="00D86AE9"/>
    <w:rsid w:val="00D86D85"/>
    <w:rsid w:val="00D87203"/>
    <w:rsid w:val="00D8773C"/>
    <w:rsid w:val="00D901B3"/>
    <w:rsid w:val="00D903CB"/>
    <w:rsid w:val="00D90BBF"/>
    <w:rsid w:val="00D91209"/>
    <w:rsid w:val="00D915A2"/>
    <w:rsid w:val="00D918BC"/>
    <w:rsid w:val="00D91977"/>
    <w:rsid w:val="00D91D52"/>
    <w:rsid w:val="00D9236F"/>
    <w:rsid w:val="00D93069"/>
    <w:rsid w:val="00D945ED"/>
    <w:rsid w:val="00D9506A"/>
    <w:rsid w:val="00D953A9"/>
    <w:rsid w:val="00D95D1E"/>
    <w:rsid w:val="00D96D5F"/>
    <w:rsid w:val="00DA0605"/>
    <w:rsid w:val="00DA1747"/>
    <w:rsid w:val="00DA18F2"/>
    <w:rsid w:val="00DA3597"/>
    <w:rsid w:val="00DA3F5D"/>
    <w:rsid w:val="00DA54A8"/>
    <w:rsid w:val="00DA64C8"/>
    <w:rsid w:val="00DA674A"/>
    <w:rsid w:val="00DA7721"/>
    <w:rsid w:val="00DA799E"/>
    <w:rsid w:val="00DB0E3F"/>
    <w:rsid w:val="00DB1B46"/>
    <w:rsid w:val="00DB2861"/>
    <w:rsid w:val="00DB40B2"/>
    <w:rsid w:val="00DB6C22"/>
    <w:rsid w:val="00DB70C5"/>
    <w:rsid w:val="00DB76D6"/>
    <w:rsid w:val="00DB7880"/>
    <w:rsid w:val="00DC0403"/>
    <w:rsid w:val="00DC0EF9"/>
    <w:rsid w:val="00DC1510"/>
    <w:rsid w:val="00DC25FE"/>
    <w:rsid w:val="00DC2D35"/>
    <w:rsid w:val="00DC3A8A"/>
    <w:rsid w:val="00DC55E6"/>
    <w:rsid w:val="00DC5BC0"/>
    <w:rsid w:val="00DD069D"/>
    <w:rsid w:val="00DD2A53"/>
    <w:rsid w:val="00DD4294"/>
    <w:rsid w:val="00DD57BB"/>
    <w:rsid w:val="00DD651D"/>
    <w:rsid w:val="00DD706E"/>
    <w:rsid w:val="00DE0403"/>
    <w:rsid w:val="00DE4193"/>
    <w:rsid w:val="00DE428E"/>
    <w:rsid w:val="00DE54BB"/>
    <w:rsid w:val="00DE55BD"/>
    <w:rsid w:val="00DE57C3"/>
    <w:rsid w:val="00DE5ECE"/>
    <w:rsid w:val="00DE6337"/>
    <w:rsid w:val="00DE740A"/>
    <w:rsid w:val="00DE7E39"/>
    <w:rsid w:val="00DF1235"/>
    <w:rsid w:val="00DF23D2"/>
    <w:rsid w:val="00DF2C69"/>
    <w:rsid w:val="00DF2F4A"/>
    <w:rsid w:val="00DF33C9"/>
    <w:rsid w:val="00DF38BF"/>
    <w:rsid w:val="00DF3D11"/>
    <w:rsid w:val="00DF3E76"/>
    <w:rsid w:val="00DF3EA1"/>
    <w:rsid w:val="00DF7217"/>
    <w:rsid w:val="00E0036B"/>
    <w:rsid w:val="00E0040B"/>
    <w:rsid w:val="00E00C55"/>
    <w:rsid w:val="00E01471"/>
    <w:rsid w:val="00E0269D"/>
    <w:rsid w:val="00E027A3"/>
    <w:rsid w:val="00E04222"/>
    <w:rsid w:val="00E04822"/>
    <w:rsid w:val="00E05768"/>
    <w:rsid w:val="00E06727"/>
    <w:rsid w:val="00E10488"/>
    <w:rsid w:val="00E1102F"/>
    <w:rsid w:val="00E11460"/>
    <w:rsid w:val="00E12B42"/>
    <w:rsid w:val="00E14480"/>
    <w:rsid w:val="00E16BB7"/>
    <w:rsid w:val="00E17A2D"/>
    <w:rsid w:val="00E17CD5"/>
    <w:rsid w:val="00E202BE"/>
    <w:rsid w:val="00E210BD"/>
    <w:rsid w:val="00E21BB5"/>
    <w:rsid w:val="00E22B09"/>
    <w:rsid w:val="00E23CE2"/>
    <w:rsid w:val="00E253BE"/>
    <w:rsid w:val="00E25845"/>
    <w:rsid w:val="00E279E2"/>
    <w:rsid w:val="00E3051C"/>
    <w:rsid w:val="00E30791"/>
    <w:rsid w:val="00E31FA3"/>
    <w:rsid w:val="00E3344C"/>
    <w:rsid w:val="00E33D75"/>
    <w:rsid w:val="00E37CC4"/>
    <w:rsid w:val="00E40661"/>
    <w:rsid w:val="00E41128"/>
    <w:rsid w:val="00E411C6"/>
    <w:rsid w:val="00E415E4"/>
    <w:rsid w:val="00E417FB"/>
    <w:rsid w:val="00E41C11"/>
    <w:rsid w:val="00E426BF"/>
    <w:rsid w:val="00E42C2D"/>
    <w:rsid w:val="00E43938"/>
    <w:rsid w:val="00E442D2"/>
    <w:rsid w:val="00E44931"/>
    <w:rsid w:val="00E47103"/>
    <w:rsid w:val="00E47C10"/>
    <w:rsid w:val="00E50BAD"/>
    <w:rsid w:val="00E51415"/>
    <w:rsid w:val="00E516AF"/>
    <w:rsid w:val="00E51FD1"/>
    <w:rsid w:val="00E52159"/>
    <w:rsid w:val="00E53121"/>
    <w:rsid w:val="00E53CCE"/>
    <w:rsid w:val="00E55725"/>
    <w:rsid w:val="00E55CC3"/>
    <w:rsid w:val="00E5643F"/>
    <w:rsid w:val="00E56826"/>
    <w:rsid w:val="00E56E40"/>
    <w:rsid w:val="00E573ED"/>
    <w:rsid w:val="00E61002"/>
    <w:rsid w:val="00E6136A"/>
    <w:rsid w:val="00E61928"/>
    <w:rsid w:val="00E61958"/>
    <w:rsid w:val="00E62E2D"/>
    <w:rsid w:val="00E635E3"/>
    <w:rsid w:val="00E6492B"/>
    <w:rsid w:val="00E64E74"/>
    <w:rsid w:val="00E65154"/>
    <w:rsid w:val="00E70745"/>
    <w:rsid w:val="00E716B3"/>
    <w:rsid w:val="00E71C64"/>
    <w:rsid w:val="00E72939"/>
    <w:rsid w:val="00E730B6"/>
    <w:rsid w:val="00E73858"/>
    <w:rsid w:val="00E73B33"/>
    <w:rsid w:val="00E74739"/>
    <w:rsid w:val="00E749D2"/>
    <w:rsid w:val="00E75338"/>
    <w:rsid w:val="00E75A5A"/>
    <w:rsid w:val="00E75BC9"/>
    <w:rsid w:val="00E76E7E"/>
    <w:rsid w:val="00E772EF"/>
    <w:rsid w:val="00E772FD"/>
    <w:rsid w:val="00E80DA4"/>
    <w:rsid w:val="00E820BC"/>
    <w:rsid w:val="00E823A9"/>
    <w:rsid w:val="00E83184"/>
    <w:rsid w:val="00E851FA"/>
    <w:rsid w:val="00E85360"/>
    <w:rsid w:val="00E85553"/>
    <w:rsid w:val="00E86648"/>
    <w:rsid w:val="00E86C87"/>
    <w:rsid w:val="00E87218"/>
    <w:rsid w:val="00E90A62"/>
    <w:rsid w:val="00E91AE1"/>
    <w:rsid w:val="00E92169"/>
    <w:rsid w:val="00E9227B"/>
    <w:rsid w:val="00E92990"/>
    <w:rsid w:val="00E92ADA"/>
    <w:rsid w:val="00E9431B"/>
    <w:rsid w:val="00E94EC4"/>
    <w:rsid w:val="00E956C3"/>
    <w:rsid w:val="00E97276"/>
    <w:rsid w:val="00E97A5F"/>
    <w:rsid w:val="00EA1E0D"/>
    <w:rsid w:val="00EA2EE9"/>
    <w:rsid w:val="00EA5741"/>
    <w:rsid w:val="00EA598D"/>
    <w:rsid w:val="00EA6099"/>
    <w:rsid w:val="00EA7F8A"/>
    <w:rsid w:val="00EB1514"/>
    <w:rsid w:val="00EB226B"/>
    <w:rsid w:val="00EB49CC"/>
    <w:rsid w:val="00EB4F3B"/>
    <w:rsid w:val="00EB5081"/>
    <w:rsid w:val="00EB522A"/>
    <w:rsid w:val="00EB6882"/>
    <w:rsid w:val="00EB6ACF"/>
    <w:rsid w:val="00EB7073"/>
    <w:rsid w:val="00EC0625"/>
    <w:rsid w:val="00EC0E1E"/>
    <w:rsid w:val="00EC2AA8"/>
    <w:rsid w:val="00EC4B96"/>
    <w:rsid w:val="00EC56F4"/>
    <w:rsid w:val="00EC7A40"/>
    <w:rsid w:val="00ED00E7"/>
    <w:rsid w:val="00ED0170"/>
    <w:rsid w:val="00ED10BC"/>
    <w:rsid w:val="00ED19A7"/>
    <w:rsid w:val="00ED2513"/>
    <w:rsid w:val="00ED7C59"/>
    <w:rsid w:val="00EE104C"/>
    <w:rsid w:val="00EE1578"/>
    <w:rsid w:val="00EE15F0"/>
    <w:rsid w:val="00EE226B"/>
    <w:rsid w:val="00EE3989"/>
    <w:rsid w:val="00EE3A1A"/>
    <w:rsid w:val="00EE49A3"/>
    <w:rsid w:val="00EE5338"/>
    <w:rsid w:val="00EE72EE"/>
    <w:rsid w:val="00EE7BAB"/>
    <w:rsid w:val="00EE7D41"/>
    <w:rsid w:val="00EF04E6"/>
    <w:rsid w:val="00F005B9"/>
    <w:rsid w:val="00F01CC8"/>
    <w:rsid w:val="00F021C8"/>
    <w:rsid w:val="00F02E5A"/>
    <w:rsid w:val="00F03ED6"/>
    <w:rsid w:val="00F042BC"/>
    <w:rsid w:val="00F0441F"/>
    <w:rsid w:val="00F0454D"/>
    <w:rsid w:val="00F046CC"/>
    <w:rsid w:val="00F0474D"/>
    <w:rsid w:val="00F05D05"/>
    <w:rsid w:val="00F06521"/>
    <w:rsid w:val="00F0771E"/>
    <w:rsid w:val="00F07836"/>
    <w:rsid w:val="00F13970"/>
    <w:rsid w:val="00F15B51"/>
    <w:rsid w:val="00F15EFC"/>
    <w:rsid w:val="00F16844"/>
    <w:rsid w:val="00F16BBF"/>
    <w:rsid w:val="00F1717A"/>
    <w:rsid w:val="00F20CD1"/>
    <w:rsid w:val="00F21047"/>
    <w:rsid w:val="00F22B28"/>
    <w:rsid w:val="00F23F3F"/>
    <w:rsid w:val="00F23F66"/>
    <w:rsid w:val="00F24554"/>
    <w:rsid w:val="00F30A2C"/>
    <w:rsid w:val="00F313B2"/>
    <w:rsid w:val="00F3202F"/>
    <w:rsid w:val="00F322AB"/>
    <w:rsid w:val="00F34120"/>
    <w:rsid w:val="00F343B4"/>
    <w:rsid w:val="00F368C6"/>
    <w:rsid w:val="00F3693E"/>
    <w:rsid w:val="00F36981"/>
    <w:rsid w:val="00F36B36"/>
    <w:rsid w:val="00F3764F"/>
    <w:rsid w:val="00F41100"/>
    <w:rsid w:val="00F426D5"/>
    <w:rsid w:val="00F427CD"/>
    <w:rsid w:val="00F42979"/>
    <w:rsid w:val="00F4405B"/>
    <w:rsid w:val="00F4439D"/>
    <w:rsid w:val="00F447EA"/>
    <w:rsid w:val="00F44C4C"/>
    <w:rsid w:val="00F454B4"/>
    <w:rsid w:val="00F457B5"/>
    <w:rsid w:val="00F45E57"/>
    <w:rsid w:val="00F45FAE"/>
    <w:rsid w:val="00F47BE9"/>
    <w:rsid w:val="00F47C53"/>
    <w:rsid w:val="00F504F6"/>
    <w:rsid w:val="00F51DA0"/>
    <w:rsid w:val="00F5270D"/>
    <w:rsid w:val="00F529EF"/>
    <w:rsid w:val="00F54A1A"/>
    <w:rsid w:val="00F553BE"/>
    <w:rsid w:val="00F572EC"/>
    <w:rsid w:val="00F57397"/>
    <w:rsid w:val="00F61547"/>
    <w:rsid w:val="00F61E31"/>
    <w:rsid w:val="00F628EA"/>
    <w:rsid w:val="00F62C22"/>
    <w:rsid w:val="00F63182"/>
    <w:rsid w:val="00F63344"/>
    <w:rsid w:val="00F6404E"/>
    <w:rsid w:val="00F6409A"/>
    <w:rsid w:val="00F640C7"/>
    <w:rsid w:val="00F65F9B"/>
    <w:rsid w:val="00F66035"/>
    <w:rsid w:val="00F66F0F"/>
    <w:rsid w:val="00F6756A"/>
    <w:rsid w:val="00F70094"/>
    <w:rsid w:val="00F70FDE"/>
    <w:rsid w:val="00F7121F"/>
    <w:rsid w:val="00F71DE8"/>
    <w:rsid w:val="00F72058"/>
    <w:rsid w:val="00F7226B"/>
    <w:rsid w:val="00F7283A"/>
    <w:rsid w:val="00F73587"/>
    <w:rsid w:val="00F74735"/>
    <w:rsid w:val="00F749DD"/>
    <w:rsid w:val="00F75327"/>
    <w:rsid w:val="00F75545"/>
    <w:rsid w:val="00F75926"/>
    <w:rsid w:val="00F76A12"/>
    <w:rsid w:val="00F76B71"/>
    <w:rsid w:val="00F800D6"/>
    <w:rsid w:val="00F8350C"/>
    <w:rsid w:val="00F854A2"/>
    <w:rsid w:val="00F8588F"/>
    <w:rsid w:val="00F861AC"/>
    <w:rsid w:val="00F86CED"/>
    <w:rsid w:val="00F87DEF"/>
    <w:rsid w:val="00F934D3"/>
    <w:rsid w:val="00F93524"/>
    <w:rsid w:val="00F95169"/>
    <w:rsid w:val="00F961C1"/>
    <w:rsid w:val="00F96E6A"/>
    <w:rsid w:val="00F97827"/>
    <w:rsid w:val="00F97B0D"/>
    <w:rsid w:val="00FA006F"/>
    <w:rsid w:val="00FA0C90"/>
    <w:rsid w:val="00FA1AE3"/>
    <w:rsid w:val="00FA4A1A"/>
    <w:rsid w:val="00FA5956"/>
    <w:rsid w:val="00FA679F"/>
    <w:rsid w:val="00FA6ED8"/>
    <w:rsid w:val="00FA6F7D"/>
    <w:rsid w:val="00FA784C"/>
    <w:rsid w:val="00FA798B"/>
    <w:rsid w:val="00FB0E75"/>
    <w:rsid w:val="00FB1056"/>
    <w:rsid w:val="00FB376F"/>
    <w:rsid w:val="00FB4166"/>
    <w:rsid w:val="00FB6AEB"/>
    <w:rsid w:val="00FB782D"/>
    <w:rsid w:val="00FB7B63"/>
    <w:rsid w:val="00FC06E4"/>
    <w:rsid w:val="00FC205B"/>
    <w:rsid w:val="00FC2B4D"/>
    <w:rsid w:val="00FC2F4B"/>
    <w:rsid w:val="00FC44B8"/>
    <w:rsid w:val="00FC4A96"/>
    <w:rsid w:val="00FC54DC"/>
    <w:rsid w:val="00FC5CD9"/>
    <w:rsid w:val="00FC7069"/>
    <w:rsid w:val="00FD0A19"/>
    <w:rsid w:val="00FD103E"/>
    <w:rsid w:val="00FD1851"/>
    <w:rsid w:val="00FD19DF"/>
    <w:rsid w:val="00FD1B64"/>
    <w:rsid w:val="00FD24D0"/>
    <w:rsid w:val="00FD4ECE"/>
    <w:rsid w:val="00FD585A"/>
    <w:rsid w:val="00FD587B"/>
    <w:rsid w:val="00FD5F0C"/>
    <w:rsid w:val="00FD71B1"/>
    <w:rsid w:val="00FE088E"/>
    <w:rsid w:val="00FE2E58"/>
    <w:rsid w:val="00FE5B0A"/>
    <w:rsid w:val="00FE6130"/>
    <w:rsid w:val="00FE64A9"/>
    <w:rsid w:val="00FE66B9"/>
    <w:rsid w:val="00FE7B44"/>
    <w:rsid w:val="00FF0047"/>
    <w:rsid w:val="00FF14B6"/>
    <w:rsid w:val="00FF2BA0"/>
    <w:rsid w:val="00FF2FA1"/>
    <w:rsid w:val="00FF5168"/>
    <w:rsid w:val="00FF5187"/>
    <w:rsid w:val="00FF53D0"/>
    <w:rsid w:val="00FF6155"/>
    <w:rsid w:val="00FF733F"/>
    <w:rsid w:val="00FF7B9A"/>
    <w:rsid w:val="00FF7C0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429EBC"/>
  <w15:chartTrackingRefBased/>
  <w15:docId w15:val="{29024344-5C22-412D-A1D4-046E93037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0"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pPr>
    <w:rPr>
      <w:sz w:val="24"/>
      <w:szCs w:val="24"/>
      <w:lang w:eastAsia="ar-SA"/>
    </w:rPr>
  </w:style>
  <w:style w:type="paragraph" w:styleId="Heading1">
    <w:name w:val="heading 1"/>
    <w:basedOn w:val="Normal"/>
    <w:next w:val="Normal"/>
    <w:link w:val="Heading1Char"/>
    <w:uiPriority w:val="9"/>
    <w:qFormat/>
    <w:rsid w:val="0074616E"/>
    <w:pPr>
      <w:keepNext/>
      <w:tabs>
        <w:tab w:val="num" w:pos="720"/>
      </w:tabs>
      <w:suppressAutoHyphens w:val="0"/>
      <w:spacing w:before="240" w:after="60"/>
      <w:ind w:left="720" w:hanging="720"/>
      <w:outlineLvl w:val="0"/>
    </w:pPr>
    <w:rPr>
      <w:rFonts w:ascii="Cambria" w:hAnsi="Cambria"/>
      <w:b/>
      <w:bCs/>
      <w:kern w:val="32"/>
      <w:sz w:val="32"/>
      <w:szCs w:val="32"/>
      <w:lang w:eastAsia="en-US"/>
    </w:rPr>
  </w:style>
  <w:style w:type="paragraph" w:styleId="Heading2">
    <w:name w:val="heading 2"/>
    <w:basedOn w:val="Normal"/>
    <w:next w:val="Normal"/>
    <w:link w:val="Heading2Char"/>
    <w:uiPriority w:val="9"/>
    <w:semiHidden/>
    <w:unhideWhenUsed/>
    <w:qFormat/>
    <w:rsid w:val="00157131"/>
    <w:pPr>
      <w:keepNext/>
      <w:spacing w:before="240" w:after="60"/>
      <w:outlineLvl w:val="1"/>
    </w:pPr>
    <w:rPr>
      <w:rFonts w:ascii="Calibri Light" w:hAnsi="Calibri Light"/>
      <w:b/>
      <w:bCs/>
      <w:i/>
      <w:iCs/>
      <w:sz w:val="28"/>
      <w:szCs w:val="28"/>
    </w:rPr>
  </w:style>
  <w:style w:type="paragraph" w:styleId="Heading3">
    <w:name w:val="heading 3"/>
    <w:basedOn w:val="Normal"/>
    <w:link w:val="Heading3Char"/>
    <w:uiPriority w:val="9"/>
    <w:qFormat/>
    <w:rsid w:val="00A041DC"/>
    <w:pPr>
      <w:suppressAutoHyphens w:val="0"/>
      <w:spacing w:before="100" w:beforeAutospacing="1" w:after="100" w:afterAutospacing="1"/>
      <w:outlineLvl w:val="2"/>
    </w:pPr>
    <w:rPr>
      <w:b/>
      <w:bCs/>
      <w:sz w:val="27"/>
      <w:szCs w:val="27"/>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bsatz-Standardschriftart">
    <w:name w:val="Absatz-Standardschriftart"/>
  </w:style>
  <w:style w:type="character" w:styleId="FollowedHyperlink">
    <w:name w:val="FollowedHyperlink"/>
    <w:semiHidden/>
    <w:rPr>
      <w:color w:val="800080"/>
      <w:u w:val="singl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link w:val="BodyTextChar"/>
    <w:uiPriority w:val="1"/>
    <w:qFormat/>
    <w:pPr>
      <w:spacing w:after="120"/>
    </w:pPr>
  </w:style>
  <w:style w:type="paragraph" w:styleId="List">
    <w:name w:val="List"/>
    <w:basedOn w:val="BodyText"/>
    <w:semiHidden/>
    <w:rPr>
      <w:rFonts w:cs="Tahoma"/>
    </w:rPr>
  </w:style>
  <w:style w:type="paragraph" w:styleId="Caption">
    <w:name w:val="caption"/>
    <w:basedOn w:val="Normal"/>
    <w:qFormat/>
    <w:pPr>
      <w:suppressLineNumbers/>
      <w:spacing w:before="120" w:after="120"/>
    </w:pPr>
    <w:rPr>
      <w:rFonts w:cs="Tahoma"/>
      <w:i/>
      <w:iCs/>
    </w:rPr>
  </w:style>
  <w:style w:type="paragraph" w:customStyle="1" w:styleId="Index">
    <w:name w:val="Index"/>
    <w:basedOn w:val="Normal"/>
    <w:pPr>
      <w:suppressLineNumbers/>
    </w:pPr>
    <w:rPr>
      <w:rFonts w:cs="Tahoma"/>
    </w:r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suppressAutoHyphens/>
      <w:autoSpaceDE w:val="0"/>
    </w:pPr>
    <w:rPr>
      <w:rFonts w:ascii="HAMEHF+TimesNewRoman" w:eastAsia="Arial" w:hAnsi="HAMEHF+TimesNewRoman" w:cs="HAMEHF+TimesNewRoman"/>
      <w:color w:val="000000"/>
      <w:sz w:val="24"/>
      <w:szCs w:val="24"/>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aliases w:val="Body of text,List Paragraph1,Colorful List - Accent 11,Body of textCxSp,normal,kepala,Body of text+1,Body of text+2,Body of text+3,List Paragraph11,HEADING 1,Medium Grid 1 - Accent 21,List Paragraph111,List Paragraph1111,PARAGRAPH,UGEX'Z"/>
    <w:basedOn w:val="Normal"/>
    <w:link w:val="ListParagraphChar"/>
    <w:uiPriority w:val="34"/>
    <w:qFormat/>
    <w:rsid w:val="009306DD"/>
    <w:pPr>
      <w:suppressAutoHyphens w:val="0"/>
      <w:spacing w:after="200" w:line="276" w:lineRule="auto"/>
      <w:ind w:left="720"/>
      <w:contextualSpacing/>
    </w:pPr>
    <w:rPr>
      <w:rFonts w:ascii="Calibri" w:eastAsia="Calibri" w:hAnsi="Calibri"/>
      <w:sz w:val="22"/>
      <w:szCs w:val="22"/>
      <w:lang w:eastAsia="en-US"/>
    </w:rPr>
  </w:style>
  <w:style w:type="character" w:styleId="Hyperlink">
    <w:name w:val="Hyperlink"/>
    <w:uiPriority w:val="99"/>
    <w:unhideWhenUsed/>
    <w:rsid w:val="009306DD"/>
    <w:rPr>
      <w:color w:val="0000FF"/>
      <w:u w:val="single"/>
    </w:rPr>
  </w:style>
  <w:style w:type="table" w:styleId="TableGrid">
    <w:name w:val="Table Grid"/>
    <w:basedOn w:val="TableNormal"/>
    <w:uiPriority w:val="39"/>
    <w:rsid w:val="00FC70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E422B"/>
    <w:pPr>
      <w:tabs>
        <w:tab w:val="center" w:pos="4680"/>
        <w:tab w:val="right" w:pos="9360"/>
      </w:tabs>
    </w:pPr>
  </w:style>
  <w:style w:type="character" w:customStyle="1" w:styleId="HeaderChar">
    <w:name w:val="Header Char"/>
    <w:link w:val="Header"/>
    <w:uiPriority w:val="99"/>
    <w:rsid w:val="004E422B"/>
    <w:rPr>
      <w:sz w:val="24"/>
      <w:szCs w:val="24"/>
      <w:lang w:eastAsia="ar-SA"/>
    </w:rPr>
  </w:style>
  <w:style w:type="paragraph" w:styleId="Footer">
    <w:name w:val="footer"/>
    <w:basedOn w:val="Normal"/>
    <w:link w:val="FooterChar"/>
    <w:uiPriority w:val="99"/>
    <w:unhideWhenUsed/>
    <w:rsid w:val="004E422B"/>
    <w:pPr>
      <w:tabs>
        <w:tab w:val="center" w:pos="4680"/>
        <w:tab w:val="right" w:pos="9360"/>
      </w:tabs>
    </w:pPr>
  </w:style>
  <w:style w:type="character" w:customStyle="1" w:styleId="FooterChar">
    <w:name w:val="Footer Char"/>
    <w:link w:val="Footer"/>
    <w:uiPriority w:val="99"/>
    <w:rsid w:val="004E422B"/>
    <w:rPr>
      <w:sz w:val="24"/>
      <w:szCs w:val="24"/>
      <w:lang w:eastAsia="ar-SA"/>
    </w:rPr>
  </w:style>
  <w:style w:type="paragraph" w:styleId="BalloonText">
    <w:name w:val="Balloon Text"/>
    <w:basedOn w:val="Normal"/>
    <w:link w:val="BalloonTextChar"/>
    <w:uiPriority w:val="99"/>
    <w:semiHidden/>
    <w:unhideWhenUsed/>
    <w:rsid w:val="004E422B"/>
    <w:rPr>
      <w:rFonts w:ascii="Tahoma" w:hAnsi="Tahoma" w:cs="Tahoma"/>
      <w:sz w:val="16"/>
      <w:szCs w:val="16"/>
    </w:rPr>
  </w:style>
  <w:style w:type="character" w:customStyle="1" w:styleId="BalloonTextChar">
    <w:name w:val="Balloon Text Char"/>
    <w:link w:val="BalloonText"/>
    <w:uiPriority w:val="99"/>
    <w:semiHidden/>
    <w:rsid w:val="004E422B"/>
    <w:rPr>
      <w:rFonts w:ascii="Tahoma" w:hAnsi="Tahoma" w:cs="Tahoma"/>
      <w:sz w:val="16"/>
      <w:szCs w:val="16"/>
      <w:lang w:eastAsia="ar-SA"/>
    </w:rPr>
  </w:style>
  <w:style w:type="paragraph" w:customStyle="1" w:styleId="Author">
    <w:name w:val="Author"/>
    <w:basedOn w:val="Normal"/>
    <w:rsid w:val="00D273B6"/>
    <w:pPr>
      <w:suppressAutoHyphens w:val="0"/>
      <w:spacing w:after="240"/>
      <w:jc w:val="center"/>
    </w:pPr>
    <w:rPr>
      <w:b/>
      <w:sz w:val="20"/>
      <w:szCs w:val="20"/>
      <w:lang w:eastAsia="en-US"/>
    </w:rPr>
  </w:style>
  <w:style w:type="paragraph" w:styleId="NormalWeb">
    <w:name w:val="Normal (Web)"/>
    <w:basedOn w:val="Normal"/>
    <w:uiPriority w:val="99"/>
    <w:unhideWhenUsed/>
    <w:rsid w:val="005E0DDC"/>
    <w:pPr>
      <w:suppressAutoHyphens w:val="0"/>
      <w:spacing w:before="100" w:beforeAutospacing="1" w:after="100" w:afterAutospacing="1"/>
    </w:pPr>
    <w:rPr>
      <w:lang w:val="id-ID" w:eastAsia="id-ID"/>
    </w:rPr>
  </w:style>
  <w:style w:type="paragraph" w:styleId="Bibliography">
    <w:name w:val="Bibliography"/>
    <w:basedOn w:val="Normal"/>
    <w:next w:val="Normal"/>
    <w:uiPriority w:val="37"/>
    <w:unhideWhenUsed/>
    <w:rsid w:val="00141CB1"/>
  </w:style>
  <w:style w:type="paragraph" w:styleId="HTMLPreformatted">
    <w:name w:val="HTML Preformatted"/>
    <w:basedOn w:val="Normal"/>
    <w:link w:val="HTMLPreformattedChar"/>
    <w:uiPriority w:val="99"/>
    <w:unhideWhenUsed/>
    <w:rsid w:val="00E707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Courier New"/>
      <w:sz w:val="20"/>
      <w:szCs w:val="20"/>
      <w:lang w:eastAsia="en-US"/>
    </w:rPr>
  </w:style>
  <w:style w:type="character" w:customStyle="1" w:styleId="HTMLPreformattedChar">
    <w:name w:val="HTML Preformatted Char"/>
    <w:link w:val="HTMLPreformatted"/>
    <w:uiPriority w:val="99"/>
    <w:rsid w:val="00E70745"/>
    <w:rPr>
      <w:rFonts w:ascii="Courier New" w:hAnsi="Courier New" w:cs="Courier New"/>
    </w:rPr>
  </w:style>
  <w:style w:type="character" w:styleId="UnresolvedMention">
    <w:name w:val="Unresolved Mention"/>
    <w:uiPriority w:val="99"/>
    <w:semiHidden/>
    <w:unhideWhenUsed/>
    <w:rsid w:val="00D3050C"/>
    <w:rPr>
      <w:color w:val="605E5C"/>
      <w:shd w:val="clear" w:color="auto" w:fill="E1DFDD"/>
    </w:rPr>
  </w:style>
  <w:style w:type="paragraph" w:styleId="FootnoteText">
    <w:name w:val="footnote text"/>
    <w:basedOn w:val="Normal"/>
    <w:link w:val="FootnoteTextChar"/>
    <w:uiPriority w:val="99"/>
    <w:unhideWhenUsed/>
    <w:qFormat/>
    <w:rsid w:val="002D7057"/>
    <w:rPr>
      <w:sz w:val="20"/>
      <w:szCs w:val="20"/>
    </w:rPr>
  </w:style>
  <w:style w:type="character" w:customStyle="1" w:styleId="FootnoteTextChar">
    <w:name w:val="Footnote Text Char"/>
    <w:link w:val="FootnoteText"/>
    <w:uiPriority w:val="99"/>
    <w:qFormat/>
    <w:rsid w:val="002D7057"/>
    <w:rPr>
      <w:lang w:eastAsia="ar-SA"/>
    </w:rPr>
  </w:style>
  <w:style w:type="character" w:styleId="FootnoteReference">
    <w:name w:val="footnote reference"/>
    <w:uiPriority w:val="99"/>
    <w:unhideWhenUsed/>
    <w:rsid w:val="002D7057"/>
    <w:rPr>
      <w:vertAlign w:val="superscript"/>
    </w:rPr>
  </w:style>
  <w:style w:type="character" w:styleId="Strong">
    <w:name w:val="Strong"/>
    <w:uiPriority w:val="22"/>
    <w:qFormat/>
    <w:rsid w:val="0019099B"/>
    <w:rPr>
      <w:b/>
      <w:bCs/>
    </w:rPr>
  </w:style>
  <w:style w:type="character" w:customStyle="1" w:styleId="apple-converted-space">
    <w:name w:val="apple-converted-space"/>
    <w:rsid w:val="0019099B"/>
  </w:style>
  <w:style w:type="character" w:customStyle="1" w:styleId="Heading3Char">
    <w:name w:val="Heading 3 Char"/>
    <w:link w:val="Heading3"/>
    <w:uiPriority w:val="9"/>
    <w:rsid w:val="00A041DC"/>
    <w:rPr>
      <w:b/>
      <w:bCs/>
      <w:sz w:val="27"/>
      <w:szCs w:val="27"/>
    </w:rPr>
  </w:style>
  <w:style w:type="character" w:styleId="Emphasis">
    <w:name w:val="Emphasis"/>
    <w:uiPriority w:val="20"/>
    <w:qFormat/>
    <w:rsid w:val="00A041DC"/>
    <w:rPr>
      <w:i/>
      <w:iCs/>
    </w:rPr>
  </w:style>
  <w:style w:type="character" w:customStyle="1" w:styleId="Heading2Char">
    <w:name w:val="Heading 2 Char"/>
    <w:link w:val="Heading2"/>
    <w:uiPriority w:val="9"/>
    <w:semiHidden/>
    <w:rsid w:val="00157131"/>
    <w:rPr>
      <w:rFonts w:ascii="Calibri Light" w:eastAsia="Times New Roman" w:hAnsi="Calibri Light" w:cs="Times New Roman"/>
      <w:b/>
      <w:bCs/>
      <w:i/>
      <w:iCs/>
      <w:sz w:val="28"/>
      <w:szCs w:val="28"/>
      <w:lang w:eastAsia="ar-SA"/>
    </w:rPr>
  </w:style>
  <w:style w:type="character" w:customStyle="1" w:styleId="ListParagraphChar">
    <w:name w:val="List Paragraph Char"/>
    <w:aliases w:val="Body of text Char,List Paragraph1 Char,Colorful List - Accent 11 Char,Body of textCxSp Char,normal Char,kepala Char,Body of text+1 Char,Body of text+2 Char,Body of text+3 Char,List Paragraph11 Char,HEADING 1 Char,PARAGRAPH Char"/>
    <w:link w:val="ListParagraph"/>
    <w:uiPriority w:val="34"/>
    <w:qFormat/>
    <w:locked/>
    <w:rsid w:val="00586FA6"/>
    <w:rPr>
      <w:rFonts w:ascii="Calibri" w:eastAsia="Calibri" w:hAnsi="Calibri"/>
      <w:sz w:val="22"/>
      <w:szCs w:val="22"/>
    </w:rPr>
  </w:style>
  <w:style w:type="character" w:customStyle="1" w:styleId="Heading1Char">
    <w:name w:val="Heading 1 Char"/>
    <w:basedOn w:val="DefaultParagraphFont"/>
    <w:link w:val="Heading1"/>
    <w:uiPriority w:val="9"/>
    <w:rsid w:val="0074616E"/>
    <w:rPr>
      <w:rFonts w:ascii="Cambria" w:hAnsi="Cambria"/>
      <w:b/>
      <w:bCs/>
      <w:kern w:val="32"/>
      <w:sz w:val="32"/>
      <w:szCs w:val="32"/>
    </w:rPr>
  </w:style>
  <w:style w:type="paragraph" w:customStyle="1" w:styleId="msonormal0">
    <w:name w:val="msonormal"/>
    <w:basedOn w:val="Normal"/>
    <w:uiPriority w:val="99"/>
    <w:semiHidden/>
    <w:rsid w:val="0074616E"/>
    <w:pPr>
      <w:suppressAutoHyphens w:val="0"/>
      <w:spacing w:before="100" w:beforeAutospacing="1" w:after="100" w:afterAutospacing="1"/>
    </w:pPr>
    <w:rPr>
      <w:lang w:eastAsia="en-US"/>
    </w:rPr>
  </w:style>
  <w:style w:type="paragraph" w:styleId="CommentText">
    <w:name w:val="annotation text"/>
    <w:basedOn w:val="Normal"/>
    <w:link w:val="CommentTextChar"/>
    <w:uiPriority w:val="99"/>
    <w:unhideWhenUsed/>
    <w:rsid w:val="0074616E"/>
    <w:pPr>
      <w:suppressAutoHyphens w:val="0"/>
      <w:jc w:val="both"/>
    </w:pPr>
    <w:rPr>
      <w:rFonts w:ascii="Roboto" w:eastAsia="Calibri" w:hAnsi="Roboto" w:cs="Arial"/>
      <w:sz w:val="20"/>
      <w:szCs w:val="20"/>
      <w:lang w:eastAsia="en-US"/>
    </w:rPr>
  </w:style>
  <w:style w:type="character" w:customStyle="1" w:styleId="CommentTextChar">
    <w:name w:val="Comment Text Char"/>
    <w:basedOn w:val="DefaultParagraphFont"/>
    <w:link w:val="CommentText"/>
    <w:uiPriority w:val="99"/>
    <w:rsid w:val="0074616E"/>
    <w:rPr>
      <w:rFonts w:ascii="Roboto" w:eastAsia="Calibri" w:hAnsi="Roboto" w:cs="Arial"/>
    </w:rPr>
  </w:style>
  <w:style w:type="paragraph" w:styleId="CommentSubject">
    <w:name w:val="annotation subject"/>
    <w:basedOn w:val="CommentText"/>
    <w:next w:val="CommentText"/>
    <w:link w:val="CommentSubjectChar"/>
    <w:uiPriority w:val="99"/>
    <w:semiHidden/>
    <w:unhideWhenUsed/>
    <w:rsid w:val="0074616E"/>
    <w:rPr>
      <w:b/>
      <w:bCs/>
    </w:rPr>
  </w:style>
  <w:style w:type="character" w:customStyle="1" w:styleId="CommentSubjectChar">
    <w:name w:val="Comment Subject Char"/>
    <w:basedOn w:val="CommentTextChar"/>
    <w:link w:val="CommentSubject"/>
    <w:uiPriority w:val="99"/>
    <w:semiHidden/>
    <w:rsid w:val="0074616E"/>
    <w:rPr>
      <w:rFonts w:ascii="Roboto" w:eastAsia="Calibri" w:hAnsi="Roboto" w:cs="Arial"/>
      <w:b/>
      <w:bCs/>
    </w:rPr>
  </w:style>
  <w:style w:type="paragraph" w:styleId="NoSpacing">
    <w:name w:val="No Spacing"/>
    <w:uiPriority w:val="1"/>
    <w:qFormat/>
    <w:rsid w:val="0074616E"/>
    <w:pPr>
      <w:jc w:val="both"/>
    </w:pPr>
    <w:rPr>
      <w:rFonts w:ascii="Calibri" w:eastAsia="Calibri" w:hAnsi="Calibri" w:cs="Arial"/>
      <w:sz w:val="22"/>
      <w:szCs w:val="22"/>
    </w:rPr>
  </w:style>
  <w:style w:type="paragraph" w:customStyle="1" w:styleId="Default">
    <w:name w:val="Default"/>
    <w:rsid w:val="0074616E"/>
    <w:pPr>
      <w:autoSpaceDE w:val="0"/>
      <w:autoSpaceDN w:val="0"/>
      <w:adjustRightInd w:val="0"/>
    </w:pPr>
    <w:rPr>
      <w:rFonts w:ascii="Arial" w:eastAsia="Calibri" w:hAnsi="Arial" w:cs="Arial"/>
      <w:color w:val="000000"/>
      <w:sz w:val="24"/>
      <w:szCs w:val="24"/>
    </w:rPr>
  </w:style>
  <w:style w:type="character" w:styleId="CommentReference">
    <w:name w:val="annotation reference"/>
    <w:uiPriority w:val="99"/>
    <w:semiHidden/>
    <w:unhideWhenUsed/>
    <w:rsid w:val="0074616E"/>
    <w:rPr>
      <w:sz w:val="16"/>
      <w:szCs w:val="16"/>
    </w:rPr>
  </w:style>
  <w:style w:type="character" w:styleId="PlaceholderText">
    <w:name w:val="Placeholder Text"/>
    <w:uiPriority w:val="99"/>
    <w:semiHidden/>
    <w:rsid w:val="0074616E"/>
    <w:rPr>
      <w:color w:val="808080"/>
    </w:rPr>
  </w:style>
  <w:style w:type="character" w:customStyle="1" w:styleId="y2iqfc">
    <w:name w:val="y2iqfc"/>
    <w:rsid w:val="000A106C"/>
  </w:style>
  <w:style w:type="character" w:customStyle="1" w:styleId="UnresolvedMention1">
    <w:name w:val="Unresolved Mention1"/>
    <w:uiPriority w:val="99"/>
    <w:semiHidden/>
    <w:unhideWhenUsed/>
    <w:rsid w:val="002E7F21"/>
    <w:rPr>
      <w:color w:val="605E5C"/>
      <w:shd w:val="clear" w:color="auto" w:fill="E1DFDD"/>
    </w:rPr>
  </w:style>
  <w:style w:type="character" w:customStyle="1" w:styleId="textwebstyledtext-sc-1uxddwr-0">
    <w:name w:val="textweb__styledtext-sc-1uxddwr-0"/>
    <w:basedOn w:val="DefaultParagraphFont"/>
    <w:rsid w:val="002E7F21"/>
  </w:style>
  <w:style w:type="character" w:styleId="SubtleEmphasis">
    <w:name w:val="Subtle Emphasis"/>
    <w:basedOn w:val="DefaultParagraphFont"/>
    <w:uiPriority w:val="19"/>
    <w:qFormat/>
    <w:rsid w:val="002E7F21"/>
    <w:rPr>
      <w:i/>
      <w:iCs/>
      <w:color w:val="808080" w:themeColor="text1" w:themeTint="7F"/>
    </w:rPr>
  </w:style>
  <w:style w:type="paragraph" w:customStyle="1" w:styleId="TableParagraph">
    <w:name w:val="Table Paragraph"/>
    <w:basedOn w:val="Normal"/>
    <w:uiPriority w:val="1"/>
    <w:qFormat/>
    <w:rsid w:val="00557AF3"/>
    <w:pPr>
      <w:widowControl w:val="0"/>
      <w:suppressAutoHyphens w:val="0"/>
      <w:autoSpaceDE w:val="0"/>
      <w:autoSpaceDN w:val="0"/>
    </w:pPr>
    <w:rPr>
      <w:rFonts w:ascii="Arial" w:eastAsia="Arial" w:hAnsi="Arial" w:cs="Arial"/>
      <w:sz w:val="22"/>
      <w:szCs w:val="22"/>
      <w:lang w:eastAsia="en-US"/>
    </w:rPr>
  </w:style>
  <w:style w:type="character" w:customStyle="1" w:styleId="BodyTextChar">
    <w:name w:val="Body Text Char"/>
    <w:basedOn w:val="DefaultParagraphFont"/>
    <w:link w:val="BodyText"/>
    <w:uiPriority w:val="1"/>
    <w:rsid w:val="00557AF3"/>
    <w:rPr>
      <w:sz w:val="24"/>
      <w:szCs w:val="24"/>
      <w:lang w:eastAsia="ar-SA"/>
    </w:rPr>
  </w:style>
  <w:style w:type="character" w:customStyle="1" w:styleId="markedcontent">
    <w:name w:val="markedcontent"/>
    <w:basedOn w:val="DefaultParagraphFont"/>
    <w:rsid w:val="00557AF3"/>
  </w:style>
  <w:style w:type="character" w:customStyle="1" w:styleId="hgkelc">
    <w:name w:val="hgkelc"/>
    <w:basedOn w:val="DefaultParagraphFont"/>
    <w:rsid w:val="00557AF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2077519">
      <w:bodyDiv w:val="1"/>
      <w:marLeft w:val="0"/>
      <w:marRight w:val="0"/>
      <w:marTop w:val="0"/>
      <w:marBottom w:val="0"/>
      <w:divBdr>
        <w:top w:val="none" w:sz="0" w:space="0" w:color="auto"/>
        <w:left w:val="none" w:sz="0" w:space="0" w:color="auto"/>
        <w:bottom w:val="none" w:sz="0" w:space="0" w:color="auto"/>
        <w:right w:val="none" w:sz="0" w:space="0" w:color="auto"/>
      </w:divBdr>
    </w:div>
    <w:div w:id="40860527">
      <w:bodyDiv w:val="1"/>
      <w:marLeft w:val="0"/>
      <w:marRight w:val="0"/>
      <w:marTop w:val="0"/>
      <w:marBottom w:val="0"/>
      <w:divBdr>
        <w:top w:val="none" w:sz="0" w:space="0" w:color="auto"/>
        <w:left w:val="none" w:sz="0" w:space="0" w:color="auto"/>
        <w:bottom w:val="none" w:sz="0" w:space="0" w:color="auto"/>
        <w:right w:val="none" w:sz="0" w:space="0" w:color="auto"/>
      </w:divBdr>
    </w:div>
    <w:div w:id="65735336">
      <w:bodyDiv w:val="1"/>
      <w:marLeft w:val="0"/>
      <w:marRight w:val="0"/>
      <w:marTop w:val="0"/>
      <w:marBottom w:val="0"/>
      <w:divBdr>
        <w:top w:val="none" w:sz="0" w:space="0" w:color="auto"/>
        <w:left w:val="none" w:sz="0" w:space="0" w:color="auto"/>
        <w:bottom w:val="none" w:sz="0" w:space="0" w:color="auto"/>
        <w:right w:val="none" w:sz="0" w:space="0" w:color="auto"/>
      </w:divBdr>
    </w:div>
    <w:div w:id="98139681">
      <w:bodyDiv w:val="1"/>
      <w:marLeft w:val="0"/>
      <w:marRight w:val="0"/>
      <w:marTop w:val="0"/>
      <w:marBottom w:val="0"/>
      <w:divBdr>
        <w:top w:val="none" w:sz="0" w:space="0" w:color="auto"/>
        <w:left w:val="none" w:sz="0" w:space="0" w:color="auto"/>
        <w:bottom w:val="none" w:sz="0" w:space="0" w:color="auto"/>
        <w:right w:val="none" w:sz="0" w:space="0" w:color="auto"/>
      </w:divBdr>
    </w:div>
    <w:div w:id="161819819">
      <w:bodyDiv w:val="1"/>
      <w:marLeft w:val="0"/>
      <w:marRight w:val="0"/>
      <w:marTop w:val="0"/>
      <w:marBottom w:val="0"/>
      <w:divBdr>
        <w:top w:val="none" w:sz="0" w:space="0" w:color="auto"/>
        <w:left w:val="none" w:sz="0" w:space="0" w:color="auto"/>
        <w:bottom w:val="none" w:sz="0" w:space="0" w:color="auto"/>
        <w:right w:val="none" w:sz="0" w:space="0" w:color="auto"/>
      </w:divBdr>
    </w:div>
    <w:div w:id="184297737">
      <w:bodyDiv w:val="1"/>
      <w:marLeft w:val="0"/>
      <w:marRight w:val="0"/>
      <w:marTop w:val="0"/>
      <w:marBottom w:val="0"/>
      <w:divBdr>
        <w:top w:val="none" w:sz="0" w:space="0" w:color="auto"/>
        <w:left w:val="none" w:sz="0" w:space="0" w:color="auto"/>
        <w:bottom w:val="none" w:sz="0" w:space="0" w:color="auto"/>
        <w:right w:val="none" w:sz="0" w:space="0" w:color="auto"/>
      </w:divBdr>
    </w:div>
    <w:div w:id="205603032">
      <w:bodyDiv w:val="1"/>
      <w:marLeft w:val="0"/>
      <w:marRight w:val="0"/>
      <w:marTop w:val="0"/>
      <w:marBottom w:val="0"/>
      <w:divBdr>
        <w:top w:val="none" w:sz="0" w:space="0" w:color="auto"/>
        <w:left w:val="none" w:sz="0" w:space="0" w:color="auto"/>
        <w:bottom w:val="none" w:sz="0" w:space="0" w:color="auto"/>
        <w:right w:val="none" w:sz="0" w:space="0" w:color="auto"/>
      </w:divBdr>
    </w:div>
    <w:div w:id="235551423">
      <w:bodyDiv w:val="1"/>
      <w:marLeft w:val="0"/>
      <w:marRight w:val="0"/>
      <w:marTop w:val="0"/>
      <w:marBottom w:val="0"/>
      <w:divBdr>
        <w:top w:val="none" w:sz="0" w:space="0" w:color="auto"/>
        <w:left w:val="none" w:sz="0" w:space="0" w:color="auto"/>
        <w:bottom w:val="none" w:sz="0" w:space="0" w:color="auto"/>
        <w:right w:val="none" w:sz="0" w:space="0" w:color="auto"/>
      </w:divBdr>
    </w:div>
    <w:div w:id="242957509">
      <w:bodyDiv w:val="1"/>
      <w:marLeft w:val="0"/>
      <w:marRight w:val="0"/>
      <w:marTop w:val="0"/>
      <w:marBottom w:val="0"/>
      <w:divBdr>
        <w:top w:val="none" w:sz="0" w:space="0" w:color="auto"/>
        <w:left w:val="none" w:sz="0" w:space="0" w:color="auto"/>
        <w:bottom w:val="none" w:sz="0" w:space="0" w:color="auto"/>
        <w:right w:val="none" w:sz="0" w:space="0" w:color="auto"/>
      </w:divBdr>
    </w:div>
    <w:div w:id="502084910">
      <w:bodyDiv w:val="1"/>
      <w:marLeft w:val="0"/>
      <w:marRight w:val="0"/>
      <w:marTop w:val="0"/>
      <w:marBottom w:val="0"/>
      <w:divBdr>
        <w:top w:val="none" w:sz="0" w:space="0" w:color="auto"/>
        <w:left w:val="none" w:sz="0" w:space="0" w:color="auto"/>
        <w:bottom w:val="none" w:sz="0" w:space="0" w:color="auto"/>
        <w:right w:val="none" w:sz="0" w:space="0" w:color="auto"/>
      </w:divBdr>
    </w:div>
    <w:div w:id="503933834">
      <w:bodyDiv w:val="1"/>
      <w:marLeft w:val="0"/>
      <w:marRight w:val="0"/>
      <w:marTop w:val="0"/>
      <w:marBottom w:val="0"/>
      <w:divBdr>
        <w:top w:val="none" w:sz="0" w:space="0" w:color="auto"/>
        <w:left w:val="none" w:sz="0" w:space="0" w:color="auto"/>
        <w:bottom w:val="none" w:sz="0" w:space="0" w:color="auto"/>
        <w:right w:val="none" w:sz="0" w:space="0" w:color="auto"/>
      </w:divBdr>
    </w:div>
    <w:div w:id="509178047">
      <w:bodyDiv w:val="1"/>
      <w:marLeft w:val="0"/>
      <w:marRight w:val="0"/>
      <w:marTop w:val="0"/>
      <w:marBottom w:val="0"/>
      <w:divBdr>
        <w:top w:val="none" w:sz="0" w:space="0" w:color="auto"/>
        <w:left w:val="none" w:sz="0" w:space="0" w:color="auto"/>
        <w:bottom w:val="none" w:sz="0" w:space="0" w:color="auto"/>
        <w:right w:val="none" w:sz="0" w:space="0" w:color="auto"/>
      </w:divBdr>
    </w:div>
    <w:div w:id="514156054">
      <w:bodyDiv w:val="1"/>
      <w:marLeft w:val="0"/>
      <w:marRight w:val="0"/>
      <w:marTop w:val="0"/>
      <w:marBottom w:val="0"/>
      <w:divBdr>
        <w:top w:val="none" w:sz="0" w:space="0" w:color="auto"/>
        <w:left w:val="none" w:sz="0" w:space="0" w:color="auto"/>
        <w:bottom w:val="none" w:sz="0" w:space="0" w:color="auto"/>
        <w:right w:val="none" w:sz="0" w:space="0" w:color="auto"/>
      </w:divBdr>
    </w:div>
    <w:div w:id="584220448">
      <w:bodyDiv w:val="1"/>
      <w:marLeft w:val="0"/>
      <w:marRight w:val="0"/>
      <w:marTop w:val="0"/>
      <w:marBottom w:val="0"/>
      <w:divBdr>
        <w:top w:val="none" w:sz="0" w:space="0" w:color="auto"/>
        <w:left w:val="none" w:sz="0" w:space="0" w:color="auto"/>
        <w:bottom w:val="none" w:sz="0" w:space="0" w:color="auto"/>
        <w:right w:val="none" w:sz="0" w:space="0" w:color="auto"/>
      </w:divBdr>
    </w:div>
    <w:div w:id="587733253">
      <w:bodyDiv w:val="1"/>
      <w:marLeft w:val="0"/>
      <w:marRight w:val="0"/>
      <w:marTop w:val="0"/>
      <w:marBottom w:val="0"/>
      <w:divBdr>
        <w:top w:val="none" w:sz="0" w:space="0" w:color="auto"/>
        <w:left w:val="none" w:sz="0" w:space="0" w:color="auto"/>
        <w:bottom w:val="none" w:sz="0" w:space="0" w:color="auto"/>
        <w:right w:val="none" w:sz="0" w:space="0" w:color="auto"/>
      </w:divBdr>
    </w:div>
    <w:div w:id="606934940">
      <w:bodyDiv w:val="1"/>
      <w:marLeft w:val="0"/>
      <w:marRight w:val="0"/>
      <w:marTop w:val="0"/>
      <w:marBottom w:val="0"/>
      <w:divBdr>
        <w:top w:val="none" w:sz="0" w:space="0" w:color="auto"/>
        <w:left w:val="none" w:sz="0" w:space="0" w:color="auto"/>
        <w:bottom w:val="none" w:sz="0" w:space="0" w:color="auto"/>
        <w:right w:val="none" w:sz="0" w:space="0" w:color="auto"/>
      </w:divBdr>
    </w:div>
    <w:div w:id="662318692">
      <w:bodyDiv w:val="1"/>
      <w:marLeft w:val="0"/>
      <w:marRight w:val="0"/>
      <w:marTop w:val="0"/>
      <w:marBottom w:val="0"/>
      <w:divBdr>
        <w:top w:val="none" w:sz="0" w:space="0" w:color="auto"/>
        <w:left w:val="none" w:sz="0" w:space="0" w:color="auto"/>
        <w:bottom w:val="none" w:sz="0" w:space="0" w:color="auto"/>
        <w:right w:val="none" w:sz="0" w:space="0" w:color="auto"/>
      </w:divBdr>
    </w:div>
    <w:div w:id="704406384">
      <w:bodyDiv w:val="1"/>
      <w:marLeft w:val="0"/>
      <w:marRight w:val="0"/>
      <w:marTop w:val="0"/>
      <w:marBottom w:val="0"/>
      <w:divBdr>
        <w:top w:val="none" w:sz="0" w:space="0" w:color="auto"/>
        <w:left w:val="none" w:sz="0" w:space="0" w:color="auto"/>
        <w:bottom w:val="none" w:sz="0" w:space="0" w:color="auto"/>
        <w:right w:val="none" w:sz="0" w:space="0" w:color="auto"/>
      </w:divBdr>
    </w:div>
    <w:div w:id="919751028">
      <w:bodyDiv w:val="1"/>
      <w:marLeft w:val="0"/>
      <w:marRight w:val="0"/>
      <w:marTop w:val="0"/>
      <w:marBottom w:val="0"/>
      <w:divBdr>
        <w:top w:val="none" w:sz="0" w:space="0" w:color="auto"/>
        <w:left w:val="none" w:sz="0" w:space="0" w:color="auto"/>
        <w:bottom w:val="none" w:sz="0" w:space="0" w:color="auto"/>
        <w:right w:val="none" w:sz="0" w:space="0" w:color="auto"/>
      </w:divBdr>
    </w:div>
    <w:div w:id="1223716162">
      <w:bodyDiv w:val="1"/>
      <w:marLeft w:val="0"/>
      <w:marRight w:val="0"/>
      <w:marTop w:val="0"/>
      <w:marBottom w:val="0"/>
      <w:divBdr>
        <w:top w:val="none" w:sz="0" w:space="0" w:color="auto"/>
        <w:left w:val="none" w:sz="0" w:space="0" w:color="auto"/>
        <w:bottom w:val="none" w:sz="0" w:space="0" w:color="auto"/>
        <w:right w:val="none" w:sz="0" w:space="0" w:color="auto"/>
      </w:divBdr>
    </w:div>
    <w:div w:id="1345479015">
      <w:bodyDiv w:val="1"/>
      <w:marLeft w:val="0"/>
      <w:marRight w:val="0"/>
      <w:marTop w:val="0"/>
      <w:marBottom w:val="0"/>
      <w:divBdr>
        <w:top w:val="none" w:sz="0" w:space="0" w:color="auto"/>
        <w:left w:val="none" w:sz="0" w:space="0" w:color="auto"/>
        <w:bottom w:val="none" w:sz="0" w:space="0" w:color="auto"/>
        <w:right w:val="none" w:sz="0" w:space="0" w:color="auto"/>
      </w:divBdr>
    </w:div>
    <w:div w:id="1356346434">
      <w:bodyDiv w:val="1"/>
      <w:marLeft w:val="0"/>
      <w:marRight w:val="0"/>
      <w:marTop w:val="0"/>
      <w:marBottom w:val="0"/>
      <w:divBdr>
        <w:top w:val="none" w:sz="0" w:space="0" w:color="auto"/>
        <w:left w:val="none" w:sz="0" w:space="0" w:color="auto"/>
        <w:bottom w:val="none" w:sz="0" w:space="0" w:color="auto"/>
        <w:right w:val="none" w:sz="0" w:space="0" w:color="auto"/>
      </w:divBdr>
    </w:div>
    <w:div w:id="1452162355">
      <w:bodyDiv w:val="1"/>
      <w:marLeft w:val="0"/>
      <w:marRight w:val="0"/>
      <w:marTop w:val="0"/>
      <w:marBottom w:val="0"/>
      <w:divBdr>
        <w:top w:val="none" w:sz="0" w:space="0" w:color="auto"/>
        <w:left w:val="none" w:sz="0" w:space="0" w:color="auto"/>
        <w:bottom w:val="none" w:sz="0" w:space="0" w:color="auto"/>
        <w:right w:val="none" w:sz="0" w:space="0" w:color="auto"/>
      </w:divBdr>
    </w:div>
    <w:div w:id="1524325054">
      <w:bodyDiv w:val="1"/>
      <w:marLeft w:val="0"/>
      <w:marRight w:val="0"/>
      <w:marTop w:val="0"/>
      <w:marBottom w:val="0"/>
      <w:divBdr>
        <w:top w:val="none" w:sz="0" w:space="0" w:color="auto"/>
        <w:left w:val="none" w:sz="0" w:space="0" w:color="auto"/>
        <w:bottom w:val="none" w:sz="0" w:space="0" w:color="auto"/>
        <w:right w:val="none" w:sz="0" w:space="0" w:color="auto"/>
      </w:divBdr>
    </w:div>
    <w:div w:id="1534926469">
      <w:bodyDiv w:val="1"/>
      <w:marLeft w:val="0"/>
      <w:marRight w:val="0"/>
      <w:marTop w:val="0"/>
      <w:marBottom w:val="0"/>
      <w:divBdr>
        <w:top w:val="none" w:sz="0" w:space="0" w:color="auto"/>
        <w:left w:val="none" w:sz="0" w:space="0" w:color="auto"/>
        <w:bottom w:val="none" w:sz="0" w:space="0" w:color="auto"/>
        <w:right w:val="none" w:sz="0" w:space="0" w:color="auto"/>
      </w:divBdr>
    </w:div>
    <w:div w:id="1624072427">
      <w:bodyDiv w:val="1"/>
      <w:marLeft w:val="0"/>
      <w:marRight w:val="0"/>
      <w:marTop w:val="0"/>
      <w:marBottom w:val="0"/>
      <w:divBdr>
        <w:top w:val="none" w:sz="0" w:space="0" w:color="auto"/>
        <w:left w:val="none" w:sz="0" w:space="0" w:color="auto"/>
        <w:bottom w:val="none" w:sz="0" w:space="0" w:color="auto"/>
        <w:right w:val="none" w:sz="0" w:space="0" w:color="auto"/>
      </w:divBdr>
    </w:div>
    <w:div w:id="1801336528">
      <w:bodyDiv w:val="1"/>
      <w:marLeft w:val="0"/>
      <w:marRight w:val="0"/>
      <w:marTop w:val="0"/>
      <w:marBottom w:val="0"/>
      <w:divBdr>
        <w:top w:val="none" w:sz="0" w:space="0" w:color="auto"/>
        <w:left w:val="none" w:sz="0" w:space="0" w:color="auto"/>
        <w:bottom w:val="none" w:sz="0" w:space="0" w:color="auto"/>
        <w:right w:val="none" w:sz="0" w:space="0" w:color="auto"/>
      </w:divBdr>
    </w:div>
    <w:div w:id="1814175281">
      <w:bodyDiv w:val="1"/>
      <w:marLeft w:val="0"/>
      <w:marRight w:val="0"/>
      <w:marTop w:val="0"/>
      <w:marBottom w:val="0"/>
      <w:divBdr>
        <w:top w:val="none" w:sz="0" w:space="0" w:color="auto"/>
        <w:left w:val="none" w:sz="0" w:space="0" w:color="auto"/>
        <w:bottom w:val="none" w:sz="0" w:space="0" w:color="auto"/>
        <w:right w:val="none" w:sz="0" w:space="0" w:color="auto"/>
      </w:divBdr>
    </w:div>
    <w:div w:id="1846826587">
      <w:bodyDiv w:val="1"/>
      <w:marLeft w:val="0"/>
      <w:marRight w:val="0"/>
      <w:marTop w:val="0"/>
      <w:marBottom w:val="0"/>
      <w:divBdr>
        <w:top w:val="none" w:sz="0" w:space="0" w:color="auto"/>
        <w:left w:val="none" w:sz="0" w:space="0" w:color="auto"/>
        <w:bottom w:val="none" w:sz="0" w:space="0" w:color="auto"/>
        <w:right w:val="none" w:sz="0" w:space="0" w:color="auto"/>
      </w:divBdr>
    </w:div>
    <w:div w:id="1851605352">
      <w:bodyDiv w:val="1"/>
      <w:marLeft w:val="0"/>
      <w:marRight w:val="0"/>
      <w:marTop w:val="0"/>
      <w:marBottom w:val="0"/>
      <w:divBdr>
        <w:top w:val="none" w:sz="0" w:space="0" w:color="auto"/>
        <w:left w:val="none" w:sz="0" w:space="0" w:color="auto"/>
        <w:bottom w:val="none" w:sz="0" w:space="0" w:color="auto"/>
        <w:right w:val="none" w:sz="0" w:space="0" w:color="auto"/>
      </w:divBdr>
    </w:div>
    <w:div w:id="1855075715">
      <w:bodyDiv w:val="1"/>
      <w:marLeft w:val="0"/>
      <w:marRight w:val="0"/>
      <w:marTop w:val="0"/>
      <w:marBottom w:val="0"/>
      <w:divBdr>
        <w:top w:val="none" w:sz="0" w:space="0" w:color="auto"/>
        <w:left w:val="none" w:sz="0" w:space="0" w:color="auto"/>
        <w:bottom w:val="none" w:sz="0" w:space="0" w:color="auto"/>
        <w:right w:val="none" w:sz="0" w:space="0" w:color="auto"/>
      </w:divBdr>
    </w:div>
    <w:div w:id="1906911082">
      <w:bodyDiv w:val="1"/>
      <w:marLeft w:val="0"/>
      <w:marRight w:val="0"/>
      <w:marTop w:val="0"/>
      <w:marBottom w:val="0"/>
      <w:divBdr>
        <w:top w:val="none" w:sz="0" w:space="0" w:color="auto"/>
        <w:left w:val="none" w:sz="0" w:space="0" w:color="auto"/>
        <w:bottom w:val="none" w:sz="0" w:space="0" w:color="auto"/>
        <w:right w:val="none" w:sz="0" w:space="0" w:color="auto"/>
      </w:divBdr>
    </w:div>
    <w:div w:id="1908149482">
      <w:bodyDiv w:val="1"/>
      <w:marLeft w:val="0"/>
      <w:marRight w:val="0"/>
      <w:marTop w:val="0"/>
      <w:marBottom w:val="0"/>
      <w:divBdr>
        <w:top w:val="none" w:sz="0" w:space="0" w:color="auto"/>
        <w:left w:val="none" w:sz="0" w:space="0" w:color="auto"/>
        <w:bottom w:val="none" w:sz="0" w:space="0" w:color="auto"/>
        <w:right w:val="none" w:sz="0" w:space="0" w:color="auto"/>
      </w:divBdr>
    </w:div>
    <w:div w:id="1908221738">
      <w:bodyDiv w:val="1"/>
      <w:marLeft w:val="0"/>
      <w:marRight w:val="0"/>
      <w:marTop w:val="0"/>
      <w:marBottom w:val="0"/>
      <w:divBdr>
        <w:top w:val="none" w:sz="0" w:space="0" w:color="auto"/>
        <w:left w:val="none" w:sz="0" w:space="0" w:color="auto"/>
        <w:bottom w:val="none" w:sz="0" w:space="0" w:color="auto"/>
        <w:right w:val="none" w:sz="0" w:space="0" w:color="auto"/>
      </w:divBdr>
    </w:div>
    <w:div w:id="1915359916">
      <w:bodyDiv w:val="1"/>
      <w:marLeft w:val="0"/>
      <w:marRight w:val="0"/>
      <w:marTop w:val="0"/>
      <w:marBottom w:val="0"/>
      <w:divBdr>
        <w:top w:val="none" w:sz="0" w:space="0" w:color="auto"/>
        <w:left w:val="none" w:sz="0" w:space="0" w:color="auto"/>
        <w:bottom w:val="none" w:sz="0" w:space="0" w:color="auto"/>
        <w:right w:val="none" w:sz="0" w:space="0" w:color="auto"/>
      </w:divBdr>
    </w:div>
    <w:div w:id="1943688688">
      <w:bodyDiv w:val="1"/>
      <w:marLeft w:val="0"/>
      <w:marRight w:val="0"/>
      <w:marTop w:val="0"/>
      <w:marBottom w:val="0"/>
      <w:divBdr>
        <w:top w:val="none" w:sz="0" w:space="0" w:color="auto"/>
        <w:left w:val="none" w:sz="0" w:space="0" w:color="auto"/>
        <w:bottom w:val="none" w:sz="0" w:space="0" w:color="auto"/>
        <w:right w:val="none" w:sz="0" w:space="0" w:color="auto"/>
      </w:divBdr>
    </w:div>
    <w:div w:id="1980333235">
      <w:bodyDiv w:val="1"/>
      <w:marLeft w:val="0"/>
      <w:marRight w:val="0"/>
      <w:marTop w:val="0"/>
      <w:marBottom w:val="0"/>
      <w:divBdr>
        <w:top w:val="none" w:sz="0" w:space="0" w:color="auto"/>
        <w:left w:val="none" w:sz="0" w:space="0" w:color="auto"/>
        <w:bottom w:val="none" w:sz="0" w:space="0" w:color="auto"/>
        <w:right w:val="none" w:sz="0" w:space="0" w:color="auto"/>
      </w:divBdr>
    </w:div>
    <w:div w:id="1994096022">
      <w:bodyDiv w:val="1"/>
      <w:marLeft w:val="0"/>
      <w:marRight w:val="0"/>
      <w:marTop w:val="0"/>
      <w:marBottom w:val="0"/>
      <w:divBdr>
        <w:top w:val="none" w:sz="0" w:space="0" w:color="auto"/>
        <w:left w:val="none" w:sz="0" w:space="0" w:color="auto"/>
        <w:bottom w:val="none" w:sz="0" w:space="0" w:color="auto"/>
        <w:right w:val="none" w:sz="0" w:space="0" w:color="auto"/>
      </w:divBdr>
    </w:div>
    <w:div w:id="2067726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jpeg"/><Relationship Id="rId18" Type="http://schemas.openxmlformats.org/officeDocument/2006/relationships/hyperlink" Target="http://dx.doi.org/10.22373/sjhk.v7i3.18207" TargetMode="External"/><Relationship Id="rId26" Type="http://schemas.openxmlformats.org/officeDocument/2006/relationships/hyperlink" Target="https://doi.org/10.31949/educatio.v6i2.435" TargetMode="External"/><Relationship Id="rId39" Type="http://schemas.openxmlformats.org/officeDocument/2006/relationships/hyperlink" Target="https://journal.unilak.ac.id/index.php/UTAMAX/article/view/4069" TargetMode="External"/><Relationship Id="rId3" Type="http://schemas.openxmlformats.org/officeDocument/2006/relationships/styles" Target="styles.xml"/><Relationship Id="rId21" Type="http://schemas.openxmlformats.org/officeDocument/2006/relationships/hyperlink" Target="https://doi.org/10.1177/10983007070090020601" TargetMode="External"/><Relationship Id="rId34" Type="http://schemas.openxmlformats.org/officeDocument/2006/relationships/hyperlink" Target="https://j-innovative.org/index.php/Innovative/article/view/7608" TargetMode="External"/><Relationship Id="rId42" Type="http://schemas.openxmlformats.org/officeDocument/2006/relationships/footer" Target="footer1.xml"/><Relationship Id="rId47"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hyperlink" Target="https://doi.org/10.59373/ngaos.v1i1.2" TargetMode="External"/><Relationship Id="rId25" Type="http://schemas.openxmlformats.org/officeDocument/2006/relationships/hyperlink" Target="https://doi.org/10.25217/jtep.v1i01.1289" TargetMode="External"/><Relationship Id="rId33" Type="http://schemas.openxmlformats.org/officeDocument/2006/relationships/hyperlink" Target="https://ojs.amikom.ac.id/index.php/semnasteknomedia/article/view/1797" TargetMode="External"/><Relationship Id="rId38" Type="http://schemas.openxmlformats.org/officeDocument/2006/relationships/hyperlink" Target="https://scholarworks.wmich.edu/honors_theses/3701" TargetMode="External"/><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oi.org/10.47668/pkwu.v9i1.221" TargetMode="External"/><Relationship Id="rId20" Type="http://schemas.openxmlformats.org/officeDocument/2006/relationships/hyperlink" Target="https://doi.org/10.17977/um063v2i1p1-8" TargetMode="External"/><Relationship Id="rId29" Type="http://schemas.openxmlformats.org/officeDocument/2006/relationships/hyperlink" Target="https://doi.org/10.21776/ub.waskita.2021.005.01.4" TargetMode="External"/><Relationship Id="rId41"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hyperlink" Target="https://ojs.ummetro.ac.id/index.php/sinarsangsurya/article/view/1700" TargetMode="External"/><Relationship Id="rId32" Type="http://schemas.openxmlformats.org/officeDocument/2006/relationships/hyperlink" Target="https://doi.org/10.17977/um065v2i82022p756-769" TargetMode="External"/><Relationship Id="rId37" Type="http://schemas.openxmlformats.org/officeDocument/2006/relationships/hyperlink" Target="https://doi.org/10.30595/dinamika.v13i2.11554" TargetMode="External"/><Relationship Id="rId40" Type="http://schemas.openxmlformats.org/officeDocument/2006/relationships/header" Target="header1.xml"/><Relationship Id="rId45"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hyperlink" Target="http://ojs-steialamar.org/index.php/JAA/article/view/172" TargetMode="External"/><Relationship Id="rId28" Type="http://schemas.openxmlformats.org/officeDocument/2006/relationships/hyperlink" Target="https://doi.org/10.3389/feduc.2022.888393" TargetMode="External"/><Relationship Id="rId36" Type="http://schemas.openxmlformats.org/officeDocument/2006/relationships/hyperlink" Target="https://doi.org/10.33394/jk.v7i1.3150" TargetMode="External"/><Relationship Id="rId10" Type="http://schemas.openxmlformats.org/officeDocument/2006/relationships/image" Target="media/image2.jpeg"/><Relationship Id="rId19" Type="http://schemas.openxmlformats.org/officeDocument/2006/relationships/hyperlink" Target="https://doi.org/10.56324/al-musannif.v4i1.58" TargetMode="External"/><Relationship Id="rId31" Type="http://schemas.openxmlformats.org/officeDocument/2006/relationships/hyperlink" Target="https://doi.org/10.15575/al-aulad.v4i2.13208" TargetMode="External"/><Relationship Id="rId44"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https://jurnal.mtsddicilellang.sch.id/index.php/al-musannif" TargetMode="External"/><Relationship Id="rId14" Type="http://schemas.openxmlformats.org/officeDocument/2006/relationships/image" Target="media/image6.jpeg"/><Relationship Id="rId22" Type="http://schemas.openxmlformats.org/officeDocument/2006/relationships/hyperlink" Target="https://doi.org/10.36667/jppi.v7i2.368" TargetMode="External"/><Relationship Id="rId27" Type="http://schemas.openxmlformats.org/officeDocument/2006/relationships/hyperlink" Target="https://doi.org/10.35905/kur.v11i2.728" TargetMode="External"/><Relationship Id="rId30" Type="http://schemas.openxmlformats.org/officeDocument/2006/relationships/hyperlink" Target="https://doi.org/10.25126/justsi.v1i2.36" TargetMode="External"/><Relationship Id="rId35" Type="http://schemas.openxmlformats.org/officeDocument/2006/relationships/hyperlink" Target="https://journal.iel-education.org/index.php/JIDeR/article/view/252" TargetMode="External"/><Relationship Id="rId43" Type="http://schemas.openxmlformats.org/officeDocument/2006/relationships/footer" Target="footer2.xml"/></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_rels/header3.xml.rels><?xml version="1.0" encoding="UTF-8" standalone="yes"?>
<Relationships xmlns="http://schemas.openxmlformats.org/package/2006/relationships"><Relationship Id="rId3" Type="http://schemas.openxmlformats.org/officeDocument/2006/relationships/hyperlink" Target="http://u.lipi.go.id/1556179561" TargetMode="External"/><Relationship Id="rId2" Type="http://schemas.openxmlformats.org/officeDocument/2006/relationships/hyperlink" Target="https://doi.org/10.56324/al-musannif.v6i1.89" TargetMode="External"/><Relationship Id="rId1" Type="http://schemas.openxmlformats.org/officeDocument/2006/relationships/hyperlink" Target="http://u.lipi.go.id/15561162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ia15</b:Tag>
    <b:SourceType>JournalArticle</b:SourceType>
    <b:Guid>{94D28E82-3682-49E5-9CB2-580E4367243F}</b:Guid>
    <b:Title>Pengembangan Perangkat Pembelaran Fisika Berbasis Pendidikan Karakter Dengan Model Problem Basen Instruction</b:Title>
    <b:Year>2015</b:Year>
    <b:JournalName>Jurnal Ilmiah Pendidikan Fisika Al-Biruni</b:JournalName>
    <b:Pages>231-241</b:Pages>
    <b:Author>
      <b:Author>
        <b:NameList>
          <b:Person>
            <b:Last>Diani</b:Last>
            <b:First>Rahma</b:First>
          </b:Person>
        </b:NameList>
      </b:Author>
    </b:Author>
    <b:RefOrder>1</b:RefOrder>
  </b:Source>
  <b:Source>
    <b:Tag>Tempatpenampung1</b:Tag>
    <b:SourceType>JournalArticle</b:SourceType>
    <b:Guid>{1000738B-D0B5-46C0-A3BE-BF9BBE9152D7}</b:Guid>
    <b:RefOrder>2</b:RefOrder>
  </b:Source>
  <b:Source>
    <b:Tag>Sug11</b:Tag>
    <b:SourceType>Book</b:SourceType>
    <b:Guid>{DF2D682A-C4FF-4166-8F14-2C9A64B0DB0C}</b:Guid>
    <b:Title>Metodologi Penelitian Pendidikan</b:Title>
    <b:Year>2011</b:Year>
    <b:City>Bandung</b:City>
    <b:Publisher>Alfabeta</b:Publisher>
    <b:Author>
      <b:Author>
        <b:NameList>
          <b:Person>
            <b:First>Sugiyono</b:First>
          </b:Person>
        </b:NameList>
      </b:Author>
    </b:Author>
    <b:RefOrder>3</b:RefOrder>
  </b:Source>
  <b:Source>
    <b:Tag>sar16</b:Tag>
    <b:SourceType>ConferenceProceedings</b:SourceType>
    <b:Guid>{67A42D2F-2ACA-41A6-8DD9-DAECA5401DD1}</b:Guid>
    <b:Title>Efektifitas Pembelajaran Fisika dengan Model Learning Cycle dan Model Contextual Teaching Learning (CTL) Terhadap Hasil Belajar Siswa Kelas XI di SMA Negeri 1 Karya Pinggawa Krui Pesisir Barat</b:Title>
    <b:Year>2016</b:Year>
    <b:City>Bandar Lampung</b:City>
    <b:Publisher>FTK IAIN Raden Intan Lampung</b:Publisher>
    <b:Author>
      <b:Author>
        <b:NameList>
          <b:Person>
            <b:Last>saregar</b:Last>
            <b:First>antomi</b:First>
          </b:Person>
        </b:NameList>
      </b:Author>
    </b:Author>
    <b:Pages>49-54</b:Pages>
    <b:ConferenceName>Mathematic, Science, and Education National Conference (MSENCo)</b:ConferenceName>
    <b:RefOrder>4</b:RefOrder>
  </b:Source>
  <b:Source>
    <b:Tag>Asy16</b:Tag>
    <b:SourceType>InternetSite</b:SourceType>
    <b:Guid>{AE07BCCD-2BAC-4C89-80DE-740D4DD28CB0}</b:Guid>
    <b:Title>ardianasyhari.com</b:Title>
    <b:Year>2016</b:Year>
    <b:InternetSiteTitle>Model Pembelajaran</b:InternetSiteTitle>
    <b:Month>10</b:Month>
    <b:Day>selasa</b:Day>
    <b:Author>
      <b:Author>
        <b:NameList>
          <b:Person>
            <b:Last>Asyhari</b:Last>
            <b:First>Ardian</b:First>
          </b:Person>
        </b:NameList>
      </b:Author>
    </b:Author>
    <b:RefOrder>5</b:RefOrder>
  </b:Source>
  <b:Source>
    <b:Tag>Hon11</b:Tag>
    <b:SourceType>InternetSite</b:SourceType>
    <b:Guid>{8E22F213-6248-444F-B89F-AAF095A268EB}</b:Guid>
    <b:Title>Communication and Design Course</b:Title>
    <b:Year>2011</b:Year>
    <b:Month>Maret</b:Month>
    <b:InternetSiteTitle>http://dcr.rpi.edu/commdesign/class1.html</b:InternetSiteTitle>
    <b:Author>
      <b:Author>
        <b:NameList>
          <b:Person>
            <b:Last>Honeycutt</b:Last>
            <b:First>L</b:First>
          </b:Person>
        </b:NameList>
      </b:Author>
    </b:Author>
    <b:RefOrder>6</b:RefOrder>
  </b:Source>
</b:Sources>
</file>

<file path=customXml/itemProps1.xml><?xml version="1.0" encoding="utf-8"?>
<ds:datastoreItem xmlns:ds="http://schemas.openxmlformats.org/officeDocument/2006/customXml" ds:itemID="{B3FAA5F0-59E8-4EC4-AC81-A31E197DE1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18</TotalTime>
  <Pages>12</Pages>
  <Words>11051</Words>
  <Characters>62996</Characters>
  <Application>Microsoft Office Word</Application>
  <DocSecurity>0</DocSecurity>
  <Lines>524</Lines>
  <Paragraphs>147</Paragraphs>
  <ScaleCrop>false</ScaleCrop>
  <HeadingPairs>
    <vt:vector size="2" baseType="variant">
      <vt:variant>
        <vt:lpstr>Title</vt:lpstr>
      </vt:variant>
      <vt:variant>
        <vt:i4>1</vt:i4>
      </vt:variant>
    </vt:vector>
  </HeadingPairs>
  <TitlesOfParts>
    <vt:vector size="1" baseType="lpstr">
      <vt:lpstr>Title</vt:lpstr>
    </vt:vector>
  </TitlesOfParts>
  <Company>Fisika ITB</Company>
  <LinksUpToDate>false</LinksUpToDate>
  <CharactersWithSpaces>73900</CharactersWithSpaces>
  <SharedDoc>false</SharedDoc>
  <HLinks>
    <vt:vector size="24" baseType="variant">
      <vt:variant>
        <vt:i4>3342372</vt:i4>
      </vt:variant>
      <vt:variant>
        <vt:i4>0</vt:i4>
      </vt:variant>
      <vt:variant>
        <vt:i4>0</vt:i4>
      </vt:variant>
      <vt:variant>
        <vt:i4>5</vt:i4>
      </vt:variant>
      <vt:variant>
        <vt:lpwstr>https://jurnal.mtsddicilellang.sch.id/index.php/al-musannif</vt:lpwstr>
      </vt:variant>
      <vt:variant>
        <vt:lpwstr/>
      </vt:variant>
      <vt:variant>
        <vt:i4>6488166</vt:i4>
      </vt:variant>
      <vt:variant>
        <vt:i4>12</vt:i4>
      </vt:variant>
      <vt:variant>
        <vt:i4>0</vt:i4>
      </vt:variant>
      <vt:variant>
        <vt:i4>5</vt:i4>
      </vt:variant>
      <vt:variant>
        <vt:lpwstr>http://creativecommons.org/licenses/by/4.0/</vt:lpwstr>
      </vt:variant>
      <vt:variant>
        <vt:lpwstr/>
      </vt:variant>
      <vt:variant>
        <vt:i4>7667760</vt:i4>
      </vt:variant>
      <vt:variant>
        <vt:i4>9</vt:i4>
      </vt:variant>
      <vt:variant>
        <vt:i4>0</vt:i4>
      </vt:variant>
      <vt:variant>
        <vt:i4>5</vt:i4>
      </vt:variant>
      <vt:variant>
        <vt:lpwstr>http://u.lipi.go.id/1556179561</vt:lpwstr>
      </vt:variant>
      <vt:variant>
        <vt:lpwstr/>
      </vt:variant>
      <vt:variant>
        <vt:i4>8192057</vt:i4>
      </vt:variant>
      <vt:variant>
        <vt:i4>6</vt:i4>
      </vt:variant>
      <vt:variant>
        <vt:i4>0</vt:i4>
      </vt:variant>
      <vt:variant>
        <vt:i4>5</vt:i4>
      </vt:variant>
      <vt:variant>
        <vt:lpwstr>http://u.lipi.go.id/1556116208</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Author</dc:creator>
  <cp:keywords/>
  <cp:lastModifiedBy>Reviewer</cp:lastModifiedBy>
  <cp:revision>1348</cp:revision>
  <cp:lastPrinted>2025-04-30T15:47:00Z</cp:lastPrinted>
  <dcterms:created xsi:type="dcterms:W3CDTF">2023-01-24T15:33:00Z</dcterms:created>
  <dcterms:modified xsi:type="dcterms:W3CDTF">2025-05-13T0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edb9201-175a-3abf-aed5-a610d56eb394</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ccfa69a0eaae3f6a1b05b5f145069a8321dcbad8fca402e89fba0d39ecdf1d74</vt:lpwstr>
  </property>
</Properties>
</file>